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C03224" w14:textId="1F3BF7BD" w:rsidR="00DB309C" w:rsidRPr="00E60C81" w:rsidRDefault="00DB309C" w:rsidP="00053289">
      <w:pPr>
        <w:pStyle w:val="MDPI11articletype"/>
        <w:rPr>
          <w:lang w:val="en-GB"/>
        </w:rPr>
      </w:pPr>
      <w:r w:rsidRPr="00E60C81">
        <w:rPr>
          <w:lang w:val="en-GB"/>
        </w:rPr>
        <w:t>Article</w:t>
      </w:r>
    </w:p>
    <w:p w14:paraId="2650713C" w14:textId="73C1F087" w:rsidR="00DB309C" w:rsidRPr="00E60C81" w:rsidRDefault="00DB309C" w:rsidP="00053289">
      <w:pPr>
        <w:pStyle w:val="MDPI12title"/>
        <w:rPr>
          <w:lang w:val="en-GB"/>
        </w:rPr>
      </w:pPr>
      <w:bookmarkStart w:id="0" w:name="_Hlk101300079"/>
      <w:r w:rsidRPr="00E60C81">
        <w:rPr>
          <w:lang w:val="en-GB"/>
        </w:rPr>
        <w:t xml:space="preserve">Climate </w:t>
      </w:r>
      <w:r w:rsidR="009C776C" w:rsidRPr="00E60C81">
        <w:rPr>
          <w:lang w:val="en-GB"/>
        </w:rPr>
        <w:t xml:space="preserve">Change Impacts </w:t>
      </w:r>
      <w:r w:rsidRPr="00E60C81">
        <w:rPr>
          <w:lang w:val="en-GB"/>
        </w:rPr>
        <w:t xml:space="preserve">on </w:t>
      </w:r>
      <w:r w:rsidR="009C776C" w:rsidRPr="00E60C81">
        <w:rPr>
          <w:lang w:val="en-GB"/>
        </w:rPr>
        <w:t xml:space="preserve">Crop Yield </w:t>
      </w:r>
      <w:r w:rsidRPr="00E60C81">
        <w:rPr>
          <w:lang w:val="en-GB"/>
        </w:rPr>
        <w:t xml:space="preserve">of </w:t>
      </w:r>
      <w:r w:rsidR="009C776C" w:rsidRPr="00E60C81">
        <w:rPr>
          <w:lang w:val="en-GB"/>
        </w:rPr>
        <w:t xml:space="preserve">Winter Wheat </w:t>
      </w:r>
      <w:r w:rsidR="009C776C" w:rsidRPr="00E60C81">
        <w:rPr>
          <w:lang w:val="en-GB"/>
        </w:rPr>
        <w:br/>
      </w:r>
      <w:r w:rsidRPr="00E60C81">
        <w:rPr>
          <w:lang w:val="en-GB"/>
        </w:rPr>
        <w:t>(</w:t>
      </w:r>
      <w:r w:rsidRPr="00E60C81">
        <w:rPr>
          <w:i/>
          <w:lang w:val="en-GB"/>
        </w:rPr>
        <w:t xml:space="preserve">Triticum </w:t>
      </w:r>
      <w:proofErr w:type="spellStart"/>
      <w:r w:rsidRPr="00E60C81">
        <w:rPr>
          <w:i/>
          <w:lang w:val="en-GB"/>
        </w:rPr>
        <w:t>aestivum</w:t>
      </w:r>
      <w:proofErr w:type="spellEnd"/>
      <w:r w:rsidRPr="00E60C81">
        <w:rPr>
          <w:lang w:val="en-GB"/>
        </w:rPr>
        <w:t xml:space="preserve">) and </w:t>
      </w:r>
      <w:r w:rsidR="009C776C" w:rsidRPr="00E60C81">
        <w:rPr>
          <w:lang w:val="en-GB"/>
        </w:rPr>
        <w:t xml:space="preserve">Maize </w:t>
      </w:r>
      <w:r w:rsidRPr="00E60C81">
        <w:rPr>
          <w:lang w:val="en-GB"/>
        </w:rPr>
        <w:t>(</w:t>
      </w:r>
      <w:proofErr w:type="spellStart"/>
      <w:r w:rsidRPr="00E60C81">
        <w:rPr>
          <w:i/>
          <w:lang w:val="en-GB"/>
        </w:rPr>
        <w:t>Zea</w:t>
      </w:r>
      <w:proofErr w:type="spellEnd"/>
      <w:r w:rsidRPr="00E60C81">
        <w:rPr>
          <w:i/>
          <w:lang w:val="en-GB"/>
        </w:rPr>
        <w:t xml:space="preserve"> mays</w:t>
      </w:r>
      <w:r w:rsidRPr="00E60C81">
        <w:rPr>
          <w:lang w:val="en-GB"/>
        </w:rPr>
        <w:t xml:space="preserve">) and </w:t>
      </w:r>
      <w:r w:rsidR="009C776C" w:rsidRPr="00E60C81">
        <w:rPr>
          <w:lang w:val="en-GB"/>
        </w:rPr>
        <w:t xml:space="preserve">Soil Organic Carbon Stocks </w:t>
      </w:r>
      <w:r w:rsidRPr="00E60C81">
        <w:rPr>
          <w:lang w:val="en-GB"/>
        </w:rPr>
        <w:t xml:space="preserve">in </w:t>
      </w:r>
      <w:r w:rsidR="009C776C" w:rsidRPr="00E60C81">
        <w:rPr>
          <w:lang w:val="en-GB"/>
        </w:rPr>
        <w:t xml:space="preserve">Northern </w:t>
      </w:r>
      <w:r w:rsidRPr="00E60C81">
        <w:rPr>
          <w:lang w:val="en-GB"/>
        </w:rPr>
        <w:t>China</w:t>
      </w:r>
    </w:p>
    <w:p w14:paraId="3D8D56C4" w14:textId="26B26F5E" w:rsidR="00053289" w:rsidRPr="00E60C81" w:rsidRDefault="00DB309C" w:rsidP="009C776C">
      <w:pPr>
        <w:pStyle w:val="MDPI13authornames"/>
        <w:rPr>
          <w:vertAlign w:val="superscript"/>
          <w:lang w:val="en-GB"/>
        </w:rPr>
      </w:pPr>
      <w:r w:rsidRPr="00E60C81">
        <w:rPr>
          <w:lang w:val="en-GB"/>
        </w:rPr>
        <w:t>Chuang Liu</w:t>
      </w:r>
      <w:r w:rsidR="009C776C" w:rsidRPr="00E60C81">
        <w:rPr>
          <w:lang w:val="en-GB"/>
        </w:rPr>
        <w:t xml:space="preserve"> </w:t>
      </w:r>
      <w:r w:rsidRPr="00E60C81">
        <w:rPr>
          <w:vertAlign w:val="superscript"/>
          <w:lang w:val="en-GB"/>
        </w:rPr>
        <w:t>1,2</w:t>
      </w:r>
      <w:r w:rsidRPr="00E60C81">
        <w:rPr>
          <w:lang w:val="en-GB"/>
        </w:rPr>
        <w:t>, Huiyi Yang</w:t>
      </w:r>
      <w:r w:rsidR="009C776C" w:rsidRPr="00E60C81">
        <w:rPr>
          <w:lang w:val="en-GB"/>
        </w:rPr>
        <w:t xml:space="preserve"> </w:t>
      </w:r>
      <w:proofErr w:type="gramStart"/>
      <w:r w:rsidRPr="00E60C81">
        <w:rPr>
          <w:vertAlign w:val="superscript"/>
          <w:lang w:val="en-GB"/>
        </w:rPr>
        <w:t>2,†</w:t>
      </w:r>
      <w:proofErr w:type="gramEnd"/>
      <w:r w:rsidRPr="00E60C81">
        <w:rPr>
          <w:lang w:val="en-GB"/>
        </w:rPr>
        <w:t>, Kate Gongadze</w:t>
      </w:r>
      <w:r w:rsidR="009C776C" w:rsidRPr="00E60C81">
        <w:rPr>
          <w:lang w:val="en-GB"/>
        </w:rPr>
        <w:t xml:space="preserve"> </w:t>
      </w:r>
      <w:r w:rsidRPr="00E60C81">
        <w:rPr>
          <w:vertAlign w:val="superscript"/>
          <w:lang w:val="en-GB"/>
        </w:rPr>
        <w:t>2,</w:t>
      </w:r>
      <w:r w:rsidR="009C776C" w:rsidRPr="00E60C81">
        <w:rPr>
          <w:vertAlign w:val="superscript"/>
          <w:lang w:val="en-GB"/>
        </w:rPr>
        <w:t>‡</w:t>
      </w:r>
      <w:r w:rsidRPr="00E60C81">
        <w:rPr>
          <w:lang w:val="en-GB"/>
        </w:rPr>
        <w:t>, Paul Harris</w:t>
      </w:r>
      <w:r w:rsidR="009C776C" w:rsidRPr="00E60C81">
        <w:rPr>
          <w:lang w:val="en-GB"/>
        </w:rPr>
        <w:t xml:space="preserve"> </w:t>
      </w:r>
      <w:r w:rsidRPr="00E60C81">
        <w:rPr>
          <w:vertAlign w:val="superscript"/>
          <w:lang w:val="en-GB"/>
        </w:rPr>
        <w:t>2</w:t>
      </w:r>
      <w:r w:rsidRPr="00E60C81">
        <w:rPr>
          <w:lang w:val="en-GB"/>
        </w:rPr>
        <w:t>, Mingbin Huang</w:t>
      </w:r>
      <w:r w:rsidR="009C776C" w:rsidRPr="00E60C81">
        <w:rPr>
          <w:lang w:val="en-GB"/>
        </w:rPr>
        <w:t xml:space="preserve"> </w:t>
      </w:r>
      <w:r w:rsidRPr="00E60C81">
        <w:rPr>
          <w:vertAlign w:val="superscript"/>
          <w:lang w:val="en-GB"/>
        </w:rPr>
        <w:t>3</w:t>
      </w:r>
      <w:r w:rsidRPr="00E60C81">
        <w:rPr>
          <w:lang w:val="en-GB"/>
        </w:rPr>
        <w:t xml:space="preserve"> and Lianhai Wu</w:t>
      </w:r>
      <w:r w:rsidR="009C776C" w:rsidRPr="00E60C81">
        <w:rPr>
          <w:lang w:val="en-GB"/>
        </w:rPr>
        <w:t xml:space="preserve"> </w:t>
      </w:r>
      <w:r w:rsidRPr="00E60C81">
        <w:rPr>
          <w:vertAlign w:val="superscript"/>
          <w:lang w:val="en-GB"/>
        </w:rPr>
        <w:t>2,</w:t>
      </w:r>
      <w:r w:rsidRPr="00E60C81">
        <w:rPr>
          <w:lang w:val="en-GB"/>
        </w:rPr>
        <w:t>*</w:t>
      </w:r>
    </w:p>
    <w:tbl>
      <w:tblPr>
        <w:tblStyle w:val="MDPITable"/>
        <w:tblpPr w:leftFromText="198" w:rightFromText="198" w:vertAnchor="page" w:horzAnchor="margin" w:tblpY="9085"/>
        <w:tblW w:w="2409" w:type="dxa"/>
        <w:tblLayout w:type="fixed"/>
        <w:tblLook w:val="04A0" w:firstRow="1" w:lastRow="0" w:firstColumn="1" w:lastColumn="0" w:noHBand="0" w:noVBand="1"/>
      </w:tblPr>
      <w:tblGrid>
        <w:gridCol w:w="2409"/>
      </w:tblGrid>
      <w:tr w:rsidR="00053289" w:rsidRPr="00E60C81" w14:paraId="14936C0A" w14:textId="77777777" w:rsidTr="00053289">
        <w:trPr>
          <w:cantSplit/>
        </w:trPr>
        <w:tc>
          <w:tcPr>
            <w:tcW w:w="2409" w:type="dxa"/>
          </w:tcPr>
          <w:p w14:paraId="6717AD74" w14:textId="1060E014" w:rsidR="00053289" w:rsidRPr="00E60C81" w:rsidRDefault="00053289" w:rsidP="00053289">
            <w:pPr>
              <w:pStyle w:val="MDPI61Citation"/>
              <w:rPr>
                <w:lang w:val="en-GB"/>
              </w:rPr>
            </w:pPr>
            <w:r w:rsidRPr="00E60C81">
              <w:rPr>
                <w:b/>
                <w:lang w:val="en-GB"/>
              </w:rPr>
              <w:t>Citation:</w:t>
            </w:r>
            <w:r w:rsidRPr="00E60C81">
              <w:rPr>
                <w:lang w:val="en-GB"/>
              </w:rPr>
              <w:t xml:space="preserve"> Liu, C.; Yang, H.; </w:t>
            </w:r>
            <w:r w:rsidRPr="00E60C81">
              <w:rPr>
                <w:lang w:val="en-GB"/>
              </w:rPr>
              <w:br/>
              <w:t xml:space="preserve">Gongadze, K.; Harris, P.; Huang, M.; Wu, L. Climate Change Impacts on Crop Yield of Winter Wheat </w:t>
            </w:r>
            <w:r w:rsidRPr="00E60C81">
              <w:rPr>
                <w:lang w:val="en-GB"/>
              </w:rPr>
              <w:br/>
              <w:t>(</w:t>
            </w:r>
            <w:r w:rsidRPr="00E60C81">
              <w:rPr>
                <w:i/>
                <w:lang w:val="en-GB"/>
              </w:rPr>
              <w:t xml:space="preserve">Triticum </w:t>
            </w:r>
            <w:proofErr w:type="spellStart"/>
            <w:r w:rsidRPr="00E60C81">
              <w:rPr>
                <w:i/>
                <w:lang w:val="en-GB"/>
              </w:rPr>
              <w:t>aestivum</w:t>
            </w:r>
            <w:proofErr w:type="spellEnd"/>
            <w:r w:rsidRPr="00E60C81">
              <w:rPr>
                <w:lang w:val="en-GB"/>
              </w:rPr>
              <w:t xml:space="preserve">) and Maize </w:t>
            </w:r>
            <w:r w:rsidRPr="00E60C81">
              <w:rPr>
                <w:lang w:val="en-GB"/>
              </w:rPr>
              <w:br/>
              <w:t>(</w:t>
            </w:r>
            <w:proofErr w:type="spellStart"/>
            <w:r w:rsidRPr="00E60C81">
              <w:rPr>
                <w:i/>
                <w:lang w:val="en-GB"/>
              </w:rPr>
              <w:t>Zea</w:t>
            </w:r>
            <w:proofErr w:type="spellEnd"/>
            <w:r w:rsidRPr="00E60C81">
              <w:rPr>
                <w:i/>
                <w:lang w:val="en-GB"/>
              </w:rPr>
              <w:t xml:space="preserve"> mays</w:t>
            </w:r>
            <w:r w:rsidRPr="00E60C81">
              <w:rPr>
                <w:lang w:val="en-GB"/>
              </w:rPr>
              <w:t xml:space="preserve">) and Soil Organic Carbon Stocks in Northern China. </w:t>
            </w:r>
            <w:r w:rsidRPr="00E60C81">
              <w:rPr>
                <w:lang w:val="en-GB"/>
              </w:rPr>
              <w:br/>
            </w:r>
            <w:r w:rsidRPr="00E60C81">
              <w:rPr>
                <w:i/>
                <w:lang w:val="en-GB"/>
              </w:rPr>
              <w:t xml:space="preserve">Agriculture </w:t>
            </w:r>
            <w:r w:rsidRPr="00E60C81">
              <w:rPr>
                <w:b/>
                <w:lang w:val="en-GB"/>
              </w:rPr>
              <w:t>2022</w:t>
            </w:r>
            <w:r w:rsidRPr="00E60C81">
              <w:rPr>
                <w:lang w:val="en-GB"/>
              </w:rPr>
              <w:t xml:space="preserve">, </w:t>
            </w:r>
            <w:r w:rsidRPr="00E60C81">
              <w:rPr>
                <w:i/>
                <w:lang w:val="en-GB"/>
              </w:rPr>
              <w:t>12</w:t>
            </w:r>
            <w:r w:rsidRPr="00E60C81">
              <w:rPr>
                <w:lang w:val="en-GB"/>
              </w:rPr>
              <w:t>, x. https://doi.org/10.3390/xxxxx</w:t>
            </w:r>
          </w:p>
          <w:p w14:paraId="7D8A8F10" w14:textId="687F67A3" w:rsidR="00053289" w:rsidRPr="00E60C81" w:rsidRDefault="00053289" w:rsidP="00053289">
            <w:pPr>
              <w:pStyle w:val="MDPI15academiceditor"/>
              <w:spacing w:after="120"/>
              <w:rPr>
                <w:lang w:val="en-GB"/>
              </w:rPr>
            </w:pPr>
            <w:r w:rsidRPr="00E60C81">
              <w:rPr>
                <w:lang w:val="en-GB"/>
              </w:rPr>
              <w:t xml:space="preserve">Academic Editor: </w:t>
            </w:r>
            <w:r w:rsidR="009236B0" w:rsidRPr="00E60C81">
              <w:rPr>
                <w:lang w:val="en-GB"/>
              </w:rPr>
              <w:t xml:space="preserve">Rosa </w:t>
            </w:r>
            <w:proofErr w:type="spellStart"/>
            <w:r w:rsidR="009236B0" w:rsidRPr="00E60C81">
              <w:rPr>
                <w:lang w:val="en-GB"/>
              </w:rPr>
              <w:t>Francaviglia</w:t>
            </w:r>
            <w:proofErr w:type="spellEnd"/>
          </w:p>
          <w:p w14:paraId="2DCF8BA2" w14:textId="11C1976E" w:rsidR="00053289" w:rsidRPr="00E60C81" w:rsidRDefault="00053289" w:rsidP="00053289">
            <w:pPr>
              <w:pStyle w:val="MDPI14history"/>
              <w:spacing w:before="120"/>
              <w:rPr>
                <w:lang w:val="en-GB"/>
              </w:rPr>
            </w:pPr>
            <w:r w:rsidRPr="00E60C81">
              <w:rPr>
                <w:lang w:val="en-GB"/>
              </w:rPr>
              <w:t xml:space="preserve">Received: </w:t>
            </w:r>
            <w:r w:rsidR="009236B0" w:rsidRPr="00E60C81">
              <w:t>11 March 2022</w:t>
            </w:r>
          </w:p>
          <w:p w14:paraId="61759548" w14:textId="4ADAFF7F" w:rsidR="00053289" w:rsidRPr="00E60C81" w:rsidRDefault="00053289" w:rsidP="00053289">
            <w:pPr>
              <w:pStyle w:val="MDPI14history"/>
              <w:rPr>
                <w:lang w:val="en-GB"/>
              </w:rPr>
            </w:pPr>
            <w:r w:rsidRPr="00E60C81">
              <w:rPr>
                <w:lang w:val="en-GB"/>
              </w:rPr>
              <w:t>Accepted:</w:t>
            </w:r>
            <w:r w:rsidR="009236B0" w:rsidRPr="00E60C81">
              <w:t xml:space="preserve"> 11 March 2022</w:t>
            </w:r>
          </w:p>
          <w:p w14:paraId="75CF6AFA" w14:textId="77777777" w:rsidR="00053289" w:rsidRPr="00E60C81" w:rsidRDefault="00053289" w:rsidP="00053289">
            <w:pPr>
              <w:pStyle w:val="MDPI14history"/>
              <w:spacing w:after="120"/>
              <w:rPr>
                <w:lang w:val="en-GB"/>
              </w:rPr>
            </w:pPr>
            <w:r w:rsidRPr="00E60C81">
              <w:rPr>
                <w:lang w:val="en-GB"/>
              </w:rPr>
              <w:t>Published: date</w:t>
            </w:r>
          </w:p>
          <w:p w14:paraId="541DC680" w14:textId="77777777" w:rsidR="00053289" w:rsidRPr="00E60C81" w:rsidRDefault="00053289" w:rsidP="00053289">
            <w:pPr>
              <w:pStyle w:val="MDPI63Notes"/>
              <w:jc w:val="both"/>
              <w:rPr>
                <w:lang w:val="en-GB"/>
              </w:rPr>
            </w:pPr>
            <w:r w:rsidRPr="00E60C81">
              <w:rPr>
                <w:b/>
                <w:lang w:val="en-GB"/>
              </w:rPr>
              <w:t>Publisher’s Note:</w:t>
            </w:r>
            <w:r w:rsidRPr="00E60C81">
              <w:rPr>
                <w:lang w:val="en-GB"/>
              </w:rPr>
              <w:t xml:space="preserve"> MDPI stays neutral </w:t>
            </w:r>
            <w:proofErr w:type="gramStart"/>
            <w:r w:rsidRPr="00E60C81">
              <w:rPr>
                <w:lang w:val="en-GB"/>
              </w:rPr>
              <w:t>with regard to</w:t>
            </w:r>
            <w:proofErr w:type="gramEnd"/>
            <w:r w:rsidRPr="00E60C81">
              <w:rPr>
                <w:lang w:val="en-GB"/>
              </w:rPr>
              <w:t xml:space="preserve"> jurisdictional claims in published maps and institutional affiliations.</w:t>
            </w:r>
          </w:p>
          <w:p w14:paraId="0063190C" w14:textId="77777777" w:rsidR="00053289" w:rsidRPr="00E60C81" w:rsidRDefault="00053289" w:rsidP="00053289">
            <w:pPr>
              <w:pStyle w:val="MDPI63Notes"/>
              <w:spacing w:before="60" w:after="60"/>
              <w:jc w:val="both"/>
              <w:rPr>
                <w:lang w:val="en-GB"/>
              </w:rPr>
            </w:pPr>
            <w:r w:rsidRPr="00E60C81">
              <w:rPr>
                <w:noProof/>
                <w:snapToGrid/>
                <w:lang w:val="en-GB" w:eastAsia="zh-CN" w:bidi="ar-SA"/>
              </w:rPr>
              <w:drawing>
                <wp:inline distT="0" distB="0" distL="0" distR="0" wp14:anchorId="060D826E" wp14:editId="3683F11D">
                  <wp:extent cx="694800" cy="248400"/>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132F31BA" w14:textId="74C48DA4" w:rsidR="00053289" w:rsidRPr="00E60C81" w:rsidRDefault="00053289" w:rsidP="00053289">
            <w:pPr>
              <w:pStyle w:val="MDPI63Notes"/>
              <w:spacing w:before="60" w:after="0"/>
              <w:jc w:val="both"/>
              <w:rPr>
                <w:lang w:val="en-GB"/>
              </w:rPr>
            </w:pPr>
            <w:r w:rsidRPr="00E60C81">
              <w:rPr>
                <w:b/>
                <w:lang w:val="en-GB"/>
              </w:rPr>
              <w:t>Copyright:</w:t>
            </w:r>
            <w:r w:rsidRPr="00E60C81">
              <w:rPr>
                <w:lang w:val="en-GB"/>
              </w:rPr>
              <w:t xml:space="preserve"> © 2022 by the authors. Submitted for possible open access publication under the terms and conditions of the Creative Commons Attribution (CC BY) license (https://creativecommons.org/licenses/by/4.0/).</w:t>
            </w:r>
          </w:p>
        </w:tc>
      </w:tr>
    </w:tbl>
    <w:p w14:paraId="0D22D780" w14:textId="4191BE20" w:rsidR="00DB309C" w:rsidRPr="00E60C81" w:rsidRDefault="00DB309C" w:rsidP="00053289">
      <w:pPr>
        <w:pStyle w:val="MDPI16affiliation"/>
        <w:rPr>
          <w:lang w:val="en-GB"/>
        </w:rPr>
      </w:pPr>
      <w:r w:rsidRPr="00E60C81">
        <w:rPr>
          <w:vertAlign w:val="superscript"/>
          <w:lang w:val="en-GB"/>
        </w:rPr>
        <w:t>1</w:t>
      </w:r>
      <w:r w:rsidRPr="00E60C81">
        <w:rPr>
          <w:lang w:val="en-GB"/>
        </w:rPr>
        <w:tab/>
        <w:t>Key Laboratory of Nutrient Cycling Resources and Environment of Anhui, Institute of Soil and Fertilizer, Anhui Academy of Agricultural Sciences, Hefei 230001, China</w:t>
      </w:r>
      <w:r w:rsidR="009C776C" w:rsidRPr="00E60C81">
        <w:rPr>
          <w:lang w:val="en-GB"/>
        </w:rPr>
        <w:t>; liuchuang@aaas.org.cn</w:t>
      </w:r>
    </w:p>
    <w:p w14:paraId="0CB1FB68" w14:textId="3D066576" w:rsidR="00DB309C" w:rsidRPr="00E60C81" w:rsidRDefault="00DB309C" w:rsidP="00053289">
      <w:pPr>
        <w:pStyle w:val="MDPI16affiliation"/>
        <w:rPr>
          <w:lang w:val="en-GB"/>
        </w:rPr>
      </w:pPr>
      <w:r w:rsidRPr="00E60C81">
        <w:rPr>
          <w:vertAlign w:val="superscript"/>
          <w:lang w:val="en-GB"/>
        </w:rPr>
        <w:t>2</w:t>
      </w:r>
      <w:r w:rsidRPr="00E60C81">
        <w:rPr>
          <w:lang w:val="en-GB"/>
        </w:rPr>
        <w:tab/>
        <w:t>Rothamsted Research, North Wyke, Okehampton, Devon EX20 2SB, UK</w:t>
      </w:r>
      <w:r w:rsidR="009C776C" w:rsidRPr="00E60C81">
        <w:rPr>
          <w:lang w:val="en-GB"/>
        </w:rPr>
        <w:t>; h.yang@greenwich.ac.uk (H.Y.); kate.gongadze@bristol.ac.uk (K.G.); paul.harris@rothamsted.ac.uk (P.H.)</w:t>
      </w:r>
    </w:p>
    <w:p w14:paraId="23067736" w14:textId="73F51034" w:rsidR="00DB309C" w:rsidRPr="00E60C81" w:rsidRDefault="00DB309C" w:rsidP="009C776C">
      <w:pPr>
        <w:pStyle w:val="MDPI16affiliation"/>
        <w:rPr>
          <w:lang w:val="en-GB"/>
        </w:rPr>
      </w:pPr>
      <w:r w:rsidRPr="00E60C81">
        <w:rPr>
          <w:vertAlign w:val="superscript"/>
          <w:lang w:val="en-GB"/>
        </w:rPr>
        <w:t>3</w:t>
      </w:r>
      <w:r w:rsidRPr="00E60C81">
        <w:rPr>
          <w:lang w:val="en-GB"/>
        </w:rPr>
        <w:tab/>
        <w:t>State Key Laboratory of Soil Erosion and Dryland Farming on the Loess Plateau, Institute of Soil and Water Conservation, Northwest A &amp; F University, Yangling 712100, China</w:t>
      </w:r>
      <w:r w:rsidR="009C776C" w:rsidRPr="00E60C81">
        <w:rPr>
          <w:lang w:val="en-GB"/>
        </w:rPr>
        <w:t>; hmbd@nwsuaf.edu.cn (M.H.)</w:t>
      </w:r>
    </w:p>
    <w:p w14:paraId="4F73436A" w14:textId="32D3B3B7" w:rsidR="00DB309C" w:rsidRPr="00E60C81" w:rsidRDefault="009C776C" w:rsidP="009C776C">
      <w:pPr>
        <w:pStyle w:val="MDPI16affiliation"/>
        <w:rPr>
          <w:lang w:val="en-GB"/>
        </w:rPr>
      </w:pPr>
      <w:r w:rsidRPr="00E60C81">
        <w:rPr>
          <w:b/>
          <w:lang w:val="en-GB"/>
        </w:rPr>
        <w:t>*</w:t>
      </w:r>
      <w:r w:rsidRPr="00E60C81">
        <w:rPr>
          <w:lang w:val="en-GB"/>
        </w:rPr>
        <w:tab/>
        <w:t xml:space="preserve">Correspondence: </w:t>
      </w:r>
      <w:r w:rsidR="00C46F42" w:rsidRPr="00E60C81">
        <w:rPr>
          <w:lang w:val="en-GB"/>
        </w:rPr>
        <w:t>lianhai.wu@rothamsted.ac.uk</w:t>
      </w:r>
    </w:p>
    <w:p w14:paraId="6AEFA538" w14:textId="1990F206" w:rsidR="00C46F42" w:rsidRPr="00E60C81" w:rsidRDefault="00C46F42" w:rsidP="00C46F42">
      <w:pPr>
        <w:pStyle w:val="MDPI16affiliation"/>
        <w:rPr>
          <w:color w:val="000000" w:themeColor="text1"/>
          <w:lang w:val="en-GB"/>
        </w:rPr>
      </w:pPr>
      <w:r w:rsidRPr="00E60C81">
        <w:rPr>
          <w:color w:val="auto"/>
          <w:lang w:val="en-GB"/>
        </w:rPr>
        <w:t>†</w:t>
      </w:r>
      <w:r w:rsidRPr="00E60C81">
        <w:rPr>
          <w:color w:val="auto"/>
          <w:lang w:val="en-GB"/>
        </w:rPr>
        <w:tab/>
        <w:t xml:space="preserve">Current address: Natural Resources Institute, Faculty of </w:t>
      </w:r>
      <w:r w:rsidRPr="00E60C81">
        <w:rPr>
          <w:lang w:val="en-GB"/>
        </w:rPr>
        <w:t xml:space="preserve">Engineering &amp; Science, University of Greenwich, Chatham Maritime, Kent ME4 4TB, </w:t>
      </w:r>
      <w:r w:rsidRPr="00E60C81">
        <w:rPr>
          <w:color w:val="000000" w:themeColor="text1"/>
          <w:lang w:val="en-GB"/>
        </w:rPr>
        <w:t>UK.</w:t>
      </w:r>
    </w:p>
    <w:p w14:paraId="06A2407F" w14:textId="68A19842" w:rsidR="00C46F42" w:rsidRPr="00E60C81" w:rsidRDefault="00C46F42" w:rsidP="00C46F42">
      <w:pPr>
        <w:pStyle w:val="MDPI16affiliation"/>
        <w:rPr>
          <w:lang w:val="en-GB"/>
        </w:rPr>
      </w:pPr>
      <w:r w:rsidRPr="00E60C81">
        <w:rPr>
          <w:lang w:val="en-GB"/>
        </w:rPr>
        <w:t>‡</w:t>
      </w:r>
      <w:r w:rsidRPr="00E60C81">
        <w:rPr>
          <w:lang w:val="en-GB"/>
        </w:rPr>
        <w:tab/>
        <w:t xml:space="preserve">Current address: Department of Aerospace Engineering, University of Bristol, </w:t>
      </w:r>
      <w:proofErr w:type="spellStart"/>
      <w:r w:rsidRPr="00E60C81">
        <w:rPr>
          <w:lang w:val="en-GB"/>
        </w:rPr>
        <w:t>Cantock’s</w:t>
      </w:r>
      <w:proofErr w:type="spellEnd"/>
      <w:r w:rsidRPr="00E60C81">
        <w:rPr>
          <w:lang w:val="en-GB"/>
        </w:rPr>
        <w:t xml:space="preserve"> Close, Bristol BS8 1TS, UK.</w:t>
      </w:r>
    </w:p>
    <w:bookmarkEnd w:id="0"/>
    <w:p w14:paraId="3051E488" w14:textId="48C91AC1" w:rsidR="00DB309C" w:rsidRPr="00E60C81" w:rsidRDefault="00DB309C" w:rsidP="00C46F42">
      <w:pPr>
        <w:pStyle w:val="MDPI17abstract"/>
        <w:rPr>
          <w:lang w:val="en-GB"/>
        </w:rPr>
      </w:pPr>
      <w:r w:rsidRPr="00E60C81">
        <w:rPr>
          <w:b/>
          <w:lang w:val="en-GB"/>
        </w:rPr>
        <w:t xml:space="preserve">Abstract: </w:t>
      </w:r>
      <w:r w:rsidRPr="00E60C81">
        <w:rPr>
          <w:lang w:val="en-GB"/>
        </w:rPr>
        <w:t>Agricultural system models provide an effective tool for forecasting crop productivity and nutrient budgets under future climate change. This study investigates the potential impacts of climate change on crop failure, grain yield and soil organic carbon (SOC) for both winter wheat (</w:t>
      </w:r>
      <w:r w:rsidRPr="00E60C81">
        <w:rPr>
          <w:i/>
          <w:iCs/>
          <w:lang w:val="en-GB"/>
        </w:rPr>
        <w:t xml:space="preserve">Triticum </w:t>
      </w:r>
      <w:proofErr w:type="spellStart"/>
      <w:r w:rsidRPr="00E60C81">
        <w:rPr>
          <w:i/>
          <w:iCs/>
          <w:lang w:val="en-GB"/>
        </w:rPr>
        <w:t>aestivum</w:t>
      </w:r>
      <w:proofErr w:type="spellEnd"/>
      <w:r w:rsidRPr="00E60C81">
        <w:rPr>
          <w:lang w:val="en-GB"/>
        </w:rPr>
        <w:t xml:space="preserve"> L.) and maize (</w:t>
      </w:r>
      <w:proofErr w:type="spellStart"/>
      <w:r w:rsidRPr="00E60C81">
        <w:rPr>
          <w:i/>
          <w:iCs/>
          <w:lang w:val="en-GB"/>
        </w:rPr>
        <w:t>Zea</w:t>
      </w:r>
      <w:proofErr w:type="spellEnd"/>
      <w:r w:rsidRPr="00E60C81">
        <w:rPr>
          <w:i/>
          <w:iCs/>
          <w:lang w:val="en-GB"/>
        </w:rPr>
        <w:t xml:space="preserve"> mays</w:t>
      </w:r>
      <w:r w:rsidRPr="00E60C81">
        <w:rPr>
          <w:lang w:val="en-GB"/>
        </w:rPr>
        <w:t xml:space="preserve"> L.) in </w:t>
      </w:r>
      <w:r w:rsidR="0040514C" w:rsidRPr="00E60C81">
        <w:rPr>
          <w:lang w:val="en-GB"/>
        </w:rPr>
        <w:t>n</w:t>
      </w:r>
      <w:r w:rsidRPr="00E60C81">
        <w:rPr>
          <w:lang w:val="en-GB"/>
        </w:rPr>
        <w:t>orthern China, using the SPACSYS model. The model was calibrated and validated with datasets from 20-year long-term experiments (1985</w:t>
      </w:r>
      <w:r w:rsidR="00FA4AA7" w:rsidRPr="00E60C81">
        <w:rPr>
          <w:lang w:val="en-GB"/>
        </w:rPr>
        <w:t>–</w:t>
      </w:r>
      <w:r w:rsidRPr="00E60C81">
        <w:rPr>
          <w:lang w:val="en-GB"/>
        </w:rPr>
        <w:t>2004) for the Loess plateau, and then used to forecast production (2020</w:t>
      </w:r>
      <w:r w:rsidR="00FA4AA7" w:rsidRPr="00E60C81">
        <w:rPr>
          <w:lang w:val="en-GB"/>
        </w:rPr>
        <w:t>–</w:t>
      </w:r>
      <w:r w:rsidRPr="00E60C81">
        <w:rPr>
          <w:lang w:val="en-GB"/>
        </w:rPr>
        <w:t xml:space="preserve">2049) under six sharing social-economic pathway climate scenarios for both wheat and maize crops with irrigation. Results suggested that warmer climatic scenarios might be favourable </w:t>
      </w:r>
      <w:r w:rsidR="00D257E4" w:rsidRPr="00E60C81">
        <w:rPr>
          <w:lang w:val="en-GB"/>
        </w:rPr>
        <w:t xml:space="preserve">for </w:t>
      </w:r>
      <w:r w:rsidRPr="00E60C81">
        <w:rPr>
          <w:lang w:val="en-GB"/>
        </w:rPr>
        <w:t>reduc</w:t>
      </w:r>
      <w:r w:rsidR="00D257E4" w:rsidRPr="00E60C81">
        <w:rPr>
          <w:lang w:val="en-GB"/>
        </w:rPr>
        <w:t>ing</w:t>
      </w:r>
      <w:r w:rsidRPr="00E60C81">
        <w:rPr>
          <w:lang w:val="en-GB"/>
        </w:rPr>
        <w:t xml:space="preserve"> the crop failure rate and increas</w:t>
      </w:r>
      <w:r w:rsidR="00D257E4" w:rsidRPr="00E60C81">
        <w:rPr>
          <w:lang w:val="en-GB"/>
        </w:rPr>
        <w:t>ing</w:t>
      </w:r>
      <w:r w:rsidRPr="00E60C81">
        <w:rPr>
          <w:lang w:val="en-GB"/>
        </w:rPr>
        <w:t xml:space="preserve"> the grain yield for winter wheat</w:t>
      </w:r>
      <w:r w:rsidR="00D257E4" w:rsidRPr="00E60C81">
        <w:rPr>
          <w:lang w:val="en-GB"/>
        </w:rPr>
        <w:t>,</w:t>
      </w:r>
      <w:r w:rsidRPr="00E60C81">
        <w:rPr>
          <w:lang w:val="en-GB"/>
        </w:rPr>
        <w:t xml:space="preserve"> while the same climatic scenarios were unfavourable </w:t>
      </w:r>
      <w:r w:rsidR="00D257E4" w:rsidRPr="00E60C81">
        <w:rPr>
          <w:lang w:val="en-GB"/>
        </w:rPr>
        <w:t xml:space="preserve">for </w:t>
      </w:r>
      <w:r w:rsidRPr="00E60C81">
        <w:rPr>
          <w:lang w:val="en-GB"/>
        </w:rPr>
        <w:t>maize production in the region. Furthermore, future SOC stocks in the topsoil layer (0</w:t>
      </w:r>
      <w:r w:rsidR="00FA4AA7" w:rsidRPr="00E60C81">
        <w:rPr>
          <w:lang w:val="en-GB"/>
        </w:rPr>
        <w:t>–</w:t>
      </w:r>
      <w:r w:rsidRPr="00E60C81">
        <w:rPr>
          <w:lang w:val="en-GB"/>
        </w:rPr>
        <w:t>30 cm) could increase but in the subsoil layer (</w:t>
      </w:r>
      <w:r w:rsidR="00794F30" w:rsidRPr="00E60C81">
        <w:rPr>
          <w:lang w:val="en-GB"/>
        </w:rPr>
        <w:t>30</w:t>
      </w:r>
      <w:r w:rsidR="00FA4AA7" w:rsidRPr="00E60C81">
        <w:rPr>
          <w:lang w:val="en-GB"/>
        </w:rPr>
        <w:t>–</w:t>
      </w:r>
      <w:r w:rsidRPr="00E60C81">
        <w:rPr>
          <w:lang w:val="en-GB"/>
        </w:rPr>
        <w:t>100 cm) could decrease, regardless of the chosen crop.</w:t>
      </w:r>
    </w:p>
    <w:p w14:paraId="50B8F3E5" w14:textId="77777777" w:rsidR="00DB309C" w:rsidRPr="00E60C81" w:rsidRDefault="00DB309C" w:rsidP="00DB309C">
      <w:pPr>
        <w:pStyle w:val="MDPI18keywords"/>
        <w:rPr>
          <w:lang w:val="en-GB"/>
        </w:rPr>
      </w:pPr>
      <w:r w:rsidRPr="00E60C81">
        <w:rPr>
          <w:b/>
          <w:lang w:val="en-GB"/>
        </w:rPr>
        <w:t xml:space="preserve">Keywords: </w:t>
      </w:r>
      <w:r w:rsidRPr="00E60C81">
        <w:rPr>
          <w:lang w:val="en-GB"/>
        </w:rPr>
        <w:t>SPACSYS; crop failure; soil organic carbon; modelling; Loess</w:t>
      </w:r>
    </w:p>
    <w:p w14:paraId="627184C3" w14:textId="77777777" w:rsidR="00DB309C" w:rsidRPr="00E60C81" w:rsidRDefault="00DB309C" w:rsidP="00DB309C">
      <w:pPr>
        <w:pStyle w:val="MDPI19line"/>
        <w:rPr>
          <w:lang w:val="en-GB"/>
        </w:rPr>
      </w:pPr>
    </w:p>
    <w:p w14:paraId="37FF0E3F" w14:textId="6A9D9203" w:rsidR="00DB309C" w:rsidRPr="00E60C81" w:rsidRDefault="003228E1" w:rsidP="003228E1">
      <w:pPr>
        <w:pStyle w:val="MDPI21heading1"/>
        <w:rPr>
          <w:lang w:val="en-GB"/>
        </w:rPr>
      </w:pPr>
      <w:r w:rsidRPr="00E60C81">
        <w:rPr>
          <w:lang w:val="en-GB"/>
        </w:rPr>
        <w:t xml:space="preserve">1. </w:t>
      </w:r>
      <w:r w:rsidR="00DB309C" w:rsidRPr="00E60C81">
        <w:rPr>
          <w:lang w:val="en-GB"/>
        </w:rPr>
        <w:t>Introduction</w:t>
      </w:r>
    </w:p>
    <w:p w14:paraId="4ED265D2" w14:textId="1FB62D64" w:rsidR="00DB309C" w:rsidRPr="00E60C81" w:rsidRDefault="00DB309C" w:rsidP="003228E1">
      <w:pPr>
        <w:pStyle w:val="MDPI31text"/>
        <w:rPr>
          <w:lang w:val="en-GB"/>
        </w:rPr>
      </w:pPr>
      <w:r w:rsidRPr="00E60C81">
        <w:rPr>
          <w:lang w:val="en-GB"/>
        </w:rPr>
        <w:t xml:space="preserve">Climate change poses a great challenge to worldwide agriculture production </w:t>
      </w:r>
      <w:r w:rsidRPr="00E60C81">
        <w:rPr>
          <w:lang w:val="en-GB"/>
        </w:rPr>
        <w:fldChar w:fldCharType="begin">
          <w:fldData xml:space="preserve">PEVuZE5vdGU+PENpdGU+PEF1dGhvcj5Sb3Nlbnp3ZWlnPC9BdXRob3I+PFllYXI+MjAxNDwvWWVh
cj48UmVjTnVtPjE8L1JlY051bT48RGlzcGxheVRleHQ+PHN0eWxlIHNpemU9IjEwIj5bMSwyXTwv
c3R5bGU+PC9EaXNwbGF5VGV4dD48cmVjb3JkPjxyZWMtbnVtYmVyPjE8L3JlYy1udW1iZXI+PGZv
cmVpZ24ta2V5cz48a2V5IGFwcD0iRU4iIGRiLWlkPSJmdnZ6eGY1Mm93YXNhMWUyejk1dnc5MjUw
OXh0ZmVkeDJzZXIiIHRpbWVzdGFtcD0iMTYzMTAwOTk3NCI+MTwva2V5PjwvZm9yZWlnbi1rZXlz
PjxyZWYtdHlwZSBuYW1lPSJKb3VybmFsIEFydGljbGUiPjE3PC9yZWYtdHlwZT48Y29udHJpYnV0
b3JzPjxhdXRob3JzPjxhdXRob3I+Um9zZW56d2VpZywgQ3ludGhpYTwvYXV0aG9yPjxhdXRob3I+
RWxsaW90dCwgSm9zaHVhPC9hdXRob3I+PGF1dGhvcj5EZXJ5bmcsIERlbHBoaW5lPC9hdXRob3I+
PGF1dGhvcj5SdWFuZSwgQWxleCBDLjwvYXV0aG9yPjxhdXRob3I+TcO8bGxlciwgQ2hyaXN0b3Bo
PC9hdXRob3I+PGF1dGhvcj5Bcm5ldGgsIEFsbXV0PC9hdXRob3I+PGF1dGhvcj5Cb290ZSwgS2Vu
bmV0aCBKLjwvYXV0aG9yPjxhdXRob3I+Rm9sYmVydGgsIENocmlzdGlhbjwvYXV0aG9yPjxhdXRo
b3I+R2xvdHRlciwgTWljaGFlbDwvYXV0aG9yPjxhdXRob3I+S2hhYmFyb3YsIE5pa29sYXk8L2F1
dGhvcj48YXV0aG9yPk5ldW1hbm4sIEthdGhsZWVuPC9hdXRob3I+PGF1dGhvcj5QaW9udGVrLCBG
cmFuemlza2E8L2F1dGhvcj48YXV0aG9yPlB1Z2gsIFRob21hcyBBLiBNLjwvYXV0aG9yPjxhdXRo
b3I+U2NobWlkLCBFcndpbjwvYXV0aG9yPjxhdXRob3I+U3RlaGZlc3QsIEVsa2U8L2F1dGhvcj48
YXV0aG9yPllhbmcsIEhvbmc8L2F1dGhvcj48YXV0aG9yPkpvbmVzLCBKYW1lcyBXLjwvYXV0aG9y
PjwvYXV0aG9ycz48L2NvbnRyaWJ1dG9ycz48dGl0bGVzPjx0aXRsZT5Bc3Nlc3NpbmcgYWdyaWN1
bHR1cmFsIHJpc2tzIG9mIGNsaW1hdGUgY2hhbmdlIGluIHRoZSAyMXN0IGNlbnR1cnkgaW4gYSBn
bG9iYWwgZ3JpZGRlZCBjcm9wIG1vZGVsIGludGVyY29tcGFyaXNvbjwvdGl0bGU+PHNlY29uZGFy
eS10aXRsZT5Qcm9jZWVkaW5ncyBvZiB0aGUgTmF0aW9uYWwgQWNhZGVteSBvZiBTY2llbmNlczwv
c2Vjb25kYXJ5LXRpdGxlPjwvdGl0bGVzPjxwZXJpb2RpY2FsPjxmdWxsLXRpdGxlPlByb2NlZWRp
bmdzIG9mIHRoZSBOYXRpb25hbCBBY2FkZW15IG9mIFNjaWVuY2VzPC9mdWxsLXRpdGxlPjxhYmJy
LTE+UE5BUzwvYWJici0xPjwvcGVyaW9kaWNhbD48cGFnZXM+MzI2ODwvcGFnZXM+PHZvbHVtZT4x
MTE8L3ZvbHVtZT48bnVtYmVyPjk8L251bWJlcj48ZGF0ZXM+PHllYXI+MjAxNDwveWVhcj48L2Rh
dGVzPjx1cmxzPjxyZWxhdGVkLXVybHM+PHVybD5odHRwOi8vd3d3LnBuYXMub3JnL2NvbnRlbnQv
MTExLzkvMzI2OC5hYnN0cmFjdDwvdXJsPjwvcmVsYXRlZC11cmxzPjwvdXJscz48ZWxlY3Ryb25p
Yy1yZXNvdXJjZS1udW0+PHN0eWxlIGZhY2U9Im5vcm1hbCIgZm9udD0iZGVmYXVsdCIgc2l6ZT0i
MTIiPmh0dHBzOi8vZG9pLm9yZy88L3N0eWxlPjxzdHlsZSBmYWNlPSJub3JtYWwiIGZvbnQ9ImRl
ZmF1bHQiIHNpemU9IjEwMCUiPjEwLjEwNzMvcG5hcy4xMjIyNDYzMTEwPC9zdHlsZT48L2VsZWN0
cm9uaWMtcmVzb3VyY2UtbnVtPjwvcmVjb3JkPjwvQ2l0ZT48Q2l0ZT48QXV0aG9yPlBvcnRlcjwv
QXV0aG9yPjxZZWFyPjIwMTk8L1llYXI+PFJlY051bT4yPC9SZWNOdW0+PHJlY29yZD48cmVjLW51
bWJlcj4yPC9yZWMtbnVtYmVyPjxmb3JlaWduLWtleXM+PGtleSBhcHA9IkVOIiBkYi1pZD0iZnZ2
enhmNTJvd2FzYTFlMno5NXZ3OTI1MDl4dGZlZHgyc2VyIiB0aW1lc3RhbXA9IjE2MzEwMDk5NzQi
PjI8L2tleT48L2ZvcmVpZ24ta2V5cz48cmVmLXR5cGUgbmFtZT0iSm91cm5hbCBBcnRpY2xlIj4x
NzwvcmVmLXR5cGU+PGNvbnRyaWJ1dG9ycz48YXV0aG9ycz48YXV0aG9yPlBvcnRlciwgSm9obiBS
LjwvYXV0aG9yPjxhdXRob3I+Q2hhbGxpbm9yLCBBbmRyZXcgSi48L2F1dGhvcj48YXV0aG9yPkhl
bnJpa3NlbiwgQ2hyaXN0aWFuIEJ1Z2dlPC9hdXRob3I+PGF1dGhvcj5Ib3dkZW4sIFN0dWFydCBN
YXJrPC9hdXRob3I+PGF1dGhvcj5NYXJ0cmUsIFBpZXJyZTwvYXV0aG9yPjxhdXRob3I+U21pdGgs
IFBldGU8L2F1dGhvcj48L2F1dGhvcnM+PC9jb250cmlidXRvcnM+PHRpdGxlcz48dGl0bGU+SW52
aXRlZCByZXZpZXc6IEludGVyZ292ZXJubWVudGFsIFBhbmVsIG9uIENsaW1hdGUgQ2hhbmdlLCBh
Z3JpY3VsdHVyZSwgYW5kIGZvb2Qg4oCUIEEgY2FzZSBvZiBzaGlmdGluZyBjdWx0aXZhdGlvbiBh
bmQgaGlzdG9yeTwvdGl0bGU+PHNlY29uZGFyeS10aXRsZT5HbG9iYWwgQ2hhbmdlIEJpb2xvZ3k8
L3NlY29uZGFyeS10aXRsZT48L3RpdGxlcz48cGVyaW9kaWNhbD48ZnVsbC10aXRsZT5HbG9iYWwg
Q2hhbmdlIEJpb2xvZ3k8L2Z1bGwtdGl0bGU+PGFiYnItMT5HbG9iLiBDaGFuZy4gQmlvbC48L2Fi
YnItMT48YWJici0yPkdsb2IgQ2hhbmcgQmlvbDwvYWJici0yPjwvcGVyaW9kaWNhbD48cGFnZXM+
MjUxOC0yNTI5PC9wYWdlcz48dm9sdW1lPjI1PC92b2x1bWU+PG51bWJlcj44PC9udW1iZXI+PGRh
dGVzPjx5ZWFyPjIwMTk8L3llYXI+PC9kYXRlcz48aXNibj4xMzU0LTEwMTM8L2lzYm4+PHVybHM+
PHJlbGF0ZWQtdXJscz48dXJsPmh0dHBzOi8vb25saW5lbGlicmFyeS53aWxleS5jb20vZG9pL2Fi
cy8xMC4xMTExL2djYi4xNDcwMDwvdXJsPjwvcmVsYXRlZC11cmxzPjwvdXJscz48ZWxlY3Ryb25p
Yy1yZXNvdXJjZS1udW0+aHR0cHM6Ly9kb2kub3JnLzEwLjExMTEvZ2NiLjE0NzAwPC9lbGVjdHJv
bmljLXJlc291cmNlLW51bT48L3JlY29yZD48L0NpdGU+PC9FbmROb3RlPgB=
</w:fldData>
        </w:fldChar>
      </w:r>
      <w:r w:rsidRPr="00E60C81">
        <w:rPr>
          <w:lang w:val="en-GB"/>
        </w:rPr>
        <w:instrText xml:space="preserve"> ADDIN EN.CITE </w:instrText>
      </w:r>
      <w:r w:rsidRPr="00E60C81">
        <w:rPr>
          <w:lang w:val="en-GB"/>
        </w:rPr>
        <w:fldChar w:fldCharType="begin">
          <w:fldData xml:space="preserve">PEVuZE5vdGU+PENpdGU+PEF1dGhvcj5Sb3Nlbnp3ZWlnPC9BdXRob3I+PFllYXI+MjAxNDwvWWVh
cj48UmVjTnVtPjE8L1JlY051bT48RGlzcGxheVRleHQ+PHN0eWxlIHNpemU9IjEwIj5bMSwyXTwv
c3R5bGU+PC9EaXNwbGF5VGV4dD48cmVjb3JkPjxyZWMtbnVtYmVyPjE8L3JlYy1udW1iZXI+PGZv
cmVpZ24ta2V5cz48a2V5IGFwcD0iRU4iIGRiLWlkPSJmdnZ6eGY1Mm93YXNhMWUyejk1dnc5MjUw
OXh0ZmVkeDJzZXIiIHRpbWVzdGFtcD0iMTYzMTAwOTk3NCI+MTwva2V5PjwvZm9yZWlnbi1rZXlz
PjxyZWYtdHlwZSBuYW1lPSJKb3VybmFsIEFydGljbGUiPjE3PC9yZWYtdHlwZT48Y29udHJpYnV0
b3JzPjxhdXRob3JzPjxhdXRob3I+Um9zZW56d2VpZywgQ3ludGhpYTwvYXV0aG9yPjxhdXRob3I+
RWxsaW90dCwgSm9zaHVhPC9hdXRob3I+PGF1dGhvcj5EZXJ5bmcsIERlbHBoaW5lPC9hdXRob3I+
PGF1dGhvcj5SdWFuZSwgQWxleCBDLjwvYXV0aG9yPjxhdXRob3I+TcO8bGxlciwgQ2hyaXN0b3Bo
PC9hdXRob3I+PGF1dGhvcj5Bcm5ldGgsIEFsbXV0PC9hdXRob3I+PGF1dGhvcj5Cb290ZSwgS2Vu
bmV0aCBKLjwvYXV0aG9yPjxhdXRob3I+Rm9sYmVydGgsIENocmlzdGlhbjwvYXV0aG9yPjxhdXRo
b3I+R2xvdHRlciwgTWljaGFlbDwvYXV0aG9yPjxhdXRob3I+S2hhYmFyb3YsIE5pa29sYXk8L2F1
dGhvcj48YXV0aG9yPk5ldW1hbm4sIEthdGhsZWVuPC9hdXRob3I+PGF1dGhvcj5QaW9udGVrLCBG
cmFuemlza2E8L2F1dGhvcj48YXV0aG9yPlB1Z2gsIFRob21hcyBBLiBNLjwvYXV0aG9yPjxhdXRo
b3I+U2NobWlkLCBFcndpbjwvYXV0aG9yPjxhdXRob3I+U3RlaGZlc3QsIEVsa2U8L2F1dGhvcj48
YXV0aG9yPllhbmcsIEhvbmc8L2F1dGhvcj48YXV0aG9yPkpvbmVzLCBKYW1lcyBXLjwvYXV0aG9y
PjwvYXV0aG9ycz48L2NvbnRyaWJ1dG9ycz48dGl0bGVzPjx0aXRsZT5Bc3Nlc3NpbmcgYWdyaWN1
bHR1cmFsIHJpc2tzIG9mIGNsaW1hdGUgY2hhbmdlIGluIHRoZSAyMXN0IGNlbnR1cnkgaW4gYSBn
bG9iYWwgZ3JpZGRlZCBjcm9wIG1vZGVsIGludGVyY29tcGFyaXNvbjwvdGl0bGU+PHNlY29uZGFy
eS10aXRsZT5Qcm9jZWVkaW5ncyBvZiB0aGUgTmF0aW9uYWwgQWNhZGVteSBvZiBTY2llbmNlczwv
c2Vjb25kYXJ5LXRpdGxlPjwvdGl0bGVzPjxwZXJpb2RpY2FsPjxmdWxsLXRpdGxlPlByb2NlZWRp
bmdzIG9mIHRoZSBOYXRpb25hbCBBY2FkZW15IG9mIFNjaWVuY2VzPC9mdWxsLXRpdGxlPjxhYmJy
LTE+UE5BUzwvYWJici0xPjwvcGVyaW9kaWNhbD48cGFnZXM+MzI2ODwvcGFnZXM+PHZvbHVtZT4x
MTE8L3ZvbHVtZT48bnVtYmVyPjk8L251bWJlcj48ZGF0ZXM+PHllYXI+MjAxNDwveWVhcj48L2Rh
dGVzPjx1cmxzPjxyZWxhdGVkLXVybHM+PHVybD5odHRwOi8vd3d3LnBuYXMub3JnL2NvbnRlbnQv
MTExLzkvMzI2OC5hYnN0cmFjdDwvdXJsPjwvcmVsYXRlZC11cmxzPjwvdXJscz48ZWxlY3Ryb25p
Yy1yZXNvdXJjZS1udW0+PHN0eWxlIGZhY2U9Im5vcm1hbCIgZm9udD0iZGVmYXVsdCIgc2l6ZT0i
MTIiPmh0dHBzOi8vZG9pLm9yZy88L3N0eWxlPjxzdHlsZSBmYWNlPSJub3JtYWwiIGZvbnQ9ImRl
ZmF1bHQiIHNpemU9IjEwMCUiPjEwLjEwNzMvcG5hcy4xMjIyNDYzMTEwPC9zdHlsZT48L2VsZWN0
cm9uaWMtcmVzb3VyY2UtbnVtPjwvcmVjb3JkPjwvQ2l0ZT48Q2l0ZT48QXV0aG9yPlBvcnRlcjwv
QXV0aG9yPjxZZWFyPjIwMTk8L1llYXI+PFJlY051bT4yPC9SZWNOdW0+PHJlY29yZD48cmVjLW51
bWJlcj4yPC9yZWMtbnVtYmVyPjxmb3JlaWduLWtleXM+PGtleSBhcHA9IkVOIiBkYi1pZD0iZnZ2
enhmNTJvd2FzYTFlMno5NXZ3OTI1MDl4dGZlZHgyc2VyIiB0aW1lc3RhbXA9IjE2MzEwMDk5NzQi
PjI8L2tleT48L2ZvcmVpZ24ta2V5cz48cmVmLXR5cGUgbmFtZT0iSm91cm5hbCBBcnRpY2xlIj4x
NzwvcmVmLXR5cGU+PGNvbnRyaWJ1dG9ycz48YXV0aG9ycz48YXV0aG9yPlBvcnRlciwgSm9obiBS
LjwvYXV0aG9yPjxhdXRob3I+Q2hhbGxpbm9yLCBBbmRyZXcgSi48L2F1dGhvcj48YXV0aG9yPkhl
bnJpa3NlbiwgQ2hyaXN0aWFuIEJ1Z2dlPC9hdXRob3I+PGF1dGhvcj5Ib3dkZW4sIFN0dWFydCBN
YXJrPC9hdXRob3I+PGF1dGhvcj5NYXJ0cmUsIFBpZXJyZTwvYXV0aG9yPjxhdXRob3I+U21pdGgs
IFBldGU8L2F1dGhvcj48L2F1dGhvcnM+PC9jb250cmlidXRvcnM+PHRpdGxlcz48dGl0bGU+SW52
aXRlZCByZXZpZXc6IEludGVyZ292ZXJubWVudGFsIFBhbmVsIG9uIENsaW1hdGUgQ2hhbmdlLCBh
Z3JpY3VsdHVyZSwgYW5kIGZvb2Qg4oCUIEEgY2FzZSBvZiBzaGlmdGluZyBjdWx0aXZhdGlvbiBh
bmQgaGlzdG9yeTwvdGl0bGU+PHNlY29uZGFyeS10aXRsZT5HbG9iYWwgQ2hhbmdlIEJpb2xvZ3k8
L3NlY29uZGFyeS10aXRsZT48L3RpdGxlcz48cGVyaW9kaWNhbD48ZnVsbC10aXRsZT5HbG9iYWwg
Q2hhbmdlIEJpb2xvZ3k8L2Z1bGwtdGl0bGU+PGFiYnItMT5HbG9iLiBDaGFuZy4gQmlvbC48L2Fi
YnItMT48YWJici0yPkdsb2IgQ2hhbmcgQmlvbDwvYWJici0yPjwvcGVyaW9kaWNhbD48cGFnZXM+
MjUxOC0yNTI5PC9wYWdlcz48dm9sdW1lPjI1PC92b2x1bWU+PG51bWJlcj44PC9udW1iZXI+PGRh
dGVzPjx5ZWFyPjIwMTk8L3llYXI+PC9kYXRlcz48aXNibj4xMzU0LTEwMTM8L2lzYm4+PHVybHM+
PHJlbGF0ZWQtdXJscz48dXJsPmh0dHBzOi8vb25saW5lbGlicmFyeS53aWxleS5jb20vZG9pL2Fi
cy8xMC4xMTExL2djYi4xNDcwMDwvdXJsPjwvcmVsYXRlZC11cmxzPjwvdXJscz48ZWxlY3Ryb25p
Yy1yZXNvdXJjZS1udW0+aHR0cHM6Ly9kb2kub3JnLzEwLjExMTEvZ2NiLjE0NzAwPC9lbGVjdHJv
bmljLXJlc291cmNlLW51bT48L3JlY29yZD48L0NpdGU+PC9FbmROb3RlPgB=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lang w:val="en-GB"/>
        </w:rPr>
        <w:t>[1,2]</w:t>
      </w:r>
      <w:r w:rsidRPr="00E60C81">
        <w:rPr>
          <w:lang w:val="en-GB"/>
        </w:rPr>
        <w:fldChar w:fldCharType="end"/>
      </w:r>
      <w:r w:rsidRPr="00E60C81">
        <w:rPr>
          <w:lang w:val="en-GB"/>
        </w:rPr>
        <w:t xml:space="preserve">, where warmer temperatures greatly accelerate soil evaporation, which in turn increases drought severity, especially in the world’s drier regions where plant growth and development depend on water availability </w:t>
      </w:r>
      <w:r w:rsidRPr="00E60C81">
        <w:rPr>
          <w:lang w:val="en-GB"/>
        </w:rPr>
        <w:fldChar w:fldCharType="begin">
          <w:fldData xml:space="preserve">PEVuZE5vdGU+PENpdGU+PEF1dGhvcj5IYXRmaWVsZDwvQXV0aG9yPjxZZWFyPjIwMTU8L1llYXI+
PFJlY051bT4zPC9SZWNOdW0+PERpc3BsYXlUZXh0PjxzdHlsZSBzaXplPSIxMCI+WzMsNF08L3N0
eWxlPjwvRGlzcGxheVRleHQ+PHJlY29yZD48cmVjLW51bWJlcj4zPC9yZWMtbnVtYmVyPjxmb3Jl
aWduLWtleXM+PGtleSBhcHA9IkVOIiBkYi1pZD0iZnZ2enhmNTJvd2FzYTFlMno5NXZ3OTI1MDl4
dGZlZHgyc2VyIiB0aW1lc3RhbXA9IjE2MzEwMDk5NzQiPjM8L2tleT48L2ZvcmVpZ24ta2V5cz48
cmVmLXR5cGUgbmFtZT0iSm91cm5hbCBBcnRpY2xlIj4xNzwvcmVmLXR5cGU+PGNvbnRyaWJ1dG9y
cz48YXV0aG9ycz48YXV0aG9yPkhhdGZpZWxkLCBKZXJyeSBMLjwvYXV0aG9yPjxhdXRob3I+UHJ1
ZWdlciwgSm9obiBILjwvYXV0aG9yPjwvYXV0aG9ycz48L2NvbnRyaWJ1dG9ycz48dGl0bGVzPjx0
aXRsZT5UZW1wZXJhdHVyZSBleHRyZW1lczogRWZmZWN0IG9uIHBsYW50IGdyb3d0aCBhbmQgZGV2
ZWxvcG1lbnQ8L3RpdGxlPjxzZWNvbmRhcnktdGl0bGU+V2VhdGhlciBhbmQgQ2xpbWF0ZSBFeHRy
ZW1lczwvc2Vjb25kYXJ5LXRpdGxlPjwvdGl0bGVzPjxwZXJpb2RpY2FsPjxmdWxsLXRpdGxlPldl
YXRoZXIgYW5kIENsaW1hdGUgRXh0cmVtZXM8L2Z1bGwtdGl0bGU+PGFiYnItMT5XZWF0aGVyIENs
aW0uIEV4dHJlbS48L2FiYnItMT48L3BlcmlvZGljYWw+PHBhZ2VzPjQtMTA8L3BhZ2VzPjx2b2x1
bWU+MTA8L3ZvbHVtZT48a2V5d29yZHM+PGtleXdvcmQ+VGVtcGVyYXR1cmUgc3RyZXNzPC9rZXl3
b3JkPjxrZXl3b3JkPkNyb3AgcHJvZHVjdGlvbjwva2V5d29yZD48a2V5d29yZD5Qb2xsaW5hdGlv
bjwva2V5d29yZD48a2V5d29yZD5QaGVub2xvZ3k8L2tleXdvcmQ+PGtleXdvcmQ+UGxhbnQgZ3Jv
d3RoPC9rZXl3b3JkPjwva2V5d29yZHM+PGRhdGVzPjx5ZWFyPjIwMTU8L3llYXI+PHB1Yi1kYXRl
cz48ZGF0ZT4yMDE1LzEyLzAxLzwvZGF0ZT48L3B1Yi1kYXRlcz48L2RhdGVzPjxpc2JuPjIyMTIt
MDk0NzwvaXNibj48dXJscz48cmVsYXRlZC11cmxzPjx1cmw+aHR0cHM6Ly93d3cuc2NpZW5jZWRp
cmVjdC5jb20vc2NpZW5jZS9hcnRpY2xlL3BpaS9TMjIxMjA5NDcxNTMwMDExNjwvdXJsPjwvcmVs
YXRlZC11cmxzPjwvdXJscz48ZWxlY3Ryb25pYy1yZXNvdXJjZS1udW0+aHR0cHM6Ly9kb2kub3Jn
LzEwLjEwMTYvai53YWNlLjIwMTUuMDguMDAxPC9lbGVjdHJvbmljLXJlc291cmNlLW51bT48L3Jl
Y29yZD48L0NpdGU+PENpdGU+PEF1dGhvcj5Ib2VnaC1HdWxkYmVyZzwvQXV0aG9yPjxZZWFyPjIw
MTk8L1llYXI+PFJlY051bT40PC9SZWNOdW0+PHJlY29yZD48cmVjLW51bWJlcj40PC9yZWMtbnVt
YmVyPjxmb3JlaWduLWtleXM+PGtleSBhcHA9IkVOIiBkYi1pZD0iZnZ2enhmNTJvd2FzYTFlMno5
NXZ3OTI1MDl4dGZlZHgyc2VyIiB0aW1lc3RhbXA9IjE2MzEwMDk5NzQiPjQ8L2tleT48L2ZvcmVp
Z24ta2V5cz48cmVmLXR5cGUgbmFtZT0iSm91cm5hbCBBcnRpY2xlIj4xNzwvcmVmLXR5cGU+PGNv
bnRyaWJ1dG9ycz48YXV0aG9ycz48YXV0aG9yPkhvZWdoLUd1bGRiZXJnLCBPLjwvYXV0aG9yPjxh
dXRob3I+SmFjb2IsIEQuPC9hdXRob3I+PGF1dGhvcj5UYXlsb3IsIE0uPC9hdXRob3I+PGF1dGhv
cj5HdWlsbMOpbiBCb2xhw7FvcywgVC48L2F1dGhvcj48YXV0aG9yPkJpbmRpLCBNLjwvYXV0aG9y
PjxhdXRob3I+QnJvd24sIFMuPC9hdXRob3I+PGF1dGhvcj5DYW1pbGxvbmksIEkuIEEuPC9hdXRo
b3I+PGF1dGhvcj5EaWVkaGlvdSwgQS48L2F1dGhvcj48YXV0aG9yPkRqYWxhbnRlLCBSLjwvYXV0
aG9yPjxhdXRob3I+RWJpLCBLLjwvYXV0aG9yPjxhdXRob3I+RW5nZWxicmVjaHQsIEYuPC9hdXRo
b3I+PGF1dGhvcj5HdWlvdCwgSi48L2F1dGhvcj48YXV0aG9yPkhpamlva2EsIFkuPC9hdXRob3I+
PGF1dGhvcj5NZWhyb3RyYSwgUy48L2F1dGhvcj48YXV0aG9yPkhvcGUsIEMuIFcuPC9hdXRob3I+
PGF1dGhvcj5QYXluZSwgQS4gSi48L2F1dGhvcj48YXV0aG9yPlDDtnJ0bmVyLCBILiBPLjwvYXV0
aG9yPjxhdXRob3I+U2VuZXZpcmF0bmUsIFMuIEkuPC9hdXRob3I+PGF1dGhvcj5UaG9tYXMsIEEu
PC9hdXRob3I+PGF1dGhvcj5XYXJyZW4sIFIuPC9hdXRob3I+PGF1dGhvcj5aaG91LCBHLjwvYXV0
aG9yPjwvYXV0aG9ycz48L2NvbnRyaWJ1dG9ycz48dGl0bGVzPjx0aXRsZT5UaGUgaHVtYW4gaW1w
ZXJhdGl2ZSBvZiBzdGFiaWxpemluZyBnbG9iYWwgY2xpbWF0ZSBjaGFuZ2UgYXQgMS41wrBDPC90
aXRsZT48c2Vjb25kYXJ5LXRpdGxlPlNjaWVuY2U8L3NlY29uZGFyeS10aXRsZT48L3RpdGxlcz48
cGVyaW9kaWNhbD48ZnVsbC10aXRsZT5TY2llbmNlPC9mdWxsLXRpdGxlPjxhYmJyLTE+U2NpZW5j
ZTwvYWJici0xPjwvcGVyaW9kaWNhbD48cGFnZXM+ZWFhdzY5NzQ8L3BhZ2VzPjx2b2x1bWU+MzY1
PC92b2x1bWU+PG51bWJlcj42NDU5PC9udW1iZXI+PGRhdGVzPjx5ZWFyPjIwMTk8L3llYXI+PC9k
YXRlcz48dXJscz48cmVsYXRlZC11cmxzPjx1cmw+aHR0cDovL3NjaWVuY2Uuc2NpZW5jZW1hZy5v
cmcvY29udGVudC8zNjUvNjQ1OS9lYWF3Njk3NC5hYnN0cmFjdDwvdXJsPjwvcmVsYXRlZC11cmxz
PjwvdXJscz48ZWxlY3Ryb25pYy1yZXNvdXJjZS1udW0+aHR0cHM6Ly9kb2kub3JnLzEwLjExMjYv
c2NpZW5jZS5hYXc2OTc0PC9lbGVjdHJvbmljLXJlc291cmNlLW51bT48L3JlY29yZD48L0NpdGU+
PC9FbmROb3RlPn==
</w:fldData>
        </w:fldChar>
      </w:r>
      <w:r w:rsidRPr="00E60C81">
        <w:rPr>
          <w:lang w:val="en-GB"/>
        </w:rPr>
        <w:instrText xml:space="preserve"> ADDIN EN.CITE </w:instrText>
      </w:r>
      <w:r w:rsidRPr="00E60C81">
        <w:rPr>
          <w:lang w:val="en-GB"/>
        </w:rPr>
        <w:fldChar w:fldCharType="begin">
          <w:fldData xml:space="preserve">PEVuZE5vdGU+PENpdGU+PEF1dGhvcj5IYXRmaWVsZDwvQXV0aG9yPjxZZWFyPjIwMTU8L1llYXI+
PFJlY051bT4zPC9SZWNOdW0+PERpc3BsYXlUZXh0PjxzdHlsZSBzaXplPSIxMCI+WzMsNF08L3N0
eWxlPjwvRGlzcGxheVRleHQ+PHJlY29yZD48cmVjLW51bWJlcj4zPC9yZWMtbnVtYmVyPjxmb3Jl
aWduLWtleXM+PGtleSBhcHA9IkVOIiBkYi1pZD0iZnZ2enhmNTJvd2FzYTFlMno5NXZ3OTI1MDl4
dGZlZHgyc2VyIiB0aW1lc3RhbXA9IjE2MzEwMDk5NzQiPjM8L2tleT48L2ZvcmVpZ24ta2V5cz48
cmVmLXR5cGUgbmFtZT0iSm91cm5hbCBBcnRpY2xlIj4xNzwvcmVmLXR5cGU+PGNvbnRyaWJ1dG9y
cz48YXV0aG9ycz48YXV0aG9yPkhhdGZpZWxkLCBKZXJyeSBMLjwvYXV0aG9yPjxhdXRob3I+UHJ1
ZWdlciwgSm9obiBILjwvYXV0aG9yPjwvYXV0aG9ycz48L2NvbnRyaWJ1dG9ycz48dGl0bGVzPjx0
aXRsZT5UZW1wZXJhdHVyZSBleHRyZW1lczogRWZmZWN0IG9uIHBsYW50IGdyb3d0aCBhbmQgZGV2
ZWxvcG1lbnQ8L3RpdGxlPjxzZWNvbmRhcnktdGl0bGU+V2VhdGhlciBhbmQgQ2xpbWF0ZSBFeHRy
ZW1lczwvc2Vjb25kYXJ5LXRpdGxlPjwvdGl0bGVzPjxwZXJpb2RpY2FsPjxmdWxsLXRpdGxlPldl
YXRoZXIgYW5kIENsaW1hdGUgRXh0cmVtZXM8L2Z1bGwtdGl0bGU+PGFiYnItMT5XZWF0aGVyIENs
aW0uIEV4dHJlbS48L2FiYnItMT48L3BlcmlvZGljYWw+PHBhZ2VzPjQtMTA8L3BhZ2VzPjx2b2x1
bWU+MTA8L3ZvbHVtZT48a2V5d29yZHM+PGtleXdvcmQ+VGVtcGVyYXR1cmUgc3RyZXNzPC9rZXl3
b3JkPjxrZXl3b3JkPkNyb3AgcHJvZHVjdGlvbjwva2V5d29yZD48a2V5d29yZD5Qb2xsaW5hdGlv
bjwva2V5d29yZD48a2V5d29yZD5QaGVub2xvZ3k8L2tleXdvcmQ+PGtleXdvcmQ+UGxhbnQgZ3Jv
d3RoPC9rZXl3b3JkPjwva2V5d29yZHM+PGRhdGVzPjx5ZWFyPjIwMTU8L3llYXI+PHB1Yi1kYXRl
cz48ZGF0ZT4yMDE1LzEyLzAxLzwvZGF0ZT48L3B1Yi1kYXRlcz48L2RhdGVzPjxpc2JuPjIyMTIt
MDk0NzwvaXNibj48dXJscz48cmVsYXRlZC11cmxzPjx1cmw+aHR0cHM6Ly93d3cuc2NpZW5jZWRp
cmVjdC5jb20vc2NpZW5jZS9hcnRpY2xlL3BpaS9TMjIxMjA5NDcxNTMwMDExNjwvdXJsPjwvcmVs
YXRlZC11cmxzPjwvdXJscz48ZWxlY3Ryb25pYy1yZXNvdXJjZS1udW0+aHR0cHM6Ly9kb2kub3Jn
LzEwLjEwMTYvai53YWNlLjIwMTUuMDguMDAxPC9lbGVjdHJvbmljLXJlc291cmNlLW51bT48L3Jl
Y29yZD48L0NpdGU+PENpdGU+PEF1dGhvcj5Ib2VnaC1HdWxkYmVyZzwvQXV0aG9yPjxZZWFyPjIw
MTk8L1llYXI+PFJlY051bT40PC9SZWNOdW0+PHJlY29yZD48cmVjLW51bWJlcj40PC9yZWMtbnVt
YmVyPjxmb3JlaWduLWtleXM+PGtleSBhcHA9IkVOIiBkYi1pZD0iZnZ2enhmNTJvd2FzYTFlMno5
NXZ3OTI1MDl4dGZlZHgyc2VyIiB0aW1lc3RhbXA9IjE2MzEwMDk5NzQiPjQ8L2tleT48L2ZvcmVp
Z24ta2V5cz48cmVmLXR5cGUgbmFtZT0iSm91cm5hbCBBcnRpY2xlIj4xNzwvcmVmLXR5cGU+PGNv
bnRyaWJ1dG9ycz48YXV0aG9ycz48YXV0aG9yPkhvZWdoLUd1bGRiZXJnLCBPLjwvYXV0aG9yPjxh
dXRob3I+SmFjb2IsIEQuPC9hdXRob3I+PGF1dGhvcj5UYXlsb3IsIE0uPC9hdXRob3I+PGF1dGhv
cj5HdWlsbMOpbiBCb2xhw7FvcywgVC48L2F1dGhvcj48YXV0aG9yPkJpbmRpLCBNLjwvYXV0aG9y
PjxhdXRob3I+QnJvd24sIFMuPC9hdXRob3I+PGF1dGhvcj5DYW1pbGxvbmksIEkuIEEuPC9hdXRo
b3I+PGF1dGhvcj5EaWVkaGlvdSwgQS48L2F1dGhvcj48YXV0aG9yPkRqYWxhbnRlLCBSLjwvYXV0
aG9yPjxhdXRob3I+RWJpLCBLLjwvYXV0aG9yPjxhdXRob3I+RW5nZWxicmVjaHQsIEYuPC9hdXRo
b3I+PGF1dGhvcj5HdWlvdCwgSi48L2F1dGhvcj48YXV0aG9yPkhpamlva2EsIFkuPC9hdXRob3I+
PGF1dGhvcj5NZWhyb3RyYSwgUy48L2F1dGhvcj48YXV0aG9yPkhvcGUsIEMuIFcuPC9hdXRob3I+
PGF1dGhvcj5QYXluZSwgQS4gSi48L2F1dGhvcj48YXV0aG9yPlDDtnJ0bmVyLCBILiBPLjwvYXV0
aG9yPjxhdXRob3I+U2VuZXZpcmF0bmUsIFMuIEkuPC9hdXRob3I+PGF1dGhvcj5UaG9tYXMsIEEu
PC9hdXRob3I+PGF1dGhvcj5XYXJyZW4sIFIuPC9hdXRob3I+PGF1dGhvcj5aaG91LCBHLjwvYXV0
aG9yPjwvYXV0aG9ycz48L2NvbnRyaWJ1dG9ycz48dGl0bGVzPjx0aXRsZT5UaGUgaHVtYW4gaW1w
ZXJhdGl2ZSBvZiBzdGFiaWxpemluZyBnbG9iYWwgY2xpbWF0ZSBjaGFuZ2UgYXQgMS41wrBDPC90
aXRsZT48c2Vjb25kYXJ5LXRpdGxlPlNjaWVuY2U8L3NlY29uZGFyeS10aXRsZT48L3RpdGxlcz48
cGVyaW9kaWNhbD48ZnVsbC10aXRsZT5TY2llbmNlPC9mdWxsLXRpdGxlPjxhYmJyLTE+U2NpZW5j
ZTwvYWJici0xPjwvcGVyaW9kaWNhbD48cGFnZXM+ZWFhdzY5NzQ8L3BhZ2VzPjx2b2x1bWU+MzY1
PC92b2x1bWU+PG51bWJlcj42NDU5PC9udW1iZXI+PGRhdGVzPjx5ZWFyPjIwMTk8L3llYXI+PC9k
YXRlcz48dXJscz48cmVsYXRlZC11cmxzPjx1cmw+aHR0cDovL3NjaWVuY2Uuc2NpZW5jZW1hZy5v
cmcvY29udGVudC8zNjUvNjQ1OS9lYWF3Njk3NC5hYnN0cmFjdDwvdXJsPjwvcmVsYXRlZC11cmxz
PjwvdXJscz48ZWxlY3Ryb25pYy1yZXNvdXJjZS1udW0+aHR0cHM6Ly9kb2kub3JnLzEwLjExMjYv
c2NpZW5jZS5hYXc2OTc0PC9lbGVjdHJvbmljLXJlc291cmNlLW51bT48L3JlY29yZD48L0NpdGU+
PC9FbmROb3RlPn==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lang w:val="en-GB"/>
        </w:rPr>
        <w:t>[3,4]</w:t>
      </w:r>
      <w:r w:rsidRPr="00E60C81">
        <w:rPr>
          <w:lang w:val="en-GB"/>
        </w:rPr>
        <w:fldChar w:fldCharType="end"/>
      </w:r>
      <w:r w:rsidRPr="00E60C81">
        <w:rPr>
          <w:lang w:val="en-GB"/>
        </w:rPr>
        <w:t xml:space="preserve">. Further, crop yield will become increasingly unstable </w:t>
      </w:r>
      <w:r w:rsidRPr="00E60C81">
        <w:rPr>
          <w:lang w:val="en-GB"/>
        </w:rPr>
        <w:fldChar w:fldCharType="begin"/>
      </w:r>
      <w:r w:rsidRPr="00E60C81">
        <w:rPr>
          <w:lang w:val="en-GB"/>
        </w:rPr>
        <w:instrText xml:space="preserve"> ADDIN EN.CITE &lt;EndNote&gt;&lt;Cite&gt;&lt;Author&gt;Rosenzweig&lt;/Author&gt;&lt;Year&gt;2014&lt;/Year&gt;&lt;RecNum&gt;1&lt;/RecNum&gt;&lt;DisplayText&gt;&lt;style size="10"&gt;[1]&lt;/style&gt;&lt;/DisplayText&gt;&lt;record&gt;&lt;rec-number&gt;1&lt;/rec-number&gt;&lt;foreign-keys&gt;&lt;key app="EN" db-id="fvvzxf52owasa1e2z95vw92509xtfedx2ser" timestamp="1631009974"&gt;1&lt;/key&gt;&lt;/foreign-keys&gt;&lt;ref-type name="Journal Article"&gt;17&lt;/ref-type&gt;&lt;contributors&gt;&lt;authors&gt;&lt;author&gt;Rosenzweig, Cynthia&lt;/author&gt;&lt;author&gt;Elliott, Joshua&lt;/author&gt;&lt;author&gt;Deryng, Delphine&lt;/author&gt;&lt;author&gt;Ruane, Alex C.&lt;/author&gt;&lt;author&gt;Müller, Christoph&lt;/author&gt;&lt;author&gt;Arneth, Almut&lt;/author&gt;&lt;author&gt;Boote, Kenneth J.&lt;/author&gt;&lt;author&gt;Folberth, Christian&lt;/author&gt;&lt;author&gt;Glotter, Michael&lt;/author&gt;&lt;author&gt;Khabarov, Nikolay&lt;/author&gt;&lt;author&gt;Neumann, Kathleen&lt;/author&gt;&lt;author&gt;Piontek, Franziska&lt;/author&gt;&lt;author&gt;Pugh, Thomas A. M.&lt;/author&gt;&lt;author&gt;Schmid, Erwin&lt;/author&gt;&lt;author&gt;Stehfest, Elke&lt;/author&gt;&lt;author&gt;Yang, Hong&lt;/author&gt;&lt;author&gt;Jones, James W.&lt;/author&gt;&lt;/authors&gt;&lt;/contributors&gt;&lt;titles&gt;&lt;title&gt;Assessing agricultural risks of climate change in the 21st century in a global gridded crop model intercomparison&lt;/title&gt;&lt;secondary-title&gt;Proceedings of the National Academy of Sciences&lt;/secondary-title&gt;&lt;/titles&gt;&lt;periodical&gt;&lt;full-title&gt;Proceedings of the National Academy of Sciences&lt;/full-title&gt;&lt;abbr-1&gt;PNAS&lt;/abbr-1&gt;&lt;/periodical&gt;&lt;pages&gt;3268&lt;/pages&gt;&lt;volume&gt;111&lt;/volume&gt;&lt;number&gt;9&lt;/number&gt;&lt;dates&gt;&lt;year&gt;2014&lt;/year&gt;&lt;/dates&gt;&lt;urls&gt;&lt;related-urls&gt;&lt;url&gt;http://www.pnas.org/content/111/9/3268.abstract&lt;/url&gt;&lt;/related-urls&gt;&lt;/urls&gt;&lt;electronic-resource-num&gt;&lt;style face="normal" font="default" size="12"&gt;https://doi.org/&lt;/style&gt;&lt;style face="normal" font="default" size="100%"&gt;10.1073/pnas.1222463110&lt;/style&gt;&lt;/electronic-resource-num&gt;&lt;/record&gt;&lt;/Cite&gt;&lt;/EndNote&gt;</w:instrText>
      </w:r>
      <w:r w:rsidRPr="00E60C81">
        <w:rPr>
          <w:lang w:val="en-GB"/>
        </w:rPr>
        <w:fldChar w:fldCharType="separate"/>
      </w:r>
      <w:r w:rsidRPr="00E60C81">
        <w:rPr>
          <w:lang w:val="en-GB"/>
        </w:rPr>
        <w:t>[1]</w:t>
      </w:r>
      <w:r w:rsidRPr="00E60C81">
        <w:rPr>
          <w:lang w:val="en-GB"/>
        </w:rPr>
        <w:fldChar w:fldCharType="end"/>
      </w:r>
      <w:r w:rsidRPr="00E60C81">
        <w:rPr>
          <w:lang w:val="en-GB"/>
        </w:rPr>
        <w:t xml:space="preserve"> with increases in crop failure rates </w:t>
      </w:r>
      <w:r w:rsidRPr="00E60C81">
        <w:rPr>
          <w:lang w:val="en-GB"/>
        </w:rPr>
        <w:fldChar w:fldCharType="begin"/>
      </w:r>
      <w:r w:rsidRPr="00E60C81">
        <w:rPr>
          <w:lang w:val="en-GB"/>
        </w:rPr>
        <w:instrText xml:space="preserve"> ADDIN EN.CITE &lt;EndNote&gt;&lt;Cite&gt;&lt;Author&gt;Gaupp&lt;/Author&gt;&lt;Year&gt;2019&lt;/Year&gt;&lt;RecNum&gt;12&lt;/RecNum&gt;&lt;DisplayText&gt;&lt;style size="10"&gt;[5]&lt;/style&gt;&lt;/DisplayText&gt;&lt;record&gt;&lt;rec-number&gt;12&lt;/rec-number&gt;&lt;foreign-keys&gt;&lt;key app="EN" db-id="fvvzxf52owasa1e2z95vw92509xtfedx2ser" timestamp="1631009974"&gt;12&lt;/key&gt;&lt;/foreign-keys&gt;&lt;ref-type name="Journal Article"&gt;17&lt;/ref-type&gt;&lt;contributors&gt;&lt;authors&gt;&lt;author&gt;Gaupp, Franziska&lt;/author&gt;&lt;author&gt;Hall, Jim&lt;/author&gt;&lt;author&gt;Mitchell, Dann&lt;/author&gt;&lt;author&gt;Dadson, Simon&lt;/author&gt;&lt;/authors&gt;&lt;/contributors&gt;&lt;titles&gt;&lt;title&gt;Increasing risks of multiple breadbasket failure under 1.5 and 2</w:instrText>
      </w:r>
      <w:r w:rsidRPr="00E60C81">
        <w:rPr>
          <w:rFonts w:ascii="Arial" w:hAnsi="Arial" w:cs="Arial"/>
          <w:lang w:val="en-GB"/>
        </w:rPr>
        <w:instrText> </w:instrText>
      </w:r>
      <w:r w:rsidRPr="00E60C81">
        <w:rPr>
          <w:rFonts w:cs="Palatino Linotype"/>
          <w:lang w:val="en-GB"/>
        </w:rPr>
        <w:instrText>°</w:instrText>
      </w:r>
      <w:r w:rsidRPr="00E60C81">
        <w:rPr>
          <w:lang w:val="en-GB"/>
        </w:rPr>
        <w:instrText>C global warming&lt;/title&gt;&lt;secondary-title&gt;Agricultural Systems&lt;/secondary-title&gt;&lt;/titles&gt;&lt;periodical&gt;&lt;full-title&gt;Agricultural Systems&lt;/full-title&gt;&lt;abbr-1&gt;Agric. Syst.&lt;/abbr-1&gt;&lt;/periodical&gt;&lt;pages&gt;34-45&lt;/pages&gt;&lt;volume&gt;175&lt;/volume&gt;&lt;keywords&gt;&lt;keyword&gt;Climate risks&lt;/keyword&gt;&lt;keyword&gt;Multiple breadbasket failure&lt;/keyword&gt;&lt;keyword&gt;Paris agreement&lt;/keyword&gt;&lt;keyword&gt;Copula methodology&lt;/keyword&gt;&lt;/keywords&gt;&lt;dates&gt;&lt;year&gt;2019&lt;/year&gt;&lt;pub-dates&gt;&lt;date&gt;2019/10/01/&lt;/date&gt;&lt;/pub-dates&gt;&lt;/dates&gt;&lt;isbn&gt;0308-521X&lt;/isbn&gt;&lt;urls&gt;&lt;related-urls&gt;&lt;url&gt;https://www.sciencedirect.com/science/article/pii/S0308521X18307674&lt;/url&gt;&lt;/related-urls&gt;&lt;/urls&gt;&lt;electronic-resource-num&gt;https://doi.org/10.1016/j.agsy.2019.05.010&lt;/electronic-resource-num&gt;&lt;/record&gt;&lt;/Cite&gt;&lt;/EndNote&gt;</w:instrText>
      </w:r>
      <w:r w:rsidRPr="00E60C81">
        <w:rPr>
          <w:lang w:val="en-GB"/>
        </w:rPr>
        <w:fldChar w:fldCharType="separate"/>
      </w:r>
      <w:r w:rsidRPr="00E60C81">
        <w:rPr>
          <w:lang w:val="en-GB"/>
        </w:rPr>
        <w:t>[5]</w:t>
      </w:r>
      <w:r w:rsidRPr="00E60C81">
        <w:rPr>
          <w:lang w:val="en-GB"/>
        </w:rPr>
        <w:fldChar w:fldCharType="end"/>
      </w:r>
      <w:r w:rsidRPr="00E60C81">
        <w:rPr>
          <w:lang w:val="en-GB"/>
        </w:rPr>
        <w:t xml:space="preserve">. For example, excess and uneven distributions of rainfall could lead to a substantial decline </w:t>
      </w:r>
      <w:r w:rsidR="00993221" w:rsidRPr="00E60C81">
        <w:rPr>
          <w:lang w:val="en-GB"/>
        </w:rPr>
        <w:t xml:space="preserve">in </w:t>
      </w:r>
      <w:r w:rsidRPr="00E60C81">
        <w:rPr>
          <w:lang w:val="en-GB"/>
        </w:rPr>
        <w:t xml:space="preserve">maize yield </w:t>
      </w:r>
      <w:r w:rsidRPr="00E60C81">
        <w:rPr>
          <w:lang w:val="en-GB"/>
        </w:rPr>
        <w:fldChar w:fldCharType="begin"/>
      </w:r>
      <w:r w:rsidRPr="00E60C81">
        <w:rPr>
          <w:lang w:val="en-GB"/>
        </w:rPr>
        <w:instrText xml:space="preserve"> ADDIN EN.CITE &lt;EndNote&gt;&lt;Cite&gt;&lt;Author&gt;Li&lt;/Author&gt;&lt;Year&gt;2019&lt;/Year&gt;&lt;RecNum&gt;5&lt;/RecNum&gt;&lt;DisplayText&gt;&lt;style size="10"&gt;[6]&lt;/style&gt;&lt;/DisplayText&gt;&lt;record&gt;&lt;rec-number&gt;5&lt;/rec-number&gt;&lt;foreign-keys&gt;&lt;key app="EN" db-id="fvvzxf52owasa1e2z95vw92509xtfedx2ser" timestamp="1631009974"&gt;5&lt;/key&gt;&lt;/foreign-keys&gt;&lt;ref-type name="Journal Article"&gt;17&lt;/ref-type&gt;&lt;contributors&gt;&lt;authors&gt;&lt;author&gt;Li, Yan&lt;/author&gt;&lt;author&gt;Guan, Kaiyu&lt;/author&gt;&lt;author&gt;Schnitkey, Gary D.&lt;/author&gt;&lt;author&gt;DeLucia, Evan&lt;/author&gt;&lt;author&gt;Peng, Bin&lt;/author&gt;&lt;/authors&gt;&lt;/contributors&gt;&lt;titles&gt;&lt;title&gt;Excessive rainfall leads to maize yield loss of a comparable magnitude to extreme drought in the United States&lt;/title&gt;&lt;secondary-title&gt;Global Change Biology&lt;/secondary-title&gt;&lt;/titles&gt;&lt;periodical&gt;&lt;full-title&gt;Global Change Biology&lt;/full-title&gt;&lt;abbr-1&gt;Glob. Chang. Biol.&lt;/abbr-1&gt;&lt;abbr-2&gt;Glob Chang Biol&lt;/abbr-2&gt;&lt;/periodical&gt;&lt;pages&gt;2325-2337&lt;/pages&gt;&lt;volume&gt;25&lt;/volume&gt;&lt;number&gt;7&lt;/number&gt;&lt;dates&gt;&lt;year&gt;2019&lt;/year&gt;&lt;/dates&gt;&lt;isbn&gt;1354-1013&lt;/isbn&gt;&lt;urls&gt;&lt;related-urls&gt;&lt;url&gt;https://onlinelibrary.wiley.com/doi/abs/10.1111/gcb.14628&lt;/url&gt;&lt;/related-urls&gt;&lt;/urls&gt;&lt;electronic-resource-num&gt;https://doi.org/10.1111/gcb.14628&lt;/electronic-resource-num&gt;&lt;/record&gt;&lt;/Cite&gt;&lt;/EndNote&gt;</w:instrText>
      </w:r>
      <w:r w:rsidRPr="00E60C81">
        <w:rPr>
          <w:lang w:val="en-GB"/>
        </w:rPr>
        <w:fldChar w:fldCharType="separate"/>
      </w:r>
      <w:r w:rsidRPr="00E60C81">
        <w:rPr>
          <w:lang w:val="en-GB"/>
        </w:rPr>
        <w:t>[6]</w:t>
      </w:r>
      <w:r w:rsidRPr="00E60C81">
        <w:rPr>
          <w:lang w:val="en-GB"/>
        </w:rPr>
        <w:fldChar w:fldCharType="end"/>
      </w:r>
      <w:r w:rsidRPr="00E60C81">
        <w:rPr>
          <w:lang w:val="en-GB"/>
        </w:rPr>
        <w:t xml:space="preserve"> where frequent heavy rainfall events over crop flowering and grain-filling periods will increase nitrogen (N) losses through leaching and runoff </w:t>
      </w:r>
      <w:r w:rsidRPr="00E60C81">
        <w:rPr>
          <w:lang w:val="en-GB"/>
        </w:rPr>
        <w:fldChar w:fldCharType="begin"/>
      </w:r>
      <w:r w:rsidRPr="00E60C81">
        <w:rPr>
          <w:lang w:val="en-GB"/>
        </w:rPr>
        <w:instrText xml:space="preserve"> ADDIN EN.CITE &lt;EndNote&gt;&lt;Cite&gt;&lt;Author&gt;Liu&lt;/Author&gt;&lt;Year&gt;2020&lt;/Year&gt;&lt;RecNum&gt;9&lt;/RecNum&gt;&lt;DisplayText&gt;&lt;style size="10"&gt;[7]&lt;/style&gt;&lt;/DisplayText&gt;&lt;record&gt;&lt;rec-number&gt;9&lt;/rec-number&gt;&lt;foreign-keys&gt;&lt;key app="EN" db-id="fvvzxf52owasa1e2z95vw92509xtfedx2ser" timestamp="1631009974"&gt;9&lt;/key&gt;&lt;/foreign-keys&gt;&lt;ref-type name="Journal Article"&gt;17&lt;/ref-type&gt;&lt;contributors&gt;&lt;authors&gt;&lt;author&gt;Liu, Chuang&lt;/author&gt;&lt;author&gt;Wang, Li&lt;/author&gt;&lt;author&gt;Cocq, Kate Le&lt;/author&gt;&lt;author&gt;Chang, Changlong&lt;/author&gt;&lt;author&gt;Li, Zhiguo&lt;/author&gt;&lt;author&gt;Chen, Fang&lt;/author&gt;&lt;author&gt;Liu, Yi&lt;/author&gt;&lt;author&gt;Wu, Lianhai&lt;/author&gt;&lt;/authors&gt;&lt;/contributors&gt;&lt;titles&gt;&lt;title&gt;Climate change and environmental impacts on and adaptation strategies for production in wheat-rice rotations in southern China&lt;/title&gt;&lt;secondary-title&gt;Agricultural and Forest Meteorology&lt;/secondary-title&gt;&lt;/titles&gt;&lt;periodical&gt;&lt;full-title&gt;Agricultural and Forest Meteorology&lt;/full-title&gt;&lt;abbr-1&gt;Agric. For. Meteorol.&lt;/abbr-1&gt;&lt;/periodical&gt;&lt;pages&gt;108136&lt;/pages&gt;&lt;volume&gt;292-293&lt;/volume&gt;&lt;keywords&gt;&lt;keyword&gt;Climate change&lt;/keyword&gt;&lt;keyword&gt;Crop modeling&lt;/keyword&gt;&lt;keyword&gt;N cycling&lt;/keyword&gt;&lt;keyword&gt;Wheat-rice rotation&lt;/keyword&gt;&lt;keyword&gt;Yield&lt;/keyword&gt;&lt;/keywords&gt;&lt;dates&gt;&lt;year&gt;2020&lt;/year&gt;&lt;pub-dates&gt;&lt;date&gt;2020/10/15/&lt;/date&gt;&lt;/pub-dates&gt;&lt;/dates&gt;&lt;isbn&gt;0168-1923&lt;/isbn&gt;&lt;urls&gt;&lt;related-urls&gt;&lt;url&gt;http://www.sciencedirect.com/science/article/pii/S0168192320302380&lt;/url&gt;&lt;/related-urls&gt;&lt;/urls&gt;&lt;electronic-resource-num&gt;https://doi.org/10.1016/j.agrformet.2020.108136&lt;/electronic-resource-num&gt;&lt;/record&gt;&lt;/Cite&gt;&lt;/EndNote&gt;</w:instrText>
      </w:r>
      <w:r w:rsidRPr="00E60C81">
        <w:rPr>
          <w:lang w:val="en-GB"/>
        </w:rPr>
        <w:fldChar w:fldCharType="separate"/>
      </w:r>
      <w:r w:rsidRPr="00E60C81">
        <w:rPr>
          <w:lang w:val="en-GB"/>
        </w:rPr>
        <w:t>[7]</w:t>
      </w:r>
      <w:r w:rsidRPr="00E60C81">
        <w:rPr>
          <w:lang w:val="en-GB"/>
        </w:rPr>
        <w:fldChar w:fldCharType="end"/>
      </w:r>
      <w:r w:rsidRPr="00E60C81">
        <w:rPr>
          <w:lang w:val="en-GB"/>
        </w:rPr>
        <w:t>. Conversely, an increase in atmospheric CO</w:t>
      </w:r>
      <w:r w:rsidRPr="00E60C81">
        <w:rPr>
          <w:vertAlign w:val="subscript"/>
          <w:lang w:val="en-GB"/>
        </w:rPr>
        <w:t>2</w:t>
      </w:r>
      <w:r w:rsidRPr="00E60C81">
        <w:rPr>
          <w:lang w:val="en-GB"/>
        </w:rPr>
        <w:t xml:space="preserve"> concentration can stimulate plant photosynthetic carbon (C) fixation, which indirectly mitigates adverse impacts of climate change </w:t>
      </w:r>
      <w:r w:rsidRPr="00E60C81">
        <w:rPr>
          <w:lang w:val="en-GB"/>
        </w:rPr>
        <w:fldChar w:fldCharType="begin">
          <w:fldData xml:space="preserve">PEVuZE5vdGU+PENpdGU+PEF1dGhvcj5KaW48L0F1dGhvcj48WWVhcj4yMDE4PC9ZZWFyPjxSZWNO
dW0+NjwvUmVjTnVtPjxEaXNwbGF5VGV4dD48c3R5bGUgc2l6ZT0iMTAiPls4LTEwXTwvc3R5bGU+
PC9EaXNwbGF5VGV4dD48cmVjb3JkPjxyZWMtbnVtYmVyPjY8L3JlYy1udW1iZXI+PGZvcmVpZ24t
a2V5cz48a2V5IGFwcD0iRU4iIGRiLWlkPSJmdnZ6eGY1Mm93YXNhMWUyejk1dnc5MjUwOXh0ZmVk
eDJzZXIiIHRpbWVzdGFtcD0iMTYzMTAwOTk3NCI+Njwva2V5PjwvZm9yZWlnbi1rZXlzPjxyZWYt
dHlwZSBuYW1lPSJKb3VybmFsIEFydGljbGUiPjE3PC9yZWYtdHlwZT48Y29udHJpYnV0b3JzPjxh
dXRob3JzPjxhdXRob3I+SmluLCBaaGVub25nPC9hdXRob3I+PGF1dGhvcj5BaW5zd29ydGgsIEVs
aXphYmV0aCBBLjwvYXV0aG9yPjxhdXRob3I+TGVha2V5LCBBbmRyZXcgRC4gQi48L2F1dGhvcj48
YXV0aG9yPkxvYmVsbCwgRGF2aWQgQi48L2F1dGhvcj48L2F1dGhvcnM+PC9jb250cmlidXRvcnM+
PHRpdGxlcz48dGl0bGU+SW5jcmVhc2luZyBkcm91Z2h0IGFuZCBkaW1pbmlzaGluZyBiZW5lZml0
cyBvZiBlbGV2YXRlZCBjYXJib24gZGlveGlkZSBmb3Igc295YmVhbiB5aWVsZHMgYWNyb3NzIHRo
ZSBVUyBNaWR3ZXN0PC90aXRsZT48c2Vjb25kYXJ5LXRpdGxlPkdsb2JhbCBDaGFuZ2UgQmlvbG9n
eTwvc2Vjb25kYXJ5LXRpdGxlPjwvdGl0bGVzPjxwZXJpb2RpY2FsPjxmdWxsLXRpdGxlPkdsb2Jh
bCBDaGFuZ2UgQmlvbG9neTwvZnVsbC10aXRsZT48YWJici0xPkdsb2IuIENoYW5nLiBCaW9sLjwv
YWJici0xPjxhYmJyLTI+R2xvYiBDaGFuZyBCaW9sPC9hYmJyLTI+PC9wZXJpb2RpY2FsPjxwYWdl
cz5lNTIyLWU1MzM8L3BhZ2VzPjx2b2x1bWU+MjQ8L3ZvbHVtZT48bnVtYmVyPjI8L251bWJlcj48
ZGF0ZXM+PHllYXI+MjAxODwveWVhcj48L2RhdGVzPjxpc2JuPjEzNTQtMTAxMzwvaXNibj48dXJs
cz48cmVsYXRlZC11cmxzPjx1cmw+aHR0cHM6Ly9vbmxpbmVsaWJyYXJ5LndpbGV5LmNvbS9kb2kv
YWJzLzEwLjExMTEvZ2NiLjEzOTQ2PC91cmw+PC9yZWxhdGVkLXVybHM+PC91cmxzPjxlbGVjdHJv
bmljLXJlc291cmNlLW51bT5odHRwczovL2RvaS5vcmcvMTAuMTExMS9nY2IuMTM5NDY8L2VsZWN0
cm9uaWMtcmVzb3VyY2UtbnVtPjwvcmVjb3JkPjwvQ2l0ZT48Q2l0ZT48QXV0aG9yPlNpbmdlcjwv
QXV0aG9yPjxZZWFyPjIwMTk8L1llYXI+PFJlY051bT43PC9SZWNOdW0+PHJlY29yZD48cmVjLW51
bWJlcj43PC9yZWMtbnVtYmVyPjxmb3JlaWduLWtleXM+PGtleSBhcHA9IkVOIiBkYi1pZD0iZnZ2
enhmNTJvd2FzYTFlMno5NXZ3OTI1MDl4dGZlZHgyc2VyIiB0aW1lc3RhbXA9IjE2MzEwMDk5NzQi
Pjc8L2tleT48L2ZvcmVpZ24ta2V5cz48cmVmLXR5cGUgbmFtZT0iSm91cm5hbCBBcnRpY2xlIj4x
NzwvcmVmLXR5cGU+PGNvbnRyaWJ1dG9ycz48YXV0aG9ycz48YXV0aG9yPlNpbmdlciwgU3RhY3kg
RC48L2F1dGhvcj48YXV0aG9yPlNvb2xhbmF5YWthbmFoYWxseSwgUmFqdSBZLjwvYXV0aG9yPjxh
dXRob3I+Rm9yb3VkLCBOb3JhIEEuPC9hdXRob3I+PGF1dGhvcj5Lcm9lYmVsLCBSb2xhbmQ8L2F1
dGhvcj48L2F1dGhvcnM+PC9jb250cmlidXRvcnM+PHRpdGxlcz48dGl0bGU+PHN0eWxlIGZhY2U9
Im5vcm1hbCIgZm9udD0iZGVmYXVsdCIgc2l6ZT0iMTAwJSI+QmlvdGVjaG5vbG9naWNhbCBzdHJh
dGVnaWVzIGZvciBpbXByb3ZlZCBwaG90b3N5bnRoZXNpcyBpbiBhIGZ1dHVyZSBvZiBlbGV2YXRl
ZCBhdG1vc3BoZXJpYyBDTzwvc3R5bGU+PHN0eWxlIGZhY2U9InN1YnNjcmlwdCIgZm9udD0iZGVm
YXVsdCIgc2l6ZT0iMTAwJSI+Mjwvc3R5bGU+PC90aXRsZT48c2Vjb25kYXJ5LXRpdGxlPlBsYW50
YTwvc2Vjb25kYXJ5LXRpdGxlPjwvdGl0bGVzPjxwZXJpb2RpY2FsPjxmdWxsLXRpdGxlPlBsYW50
YTwvZnVsbC10aXRsZT48YWJici0xPlBsYW50YTwvYWJici0xPjxhYmJyLTI+UGxhbnRhPC9hYmJy
LTI+PC9wZXJpb2RpY2FsPjxwYWdlcz4yNDwvcGFnZXM+PHZvbHVtZT4yNTE8L3ZvbHVtZT48bnVt
YmVyPjE8L251bWJlcj48ZGF0ZXM+PHllYXI+MjAxOTwveWVhcj48cHViLWRhdGVzPjxkYXRlPjIw
MTkvMTEvMjk8L2RhdGU+PC9wdWItZGF0ZXM+PC9kYXRlcz48aXNibj4xNDMyLTIwNDg8L2lzYm4+
PHVybHM+PHJlbGF0ZWQtdXJscz48dXJsPmh0dHBzOi8vZG9pLm9yZy8xMC4xMDA3L3MwMDQyNS0w
MTktMDMzMDEtNDwvdXJsPjwvcmVsYXRlZC11cmxzPjwvdXJscz48ZWxlY3Ryb25pYy1yZXNvdXJj
ZS1udW0+PHN0eWxlIGZhY2U9Im5vcm1hbCIgZm9udD0iZGVmYXVsdCIgc2l6ZT0iMTIiPmh0dHBz
Oi8vZG9pLm9yZy88L3N0eWxlPjxzdHlsZSBmYWNlPSJub3JtYWwiIGZvbnQ9ImRlZmF1bHQiIHNp
emU9IjEwMCUiPjEwLjEwMDcvczAwNDI1LTAxOS0wMzMwMS00PC9zdHlsZT48L2VsZWN0cm9uaWMt
cmVzb3VyY2UtbnVtPjwvcmVjb3JkPjwvQ2l0ZT48Q2l0ZT48QXV0aG9yPkNoZW48L0F1dGhvcj48
WWVhcj4yMDIxPC9ZZWFyPjxSZWNOdW0+ODwvUmVjTnVtPjxyZWNvcmQ+PHJlYy1udW1iZXI+ODwv
cmVjLW51bWJlcj48Zm9yZWlnbi1rZXlzPjxrZXkgYXBwPSJFTiIgZGItaWQ9ImZ2dnp4ZjUyb3dh
c2ExZTJ6OTV2dzkyNTA5eHRmZWR4MnNlciIgdGltZXN0YW1wPSIxNjMxMDA5OTc0Ij44PC9rZXk+
PC9mb3JlaWduLWtleXM+PHJlZi10eXBlIG5hbWU9IkpvdXJuYWwgQXJ0aWNsZSI+MTc8L3JlZi10
eXBlPjxjb250cmlidXRvcnM+PGF1dGhvcnM+PGF1dGhvcj5DaGVuLCBZYW88L2F1dGhvcj48YXV0
aG9yPlpoYW5nLCBZYW5namlhbjwvYXV0aG9yPjxhdXRob3I+Q2hlbiwgTmluZzwvYXV0aG9yPjxh
dXRob3I+Q29uZywgTmFuPC9hdXRob3I+PGF1dGhvcj5aaHUsIEp1bnRhbzwvYXV0aG9yPjxhdXRo
b3I+WmhhbywgR3Vhbmc8L2F1dGhvcj48YXV0aG9yPlp1LCBKaWF4aW5nPC9hdXRob3I+PGF1dGhv
cj5MaXUsIFlhb2ppZTwvYXV0aG9yPjxhdXRob3I+Wmh1LCBZaXh1YW48L2F1dGhvcj48YXV0aG9y
PlpoZW5nLCBaaG91dGFvPC9hdXRob3I+PGF1dGhvcj5TaGVuLCBSdW9uYW48L2F1dGhvcj48YXV0
aG9yPlpoYW5nLCBZdTwvYXV0aG9yPjxhdXRob3I+SHVhbmcsIEtlPC9hdXRob3I+PGF1dGhvcj5U
YW5nLCBaZTwvYXV0aG9yPjwvYXV0aG9ycz48L2NvbnRyaWJ1dG9ycz48dGl0bGVzPjx0aXRsZT48
c3R5bGUgZmFjZT0ibm9ybWFsIiBmb250PSJkZWZhdWx0IiBzaXplPSIxMDAlIj5OaXRyb2dlbiBh
dmFpbGFiaWxpdHkgYW5kIHByZWNpcGl0YXRpb24gdmFyaWFiaWxpdHkgcmVndWxhdGVkIENPPC9z
dHlsZT48c3R5bGUgZmFjZT0ic3Vic2NyaXB0IiBmb250PSJkZWZhdWx0IiBzaXplPSIxMDAlIj4y
PC9zdHlsZT48c3R5bGUgZmFjZT0ibm9ybWFsIiBmb250PSJkZWZhdWx0IiBzaXplPSIxMDAlIj4g
ZmVydGlsaXphdGlvbiBlZmZlY3RzIG9uIGNhcmJvbiBmbHV4ZXMgaW4gYW4gYWxwaW5lIGdyYXNz
bGFuZDwvc3R5bGU+PC90aXRsZT48c2Vjb25kYXJ5LXRpdGxlPkFncmljdWx0dXJhbCBhbmQgRm9y
ZXN0IE1ldGVvcm9sb2d5PC9zZWNvbmRhcnktdGl0bGU+PC90aXRsZXM+PHBlcmlvZGljYWw+PGZ1
bGwtdGl0bGU+QWdyaWN1bHR1cmFsIGFuZCBGb3Jlc3QgTWV0ZW9yb2xvZ3k8L2Z1bGwtdGl0bGU+
PGFiYnItMT5BZ3JpYy4gRm9yLiBNZXRlb3JvbC48L2FiYnItMT48L3BlcmlvZGljYWw+PHBhZ2Vz
PjEwODUyNDwvcGFnZXM+PHZvbHVtZT4zMDc8L3ZvbHVtZT48a2V5d29yZHM+PGtleXdvcmQ+RWNv
c3lzdGVtIGNhcmJvbiBmbHV4ZXM8L2tleXdvcmQ+PGtleXdvcmQ+RWxldmF0ZWQgQ088L2tleXdv
cmQ+PGtleXdvcmQ+Tml0cm9nZW4gYWRkaXRpb248L2tleXdvcmQ+PGtleXdvcmQ+UHJlY2lwaXRh
dGlvbiB2YXJpYWJpbGl0eTwva2V5d29yZD48a2V5d29yZD5MZWFmIG5pdHJvZ2VuIGNvbmNlbnRy
YXRpb248L2tleXdvcmQ+PGtleXdvcmQ+VGliZXRhbiBwbGF0ZWF1PC9rZXl3b3JkPjwva2V5d29y
ZHM+PGRhdGVzPjx5ZWFyPjIwMjE8L3llYXI+PHB1Yi1kYXRlcz48ZGF0ZT4yMDIxLzA5LzE1Lzwv
ZGF0ZT48L3B1Yi1kYXRlcz48L2RhdGVzPjxpc2JuPjAxNjgtMTkyMzwvaXNibj48dXJscz48cmVs
YXRlZC11cmxzPjx1cmw+aHR0cHM6Ly93d3cuc2NpZW5jZWRpcmVjdC5jb20vc2NpZW5jZS9hcnRp
Y2xlL3BpaS9TMDE2ODE5MjMyMTAwMjA4MjwvdXJsPjwvcmVsYXRlZC11cmxzPjwvdXJscz48ZWxl
Y3Ryb25pYy1yZXNvdXJjZS1udW0+aHR0cHM6Ly9kb2kub3JnLzEwLjEwMTYvai5hZ3Jmb3JtZXQu
MjAyMS4xMDg1MjQ8L2VsZWN0cm9uaWMtcmVzb3VyY2UtbnVtPjwvcmVjb3JkPjwvQ2l0ZT48L0Vu
ZE5vdGU+
</w:fldData>
        </w:fldChar>
      </w:r>
      <w:r w:rsidRPr="00E60C81">
        <w:rPr>
          <w:lang w:val="en-GB"/>
        </w:rPr>
        <w:instrText xml:space="preserve"> ADDIN EN.CITE </w:instrText>
      </w:r>
      <w:r w:rsidRPr="00E60C81">
        <w:rPr>
          <w:lang w:val="en-GB"/>
        </w:rPr>
        <w:fldChar w:fldCharType="begin">
          <w:fldData xml:space="preserve">PEVuZE5vdGU+PENpdGU+PEF1dGhvcj5KaW48L0F1dGhvcj48WWVhcj4yMDE4PC9ZZWFyPjxSZWNO
dW0+NjwvUmVjTnVtPjxEaXNwbGF5VGV4dD48c3R5bGUgc2l6ZT0iMTAiPls4LTEwXTwvc3R5bGU+
PC9EaXNwbGF5VGV4dD48cmVjb3JkPjxyZWMtbnVtYmVyPjY8L3JlYy1udW1iZXI+PGZvcmVpZ24t
a2V5cz48a2V5IGFwcD0iRU4iIGRiLWlkPSJmdnZ6eGY1Mm93YXNhMWUyejk1dnc5MjUwOXh0ZmVk
eDJzZXIiIHRpbWVzdGFtcD0iMTYzMTAwOTk3NCI+Njwva2V5PjwvZm9yZWlnbi1rZXlzPjxyZWYt
dHlwZSBuYW1lPSJKb3VybmFsIEFydGljbGUiPjE3PC9yZWYtdHlwZT48Y29udHJpYnV0b3JzPjxh
dXRob3JzPjxhdXRob3I+SmluLCBaaGVub25nPC9hdXRob3I+PGF1dGhvcj5BaW5zd29ydGgsIEVs
aXphYmV0aCBBLjwvYXV0aG9yPjxhdXRob3I+TGVha2V5LCBBbmRyZXcgRC4gQi48L2F1dGhvcj48
YXV0aG9yPkxvYmVsbCwgRGF2aWQgQi48L2F1dGhvcj48L2F1dGhvcnM+PC9jb250cmlidXRvcnM+
PHRpdGxlcz48dGl0bGU+SW5jcmVhc2luZyBkcm91Z2h0IGFuZCBkaW1pbmlzaGluZyBiZW5lZml0
cyBvZiBlbGV2YXRlZCBjYXJib24gZGlveGlkZSBmb3Igc295YmVhbiB5aWVsZHMgYWNyb3NzIHRo
ZSBVUyBNaWR3ZXN0PC90aXRsZT48c2Vjb25kYXJ5LXRpdGxlPkdsb2JhbCBDaGFuZ2UgQmlvbG9n
eTwvc2Vjb25kYXJ5LXRpdGxlPjwvdGl0bGVzPjxwZXJpb2RpY2FsPjxmdWxsLXRpdGxlPkdsb2Jh
bCBDaGFuZ2UgQmlvbG9neTwvZnVsbC10aXRsZT48YWJici0xPkdsb2IuIENoYW5nLiBCaW9sLjwv
YWJici0xPjxhYmJyLTI+R2xvYiBDaGFuZyBCaW9sPC9hYmJyLTI+PC9wZXJpb2RpY2FsPjxwYWdl
cz5lNTIyLWU1MzM8L3BhZ2VzPjx2b2x1bWU+MjQ8L3ZvbHVtZT48bnVtYmVyPjI8L251bWJlcj48
ZGF0ZXM+PHllYXI+MjAxODwveWVhcj48L2RhdGVzPjxpc2JuPjEzNTQtMTAxMzwvaXNibj48dXJs
cz48cmVsYXRlZC11cmxzPjx1cmw+aHR0cHM6Ly9vbmxpbmVsaWJyYXJ5LndpbGV5LmNvbS9kb2kv
YWJzLzEwLjExMTEvZ2NiLjEzOTQ2PC91cmw+PC9yZWxhdGVkLXVybHM+PC91cmxzPjxlbGVjdHJv
bmljLXJlc291cmNlLW51bT5odHRwczovL2RvaS5vcmcvMTAuMTExMS9nY2IuMTM5NDY8L2VsZWN0
cm9uaWMtcmVzb3VyY2UtbnVtPjwvcmVjb3JkPjwvQ2l0ZT48Q2l0ZT48QXV0aG9yPlNpbmdlcjwv
QXV0aG9yPjxZZWFyPjIwMTk8L1llYXI+PFJlY051bT43PC9SZWNOdW0+PHJlY29yZD48cmVjLW51
bWJlcj43PC9yZWMtbnVtYmVyPjxmb3JlaWduLWtleXM+PGtleSBhcHA9IkVOIiBkYi1pZD0iZnZ2
enhmNTJvd2FzYTFlMno5NXZ3OTI1MDl4dGZlZHgyc2VyIiB0aW1lc3RhbXA9IjE2MzEwMDk5NzQi
Pjc8L2tleT48L2ZvcmVpZ24ta2V5cz48cmVmLXR5cGUgbmFtZT0iSm91cm5hbCBBcnRpY2xlIj4x
NzwvcmVmLXR5cGU+PGNvbnRyaWJ1dG9ycz48YXV0aG9ycz48YXV0aG9yPlNpbmdlciwgU3RhY3kg
RC48L2F1dGhvcj48YXV0aG9yPlNvb2xhbmF5YWthbmFoYWxseSwgUmFqdSBZLjwvYXV0aG9yPjxh
dXRob3I+Rm9yb3VkLCBOb3JhIEEuPC9hdXRob3I+PGF1dGhvcj5Lcm9lYmVsLCBSb2xhbmQ8L2F1
dGhvcj48L2F1dGhvcnM+PC9jb250cmlidXRvcnM+PHRpdGxlcz48dGl0bGU+PHN0eWxlIGZhY2U9
Im5vcm1hbCIgZm9udD0iZGVmYXVsdCIgc2l6ZT0iMTAwJSI+QmlvdGVjaG5vbG9naWNhbCBzdHJh
dGVnaWVzIGZvciBpbXByb3ZlZCBwaG90b3N5bnRoZXNpcyBpbiBhIGZ1dHVyZSBvZiBlbGV2YXRl
ZCBhdG1vc3BoZXJpYyBDTzwvc3R5bGU+PHN0eWxlIGZhY2U9InN1YnNjcmlwdCIgZm9udD0iZGVm
YXVsdCIgc2l6ZT0iMTAwJSI+Mjwvc3R5bGU+PC90aXRsZT48c2Vjb25kYXJ5LXRpdGxlPlBsYW50
YTwvc2Vjb25kYXJ5LXRpdGxlPjwvdGl0bGVzPjxwZXJpb2RpY2FsPjxmdWxsLXRpdGxlPlBsYW50
YTwvZnVsbC10aXRsZT48YWJici0xPlBsYW50YTwvYWJici0xPjxhYmJyLTI+UGxhbnRhPC9hYmJy
LTI+PC9wZXJpb2RpY2FsPjxwYWdlcz4yNDwvcGFnZXM+PHZvbHVtZT4yNTE8L3ZvbHVtZT48bnVt
YmVyPjE8L251bWJlcj48ZGF0ZXM+PHllYXI+MjAxOTwveWVhcj48cHViLWRhdGVzPjxkYXRlPjIw
MTkvMTEvMjk8L2RhdGU+PC9wdWItZGF0ZXM+PC9kYXRlcz48aXNibj4xNDMyLTIwNDg8L2lzYm4+
PHVybHM+PHJlbGF0ZWQtdXJscz48dXJsPmh0dHBzOi8vZG9pLm9yZy8xMC4xMDA3L3MwMDQyNS0w
MTktMDMzMDEtNDwvdXJsPjwvcmVsYXRlZC11cmxzPjwvdXJscz48ZWxlY3Ryb25pYy1yZXNvdXJj
ZS1udW0+PHN0eWxlIGZhY2U9Im5vcm1hbCIgZm9udD0iZGVmYXVsdCIgc2l6ZT0iMTIiPmh0dHBz
Oi8vZG9pLm9yZy88L3N0eWxlPjxzdHlsZSBmYWNlPSJub3JtYWwiIGZvbnQ9ImRlZmF1bHQiIHNp
emU9IjEwMCUiPjEwLjEwMDcvczAwNDI1LTAxOS0wMzMwMS00PC9zdHlsZT48L2VsZWN0cm9uaWMt
cmVzb3VyY2UtbnVtPjwvcmVjb3JkPjwvQ2l0ZT48Q2l0ZT48QXV0aG9yPkNoZW48L0F1dGhvcj48
WWVhcj4yMDIxPC9ZZWFyPjxSZWNOdW0+ODwvUmVjTnVtPjxyZWNvcmQ+PHJlYy1udW1iZXI+ODwv
cmVjLW51bWJlcj48Zm9yZWlnbi1rZXlzPjxrZXkgYXBwPSJFTiIgZGItaWQ9ImZ2dnp4ZjUyb3dh
c2ExZTJ6OTV2dzkyNTA5eHRmZWR4MnNlciIgdGltZXN0YW1wPSIxNjMxMDA5OTc0Ij44PC9rZXk+
PC9mb3JlaWduLWtleXM+PHJlZi10eXBlIG5hbWU9IkpvdXJuYWwgQXJ0aWNsZSI+MTc8L3JlZi10
eXBlPjxjb250cmlidXRvcnM+PGF1dGhvcnM+PGF1dGhvcj5DaGVuLCBZYW88L2F1dGhvcj48YXV0
aG9yPlpoYW5nLCBZYW5namlhbjwvYXV0aG9yPjxhdXRob3I+Q2hlbiwgTmluZzwvYXV0aG9yPjxh
dXRob3I+Q29uZywgTmFuPC9hdXRob3I+PGF1dGhvcj5aaHUsIEp1bnRhbzwvYXV0aG9yPjxhdXRo
b3I+WmhhbywgR3Vhbmc8L2F1dGhvcj48YXV0aG9yPlp1LCBKaWF4aW5nPC9hdXRob3I+PGF1dGhv
cj5MaXUsIFlhb2ppZTwvYXV0aG9yPjxhdXRob3I+Wmh1LCBZaXh1YW48L2F1dGhvcj48YXV0aG9y
PlpoZW5nLCBaaG91dGFvPC9hdXRob3I+PGF1dGhvcj5TaGVuLCBSdW9uYW48L2F1dGhvcj48YXV0
aG9yPlpoYW5nLCBZdTwvYXV0aG9yPjxhdXRob3I+SHVhbmcsIEtlPC9hdXRob3I+PGF1dGhvcj5U
YW5nLCBaZTwvYXV0aG9yPjwvYXV0aG9ycz48L2NvbnRyaWJ1dG9ycz48dGl0bGVzPjx0aXRsZT48
c3R5bGUgZmFjZT0ibm9ybWFsIiBmb250PSJkZWZhdWx0IiBzaXplPSIxMDAlIj5OaXRyb2dlbiBh
dmFpbGFiaWxpdHkgYW5kIHByZWNpcGl0YXRpb24gdmFyaWFiaWxpdHkgcmVndWxhdGVkIENPPC9z
dHlsZT48c3R5bGUgZmFjZT0ic3Vic2NyaXB0IiBmb250PSJkZWZhdWx0IiBzaXplPSIxMDAlIj4y
PC9zdHlsZT48c3R5bGUgZmFjZT0ibm9ybWFsIiBmb250PSJkZWZhdWx0IiBzaXplPSIxMDAlIj4g
ZmVydGlsaXphdGlvbiBlZmZlY3RzIG9uIGNhcmJvbiBmbHV4ZXMgaW4gYW4gYWxwaW5lIGdyYXNz
bGFuZDwvc3R5bGU+PC90aXRsZT48c2Vjb25kYXJ5LXRpdGxlPkFncmljdWx0dXJhbCBhbmQgRm9y
ZXN0IE1ldGVvcm9sb2d5PC9zZWNvbmRhcnktdGl0bGU+PC90aXRsZXM+PHBlcmlvZGljYWw+PGZ1
bGwtdGl0bGU+QWdyaWN1bHR1cmFsIGFuZCBGb3Jlc3QgTWV0ZW9yb2xvZ3k8L2Z1bGwtdGl0bGU+
PGFiYnItMT5BZ3JpYy4gRm9yLiBNZXRlb3JvbC48L2FiYnItMT48L3BlcmlvZGljYWw+PHBhZ2Vz
PjEwODUyNDwvcGFnZXM+PHZvbHVtZT4zMDc8L3ZvbHVtZT48a2V5d29yZHM+PGtleXdvcmQ+RWNv
c3lzdGVtIGNhcmJvbiBmbHV4ZXM8L2tleXdvcmQ+PGtleXdvcmQ+RWxldmF0ZWQgQ088L2tleXdv
cmQ+PGtleXdvcmQ+Tml0cm9nZW4gYWRkaXRpb248L2tleXdvcmQ+PGtleXdvcmQ+UHJlY2lwaXRh
dGlvbiB2YXJpYWJpbGl0eTwva2V5d29yZD48a2V5d29yZD5MZWFmIG5pdHJvZ2VuIGNvbmNlbnRy
YXRpb248L2tleXdvcmQ+PGtleXdvcmQ+VGliZXRhbiBwbGF0ZWF1PC9rZXl3b3JkPjwva2V5d29y
ZHM+PGRhdGVzPjx5ZWFyPjIwMjE8L3llYXI+PHB1Yi1kYXRlcz48ZGF0ZT4yMDIxLzA5LzE1Lzwv
ZGF0ZT48L3B1Yi1kYXRlcz48L2RhdGVzPjxpc2JuPjAxNjgtMTkyMzwvaXNibj48dXJscz48cmVs
YXRlZC11cmxzPjx1cmw+aHR0cHM6Ly93d3cuc2NpZW5jZWRpcmVjdC5jb20vc2NpZW5jZS9hcnRp
Y2xlL3BpaS9TMDE2ODE5MjMyMTAwMjA4MjwvdXJsPjwvcmVsYXRlZC11cmxzPjwvdXJscz48ZWxl
Y3Ryb25pYy1yZXNvdXJjZS1udW0+aHR0cHM6Ly9kb2kub3JnLzEwLjEwMTYvai5hZ3Jmb3JtZXQu
MjAyMS4xMDg1MjQ8L2VsZWN0cm9uaWMtcmVzb3VyY2UtbnVtPjwvcmVjb3JkPjwvQ2l0ZT48L0Vu
ZE5vdGU+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00053289" w:rsidRPr="00E60C81">
        <w:rPr>
          <w:lang w:val="en-GB"/>
        </w:rPr>
        <w:t>[8–10</w:t>
      </w:r>
      <w:r w:rsidRPr="00E60C81">
        <w:rPr>
          <w:lang w:val="en-GB"/>
        </w:rPr>
        <w:t>]</w:t>
      </w:r>
      <w:r w:rsidRPr="00E60C81">
        <w:rPr>
          <w:lang w:val="en-GB"/>
        </w:rPr>
        <w:fldChar w:fldCharType="end"/>
      </w:r>
      <w:r w:rsidRPr="00E60C81">
        <w:rPr>
          <w:lang w:val="en-GB"/>
        </w:rPr>
        <w:t xml:space="preserve">. Thus, both pros and cons of climate change to agricultural production </w:t>
      </w:r>
      <w:proofErr w:type="gramStart"/>
      <w:r w:rsidRPr="00E60C81">
        <w:rPr>
          <w:lang w:val="en-GB"/>
        </w:rPr>
        <w:t>have to</w:t>
      </w:r>
      <w:proofErr w:type="gramEnd"/>
      <w:r w:rsidRPr="00E60C81">
        <w:rPr>
          <w:lang w:val="en-GB"/>
        </w:rPr>
        <w:t xml:space="preserve"> be considered for implementing positive adaption strategies.</w:t>
      </w:r>
    </w:p>
    <w:p w14:paraId="78990872" w14:textId="0B78F5DA" w:rsidR="00DB309C" w:rsidRPr="00E60C81" w:rsidRDefault="00DB309C" w:rsidP="003228E1">
      <w:pPr>
        <w:pStyle w:val="MDPI31text"/>
        <w:rPr>
          <w:lang w:val="en-GB"/>
        </w:rPr>
      </w:pPr>
      <w:r w:rsidRPr="00E60C81">
        <w:rPr>
          <w:lang w:val="en-GB"/>
        </w:rPr>
        <w:t xml:space="preserve">Soil organic carbon (SOC) is a critical element for crop production and acts as an important determinant for climate change where SOC is subject to inter-annual variability due to changes in agronomic practice and meteorological cycles </w:t>
      </w:r>
      <w:r w:rsidRPr="00E60C81">
        <w:rPr>
          <w:lang w:val="en-GB"/>
        </w:rPr>
        <w:fldChar w:fldCharType="begin">
          <w:fldData xml:space="preserve">PEVuZE5vdGU+PENpdGU+PEF1dGhvcj5LYWxyYTwvQXV0aG9yPjxZZWFyPjIwMDc8L1llYXI+PFJl
Y051bT41MTwvUmVjTnVtPjxEaXNwbGF5VGV4dD48c3R5bGUgc2l6ZT0iMTAiPlsxMSwxMl08L3N0
eWxlPjwvRGlzcGxheVRleHQ+PHJlY29yZD48cmVjLW51bWJlcj41MTwvcmVjLW51bWJlcj48Zm9y
ZWlnbi1rZXlzPjxrZXkgYXBwPSJFTiIgZGItaWQ9ImZ2dnp4ZjUyb3dhc2ExZTJ6OTV2dzkyNTA5
eHRmZWR4MnNlciIgdGltZXN0YW1wPSIxNjM2MjE0Mzg0Ij41MTwva2V5PjwvZm9yZWlnbi1rZXlz
PjxyZWYtdHlwZSBuYW1lPSJKb3VybmFsIEFydGljbGUiPjE3PC9yZWYtdHlwZT48Y29udHJpYnV0
b3JzPjxhdXRob3JzPjxhdXRob3I+S2FscmEsIE5hdmVlbjwvYXV0aG9yPjxhdXRob3I+Q2hhbmRl
ciwgU3ViaGFzaDwvYXV0aG9yPjxhdXRob3I+UGF0aGFrLCBILjwvYXV0aG9yPjxhdXRob3I+QWdn
YXJ3YWwsIFAuSy48L2F1dGhvcj48YXV0aG9yPkd1cHRhLCBOLkMuPC9hdXRob3I+PGF1dGhvcj5T
ZWhnYWwsIE11a2VzaDwvYXV0aG9yPjxhdXRob3I+Q2hha3JhYm9ydHksIERlYmFzaGlzPC9hdXRo
b3I+PC9hdXRob3JzPjwvY29udHJpYnV0b3JzPjx0aXRsZXM+PHRpdGxlPkltcGFjdHMgb2YgY2xp
bWF0ZSBjaGFuZ2Ugb24gYWdyaWN1bHR1cmU8L3RpdGxlPjxzZWNvbmRhcnktdGl0bGU+T3V0bG9v
ayBvbiBBZ3JpY3VsdHVyZTwvc2Vjb25kYXJ5LXRpdGxlPjwvdGl0bGVzPjxwZXJpb2RpY2FsPjxm
dWxsLXRpdGxlPk91dGxvb2sgb24gQWdyaWN1bHR1cmU8L2Z1bGwtdGl0bGU+PGFiYnItMT5PdXRs
b29rIEFncmljLjwvYWJici0xPjwvcGVyaW9kaWNhbD48cGFnZXM+MTA5LTExODwvcGFnZXM+PHZv
bHVtZT4zNjwvdm9sdW1lPjxudW1iZXI+MjwvbnVtYmVyPjxrZXl3b3Jkcz48a2V5d29yZD5jbGlt
YXRlIGNoYW5nZSxjbGltYXRpYyB2YXJpYWJpbGl0eSxzb2lsIGhlYWx0aCxjcm9wIHlpZWxkLGNy
b3AgbW9kZWwscGVzdHM8L2tleXdvcmQ+PC9rZXl3b3Jkcz48ZGF0ZXM+PHllYXI+MjAwNzwveWVh
cj48L2RhdGVzPjx1cmxzPjxyZWxhdGVkLXVybHM+PHVybD5odHRwczovL2pvdXJuYWxzLnNhZ2Vw
dWIuY29tL2RvaS9hYnMvMTAuNTM2Ny8wMDAwMDAwMDc3ODExNTk5MDM8L3VybD48L3JlbGF0ZWQt
dXJscz48L3VybHM+PGVsZWN0cm9uaWMtcmVzb3VyY2UtbnVtPmh0dHBzOi8vZG9pLm9yZy8xMC41
MzY3LzAwMDAwMDAwNzc4MTE1OTkwMzwvZWxlY3Ryb25pYy1yZXNvdXJjZS1udW0+PC9yZWNvcmQ+
PC9DaXRlPjxDaXRlPjxBdXRob3I+TGVmw6h2cmU8L0F1dGhvcj48WWVhcj4yMDE3PC9ZZWFyPjxS
ZWNOdW0+MTU8L1JlY051bT48cmVjb3JkPjxyZWMtbnVtYmVyPjE1PC9yZWMtbnVtYmVyPjxmb3Jl
aWduLWtleXM+PGtleSBhcHA9IkVOIiBkYi1pZD0iZnZ2enhmNTJvd2FzYTFlMno5NXZ3OTI1MDl4
dGZlZHgyc2VyIiB0aW1lc3RhbXA9IjE2MzEwMDk5NzQiPjE1PC9rZXk+PC9mb3JlaWduLWtleXM+
PHJlZi10eXBlIG5hbWU9IkJvb2siPjY8L3JlZi10eXBlPjxjb250cmlidXRvcnM+PGF1dGhvcnM+
PGF1dGhvcj5MZWbDqHZyZSwgQ2xhcmE8L2F1dGhvcj48YXV0aG9yPlJla2lrLCBGYXRtYTwvYXV0
aG9yPjxhdXRob3I+QWxjYW50YXJhLCBWaXJpZGlhbmE8L2F1dGhvcj48YXV0aG9yPldpZXNlLCBM
aWVzbDwvYXV0aG9yPjwvYXV0aG9ycz48L2NvbnRyaWJ1dG9ycz48dGl0bGVzPjx0aXRsZT5Tb2ls
IG9yZ2FuaWMgY2FyYm9uOiB0aGUgaGlkZGVuIHBvdGVudGlhbDwvdGl0bGU+PC90aXRsZXM+PGRh
dGVzPjx5ZWFyPjIwMTc8L3llYXI+PC9kYXRlcz48cHVibGlzaGVyPkZvb2QgYW5kIEFncmljdWx0
dXJlIE9yZ2FuaXphdGlvbiBvZiB0aGUgVW5pdGVkIE5hdGlvbnMgKEZBTyk8L3B1Ymxpc2hlcj48
aXNibj45MjUxMDk2ODEzPC9pc2JuPjx1cmxzPjwvdXJscz48L3JlY29yZD48L0NpdGU+PENpdGU+
PEF1dGhvcj5LYWxyYTwvQXV0aG9yPjxZZWFyPjIwMDc8L1llYXI+PFJlY051bT41MTwvUmVjTnVt
PjxyZWNvcmQ+PHJlYy1udW1iZXI+NTE8L3JlYy1udW1iZXI+PGZvcmVpZ24ta2V5cz48a2V5IGFw
cD0iRU4iIGRiLWlkPSJmdnZ6eGY1Mm93YXNhMWUyejk1dnc5MjUwOXh0ZmVkeDJzZXIiIHRpbWVz
dGFtcD0iMTYzNjIxNDM4NCI+NTE8L2tleT48L2ZvcmVpZ24ta2V5cz48cmVmLXR5cGUgbmFtZT0i
Sm91cm5hbCBBcnRpY2xlIj4xNzwvcmVmLXR5cGU+PGNvbnRyaWJ1dG9ycz48YXV0aG9ycz48YXV0
aG9yPkthbHJhLCBOYXZlZW48L2F1dGhvcj48YXV0aG9yPkNoYW5kZXIsIFN1Ymhhc2g8L2F1dGhv
cj48YXV0aG9yPlBhdGhhaywgSC48L2F1dGhvcj48YXV0aG9yPkFnZ2Fyd2FsLCBQLksuPC9hdXRo
b3I+PGF1dGhvcj5HdXB0YSwgTi5DLjwvYXV0aG9yPjxhdXRob3I+U2VoZ2FsLCBNdWtlc2g8L2F1
dGhvcj48YXV0aG9yPkNoYWtyYWJvcnR5LCBEZWJhc2hpczwvYXV0aG9yPjwvYXV0aG9ycz48L2Nv
bnRyaWJ1dG9ycz48dGl0bGVzPjx0aXRsZT5JbXBhY3RzIG9mIGNsaW1hdGUgY2hhbmdlIG9uIGFn
cmljdWx0dXJlPC90aXRsZT48c2Vjb25kYXJ5LXRpdGxlPk91dGxvb2sgb24gQWdyaWN1bHR1cmU8
L3NlY29uZGFyeS10aXRsZT48L3RpdGxlcz48cGVyaW9kaWNhbD48ZnVsbC10aXRsZT5PdXRsb29r
IG9uIEFncmljdWx0dXJlPC9mdWxsLXRpdGxlPjxhYmJyLTE+T3V0bG9vayBBZ3JpYy48L2FiYnIt
MT48L3BlcmlvZGljYWw+PHBhZ2VzPjEwOS0xMTg8L3BhZ2VzPjx2b2x1bWU+MzY8L3ZvbHVtZT48
bnVtYmVyPjI8L251bWJlcj48a2V5d29yZHM+PGtleXdvcmQ+Y2xpbWF0ZSBjaGFuZ2UsY2xpbWF0
aWMgdmFyaWFiaWxpdHksc29pbCBoZWFsdGgsY3JvcCB5aWVsZCxjcm9wIG1vZGVsLHBlc3RzPC9r
ZXl3b3JkPjwva2V5d29yZHM+PGRhdGVzPjx5ZWFyPjIwMDc8L3llYXI+PC9kYXRlcz48dXJscz48
cmVsYXRlZC11cmxzPjx1cmw+aHR0cHM6Ly9qb3VybmFscy5zYWdlcHViLmNvbS9kb2kvYWJzLzEw
LjUzNjcvMDAwMDAwMDA3NzgxMTU5OTAzPC91cmw+PC9yZWxhdGVkLXVybHM+PC91cmxzPjxlbGVj
dHJvbmljLXJlc291cmNlLW51bT5odHRwczovL2RvaS5vcmcvMTAuNTM2Ny8wMDAwMDAwMDc3ODEx
NTk5MDM8L2VsZWN0cm9uaWMtcmVzb3VyY2UtbnVtPjwvcmVjb3JkPjwvQ2l0ZT48Q2l0ZT48QXV0
aG9yPkxlZsOodnJlPC9BdXRob3I+PFllYXI+MjAxNzwvWWVhcj48UmVjTnVtPjE1PC9SZWNOdW0+
PHJlY29yZD48cmVjLW51bWJlcj4xNTwvcmVjLW51bWJlcj48Zm9yZWlnbi1rZXlzPjxrZXkgYXBw
PSJFTiIgZGItaWQ9ImZ2dnp4ZjUyb3dhc2ExZTJ6OTV2dzkyNTA5eHRmZWR4MnNlciIgdGltZXN0
YW1wPSIxNjMxMDA5OTc0Ij4xNTwva2V5PjwvZm9yZWlnbi1rZXlzPjxyZWYtdHlwZSBuYW1lPSJC
b29rIj42PC9yZWYtdHlwZT48Y29udHJpYnV0b3JzPjxhdXRob3JzPjxhdXRob3I+TGVmw6h2cmUs
IENsYXJhPC9hdXRob3I+PGF1dGhvcj5SZWtpaywgRmF0bWE8L2F1dGhvcj48YXV0aG9yPkFsY2Fu
dGFyYSwgVmlyaWRpYW5hPC9hdXRob3I+PGF1dGhvcj5XaWVzZSwgTGllc2w8L2F1dGhvcj48L2F1
dGhvcnM+PC9jb250cmlidXRvcnM+PHRpdGxlcz48dGl0bGU+U29pbCBvcmdhbmljIGNhcmJvbjog
dGhlIGhpZGRlbiBwb3RlbnRpYWw8L3RpdGxlPjwvdGl0bGVzPjxkYXRlcz48eWVhcj4yMDE3PC95
ZWFyPjwvZGF0ZXM+PHB1Ymxpc2hlcj5Gb29kIGFuZCBBZ3JpY3VsdHVyZSBPcmdhbml6YXRpb24g
b2YgdGhlIFVuaXRlZCBOYXRpb25zIChGQU8pPC9wdWJsaXNoZXI+PGlzYm4+OTI1MTA5NjgxMzwv
aXNibj48dXJscz48L3VybHM+PC9yZWNvcmQ+PC9DaXRlPjwvRW5kTm90ZT5=
</w:fldData>
        </w:fldChar>
      </w:r>
      <w:r w:rsidRPr="00E60C81">
        <w:rPr>
          <w:lang w:val="en-GB"/>
        </w:rPr>
        <w:instrText xml:space="preserve"> ADDIN EN.CITE </w:instrText>
      </w:r>
      <w:r w:rsidRPr="00E60C81">
        <w:rPr>
          <w:lang w:val="en-GB"/>
        </w:rPr>
        <w:fldChar w:fldCharType="begin">
          <w:fldData xml:space="preserve">PEVuZE5vdGU+PENpdGU+PEF1dGhvcj5LYWxyYTwvQXV0aG9yPjxZZWFyPjIwMDc8L1llYXI+PFJl
Y051bT41MTwvUmVjTnVtPjxEaXNwbGF5VGV4dD48c3R5bGUgc2l6ZT0iMTAiPlsxMSwxMl08L3N0
eWxlPjwvRGlzcGxheVRleHQ+PHJlY29yZD48cmVjLW51bWJlcj41MTwvcmVjLW51bWJlcj48Zm9y
ZWlnbi1rZXlzPjxrZXkgYXBwPSJFTiIgZGItaWQ9ImZ2dnp4ZjUyb3dhc2ExZTJ6OTV2dzkyNTA5
eHRmZWR4MnNlciIgdGltZXN0YW1wPSIxNjM2MjE0Mzg0Ij41MTwva2V5PjwvZm9yZWlnbi1rZXlz
PjxyZWYtdHlwZSBuYW1lPSJKb3VybmFsIEFydGljbGUiPjE3PC9yZWYtdHlwZT48Y29udHJpYnV0
b3JzPjxhdXRob3JzPjxhdXRob3I+S2FscmEsIE5hdmVlbjwvYXV0aG9yPjxhdXRob3I+Q2hhbmRl
ciwgU3ViaGFzaDwvYXV0aG9yPjxhdXRob3I+UGF0aGFrLCBILjwvYXV0aG9yPjxhdXRob3I+QWdn
YXJ3YWwsIFAuSy48L2F1dGhvcj48YXV0aG9yPkd1cHRhLCBOLkMuPC9hdXRob3I+PGF1dGhvcj5T
ZWhnYWwsIE11a2VzaDwvYXV0aG9yPjxhdXRob3I+Q2hha3JhYm9ydHksIERlYmFzaGlzPC9hdXRo
b3I+PC9hdXRob3JzPjwvY29udHJpYnV0b3JzPjx0aXRsZXM+PHRpdGxlPkltcGFjdHMgb2YgY2xp
bWF0ZSBjaGFuZ2Ugb24gYWdyaWN1bHR1cmU8L3RpdGxlPjxzZWNvbmRhcnktdGl0bGU+T3V0bG9v
ayBvbiBBZ3JpY3VsdHVyZTwvc2Vjb25kYXJ5LXRpdGxlPjwvdGl0bGVzPjxwZXJpb2RpY2FsPjxm
dWxsLXRpdGxlPk91dGxvb2sgb24gQWdyaWN1bHR1cmU8L2Z1bGwtdGl0bGU+PGFiYnItMT5PdXRs
b29rIEFncmljLjwvYWJici0xPjwvcGVyaW9kaWNhbD48cGFnZXM+MTA5LTExODwvcGFnZXM+PHZv
bHVtZT4zNjwvdm9sdW1lPjxudW1iZXI+MjwvbnVtYmVyPjxrZXl3b3Jkcz48a2V5d29yZD5jbGlt
YXRlIGNoYW5nZSxjbGltYXRpYyB2YXJpYWJpbGl0eSxzb2lsIGhlYWx0aCxjcm9wIHlpZWxkLGNy
b3AgbW9kZWwscGVzdHM8L2tleXdvcmQ+PC9rZXl3b3Jkcz48ZGF0ZXM+PHllYXI+MjAwNzwveWVh
cj48L2RhdGVzPjx1cmxzPjxyZWxhdGVkLXVybHM+PHVybD5odHRwczovL2pvdXJuYWxzLnNhZ2Vw
dWIuY29tL2RvaS9hYnMvMTAuNTM2Ny8wMDAwMDAwMDc3ODExNTk5MDM8L3VybD48L3JlbGF0ZWQt
dXJscz48L3VybHM+PGVsZWN0cm9uaWMtcmVzb3VyY2UtbnVtPmh0dHBzOi8vZG9pLm9yZy8xMC41
MzY3LzAwMDAwMDAwNzc4MTE1OTkwMzwvZWxlY3Ryb25pYy1yZXNvdXJjZS1udW0+PC9yZWNvcmQ+
PC9DaXRlPjxDaXRlPjxBdXRob3I+TGVmw6h2cmU8L0F1dGhvcj48WWVhcj4yMDE3PC9ZZWFyPjxS
ZWNOdW0+MTU8L1JlY051bT48cmVjb3JkPjxyZWMtbnVtYmVyPjE1PC9yZWMtbnVtYmVyPjxmb3Jl
aWduLWtleXM+PGtleSBhcHA9IkVOIiBkYi1pZD0iZnZ2enhmNTJvd2FzYTFlMno5NXZ3OTI1MDl4
dGZlZHgyc2VyIiB0aW1lc3RhbXA9IjE2MzEwMDk5NzQiPjE1PC9rZXk+PC9mb3JlaWduLWtleXM+
PHJlZi10eXBlIG5hbWU9IkJvb2siPjY8L3JlZi10eXBlPjxjb250cmlidXRvcnM+PGF1dGhvcnM+
PGF1dGhvcj5MZWbDqHZyZSwgQ2xhcmE8L2F1dGhvcj48YXV0aG9yPlJla2lrLCBGYXRtYTwvYXV0
aG9yPjxhdXRob3I+QWxjYW50YXJhLCBWaXJpZGlhbmE8L2F1dGhvcj48YXV0aG9yPldpZXNlLCBM
aWVzbDwvYXV0aG9yPjwvYXV0aG9ycz48L2NvbnRyaWJ1dG9ycz48dGl0bGVzPjx0aXRsZT5Tb2ls
IG9yZ2FuaWMgY2FyYm9uOiB0aGUgaGlkZGVuIHBvdGVudGlhbDwvdGl0bGU+PC90aXRsZXM+PGRh
dGVzPjx5ZWFyPjIwMTc8L3llYXI+PC9kYXRlcz48cHVibGlzaGVyPkZvb2QgYW5kIEFncmljdWx0
dXJlIE9yZ2FuaXphdGlvbiBvZiB0aGUgVW5pdGVkIE5hdGlvbnMgKEZBTyk8L3B1Ymxpc2hlcj48
aXNibj45MjUxMDk2ODEzPC9pc2JuPjx1cmxzPjwvdXJscz48L3JlY29yZD48L0NpdGU+PENpdGU+
PEF1dGhvcj5LYWxyYTwvQXV0aG9yPjxZZWFyPjIwMDc8L1llYXI+PFJlY051bT41MTwvUmVjTnVt
PjxyZWNvcmQ+PHJlYy1udW1iZXI+NTE8L3JlYy1udW1iZXI+PGZvcmVpZ24ta2V5cz48a2V5IGFw
cD0iRU4iIGRiLWlkPSJmdnZ6eGY1Mm93YXNhMWUyejk1dnc5MjUwOXh0ZmVkeDJzZXIiIHRpbWVz
dGFtcD0iMTYzNjIxNDM4NCI+NTE8L2tleT48L2ZvcmVpZ24ta2V5cz48cmVmLXR5cGUgbmFtZT0i
Sm91cm5hbCBBcnRpY2xlIj4xNzwvcmVmLXR5cGU+PGNvbnRyaWJ1dG9ycz48YXV0aG9ycz48YXV0
aG9yPkthbHJhLCBOYXZlZW48L2F1dGhvcj48YXV0aG9yPkNoYW5kZXIsIFN1Ymhhc2g8L2F1dGhv
cj48YXV0aG9yPlBhdGhhaywgSC48L2F1dGhvcj48YXV0aG9yPkFnZ2Fyd2FsLCBQLksuPC9hdXRo
b3I+PGF1dGhvcj5HdXB0YSwgTi5DLjwvYXV0aG9yPjxhdXRob3I+U2VoZ2FsLCBNdWtlc2g8L2F1
dGhvcj48YXV0aG9yPkNoYWtyYWJvcnR5LCBEZWJhc2hpczwvYXV0aG9yPjwvYXV0aG9ycz48L2Nv
bnRyaWJ1dG9ycz48dGl0bGVzPjx0aXRsZT5JbXBhY3RzIG9mIGNsaW1hdGUgY2hhbmdlIG9uIGFn
cmljdWx0dXJlPC90aXRsZT48c2Vjb25kYXJ5LXRpdGxlPk91dGxvb2sgb24gQWdyaWN1bHR1cmU8
L3NlY29uZGFyeS10aXRsZT48L3RpdGxlcz48cGVyaW9kaWNhbD48ZnVsbC10aXRsZT5PdXRsb29r
IG9uIEFncmljdWx0dXJlPC9mdWxsLXRpdGxlPjxhYmJyLTE+T3V0bG9vayBBZ3JpYy48L2FiYnIt
MT48L3BlcmlvZGljYWw+PHBhZ2VzPjEwOS0xMTg8L3BhZ2VzPjx2b2x1bWU+MzY8L3ZvbHVtZT48
bnVtYmVyPjI8L251bWJlcj48a2V5d29yZHM+PGtleXdvcmQ+Y2xpbWF0ZSBjaGFuZ2UsY2xpbWF0
aWMgdmFyaWFiaWxpdHksc29pbCBoZWFsdGgsY3JvcCB5aWVsZCxjcm9wIG1vZGVsLHBlc3RzPC9r
ZXl3b3JkPjwva2V5d29yZHM+PGRhdGVzPjx5ZWFyPjIwMDc8L3llYXI+PC9kYXRlcz48dXJscz48
cmVsYXRlZC11cmxzPjx1cmw+aHR0cHM6Ly9qb3VybmFscy5zYWdlcHViLmNvbS9kb2kvYWJzLzEw
LjUzNjcvMDAwMDAwMDA3NzgxMTU5OTAzPC91cmw+PC9yZWxhdGVkLXVybHM+PC91cmxzPjxlbGVj
dHJvbmljLXJlc291cmNlLW51bT5odHRwczovL2RvaS5vcmcvMTAuNTM2Ny8wMDAwMDAwMDc3ODEx
NTk5MDM8L2VsZWN0cm9uaWMtcmVzb3VyY2UtbnVtPjwvcmVjb3JkPjwvQ2l0ZT48Q2l0ZT48QXV0
aG9yPkxlZsOodnJlPC9BdXRob3I+PFllYXI+MjAxNzwvWWVhcj48UmVjTnVtPjE1PC9SZWNOdW0+
PHJlY29yZD48cmVjLW51bWJlcj4xNTwvcmVjLW51bWJlcj48Zm9yZWlnbi1rZXlzPjxrZXkgYXBw
PSJFTiIgZGItaWQ9ImZ2dnp4ZjUyb3dhc2ExZTJ6OTV2dzkyNTA5eHRmZWR4MnNlciIgdGltZXN0
YW1wPSIxNjMxMDA5OTc0Ij4xNTwva2V5PjwvZm9yZWlnbi1rZXlzPjxyZWYtdHlwZSBuYW1lPSJC
b29rIj42PC9yZWYtdHlwZT48Y29udHJpYnV0b3JzPjxhdXRob3JzPjxhdXRob3I+TGVmw6h2cmUs
IENsYXJhPC9hdXRob3I+PGF1dGhvcj5SZWtpaywgRmF0bWE8L2F1dGhvcj48YXV0aG9yPkFsY2Fu
dGFyYSwgVmlyaWRpYW5hPC9hdXRob3I+PGF1dGhvcj5XaWVzZSwgTGllc2w8L2F1dGhvcj48L2F1
dGhvcnM+PC9jb250cmlidXRvcnM+PHRpdGxlcz48dGl0bGU+U29pbCBvcmdhbmljIGNhcmJvbjog
dGhlIGhpZGRlbiBwb3RlbnRpYWw8L3RpdGxlPjwvdGl0bGVzPjxkYXRlcz48eWVhcj4yMDE3PC95
ZWFyPjwvZGF0ZXM+PHB1Ymxpc2hlcj5Gb29kIGFuZCBBZ3JpY3VsdHVyZSBPcmdhbml6YXRpb24g
b2YgdGhlIFVuaXRlZCBOYXRpb25zIChGQU8pPC9wdWJsaXNoZXI+PGlzYm4+OTI1MTA5NjgxMzwv
aXNibj48dXJscz48L3VybHM+PC9yZWNvcmQ+PC9DaXRlPjwvRW5kTm90ZT5=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lang w:val="en-GB"/>
        </w:rPr>
        <w:t>[11,12]</w:t>
      </w:r>
      <w:r w:rsidRPr="00E60C81">
        <w:rPr>
          <w:lang w:val="en-GB"/>
        </w:rPr>
        <w:fldChar w:fldCharType="end"/>
      </w:r>
      <w:r w:rsidRPr="00E60C81">
        <w:rPr>
          <w:lang w:val="en-GB"/>
        </w:rPr>
        <w:t xml:space="preserve">. Climate change </w:t>
      </w:r>
      <w:r w:rsidRPr="00E60C81">
        <w:rPr>
          <w:lang w:val="en-GB"/>
        </w:rPr>
        <w:lastRenderedPageBreak/>
        <w:t xml:space="preserve">can increase dissolved C loss through runoff, which reduces soil productivity by increases in soil erosion risk and soil fertility degradation </w:t>
      </w:r>
      <w:r w:rsidRPr="00E60C81">
        <w:rPr>
          <w:lang w:val="en-GB"/>
        </w:rPr>
        <w:fldChar w:fldCharType="begin">
          <w:fldData xml:space="preserve">PEVuZE5vdGU+PENpdGU+PEF1dGhvcj5JUENDPC9BdXRob3I+PFllYXI+MjAxOTwvWWVhcj48UmVj
TnVtPjE3PC9SZWNOdW0+PERpc3BsYXlUZXh0PjxzdHlsZSBzaXplPSIxMCI+WzEzLDE0XTwvc3R5
bGU+PC9EaXNwbGF5VGV4dD48cmVjb3JkPjxyZWMtbnVtYmVyPjE3PC9yZWMtbnVtYmVyPjxmb3Jl
aWduLWtleXM+PGtleSBhcHA9IkVOIiBkYi1pZD0iZnZ2enhmNTJvd2FzYTFlMno5NXZ3OTI1MDl4
dGZlZHgyc2VyIiB0aW1lc3RhbXA9IjE2MzEwMDk5NzQiPjE3PC9rZXk+PC9mb3JlaWduLWtleXM+
PHJlZi10eXBlIG5hbWU9IlJlcG9ydCI+Mjc8L3JlZi10eXBlPjxjb250cmlidXRvcnM+PGF1dGhv
cnM+PGF1dGhvcj5JUENDPC9hdXRob3I+PC9hdXRob3JzPjxzZWNvbmRhcnktYXV0aG9ycz48YXV0
aG9yPlNodWtsYSwgUFI8L2F1dGhvcj48YXV0aG9yPlNrZWEsIEo8L2F1dGhvcj48YXV0aG9yPkNh
bHZvIEJ1ZW5kaWEsIEU8L2F1dGhvcj48YXV0aG9yPk1hc3Nvbi1EZWxtb3R0ZSwgVjwvYXV0aG9y
PjxhdXRob3I+UMO2cnRuZXIsIEgtTzwvYXV0aG9yPjxhdXRob3I+Um9iZXJ0cywgREM8L2F1dGhv
cj48YXV0aG9yPlpoYWksIFA8L2F1dGhvcj48YXV0aG9yPlNsYWRlLCBSPC9hdXRob3I+PGF1dGhv
cj5Db25ub3JzLCBTPC9hdXRob3I+PGF1dGhvcj5WYW4gRGllbWVuLCBSPC9hdXRob3I+PGF1dGhv
cj5GZXJyYXQsIE08L2F1dGhvcj48YXV0aG9yPkhhdWdoZXksIEU8L2F1dGhvcj48YXV0aG9yPkx1
eiwgUzwvYXV0aG9yPjxhdXRob3I+TmVvZ2ksIFM8L2F1dGhvcj48YXV0aG9yPlBhdGhhaywgTTwv
YXV0aG9yPjxhdXRob3I+UGV0em9sZCwgSjwvYXV0aG9yPjxhdXRob3I+UG9ydHVnYWwgUGVyZWly
YSwgSjwvYXV0aG9yPjxhdXRob3I+VnlhcywgUDwvYXV0aG9yPjxhdXRob3I+SHVudGxleSwgRTwv
YXV0aG9yPjxhdXRob3I+S2lzc2ljaywgSzwvYXV0aG9yPjxhdXRob3I+QmVsa2FjZW1pLCBNPC9h
dXRob3I+PGF1dGhvcj5NYWxsZXksIEo8L2F1dGhvcj48L3NlY29uZGFyeS1hdXRob3JzPjwvY29u
dHJpYnV0b3JzPjx0aXRsZXM+PHRpdGxlPkNsaW1hdGUgQ2hhbmdlIGFuZCBMYW5kOiBhbiBJUEND
IHNwZWNpYWwgcmVwb3J0IG9uIGNsaW1hdGUgY2hhbmdlLCBkZXNlcnRpZmljYXRpb24sIGxhbmQg
ZGVncmFkYXRpb24sIHN1c3RhaW5hYmxlIGxhbmQgbWFuYWdlbWVudCxmb29kIHNlY3VyaXR5LGFu
ZCBncmVlbmhvdXNlIGdhcyBmbHV4ZXMgaW4gdGVycmVzdHJpYWwgZWNvc3lzdGVtPC90aXRsZT48
L3RpdGxlcz48ZGF0ZXM+PHllYXI+MjAxOTwveWVhcj48L2RhdGVzPjxwdWJsaXNoZXI+SW50ZXJn
b3Zlcm5tZW50YWwgUGFuZWwgb24gQ2xpbWF0ZSBDaGFuZ2UgKElQQ0MpPC9wdWJsaXNoZXI+PHVy
bHM+PC91cmxzPjxlbGVjdHJvbmljLXJlc291cmNlLW51bT5odHRwczovL2RvaS5vcmcvMTAuMjU1
NjEvNzY2MTg8L2VsZWN0cm9uaWMtcmVzb3VyY2UtbnVtPjwvcmVjb3JkPjwvQ2l0ZT48Q2l0ZT48
QXV0aG9yPllhbzwvQXV0aG9yPjxZZWFyPjIwMjE8L1llYXI+PFJlY051bT4xODwvUmVjTnVtPjxy
ZWNvcmQ+PHJlYy1udW1iZXI+MTg8L3JlYy1udW1iZXI+PGZvcmVpZ24ta2V5cz48a2V5IGFwcD0i
RU4iIGRiLWlkPSJmdnZ6eGY1Mm93YXNhMWUyejk1dnc5MjUwOXh0ZmVkeDJzZXIiIHRpbWVzdGFt
cD0iMTYzMTAwOTk3NCI+MTg8L2tleT48L2ZvcmVpZ24ta2V5cz48cmVmLXR5cGUgbmFtZT0iSm91
cm5hbCBBcnRpY2xlIj4xNzwvcmVmLXR5cGU+PGNvbnRyaWJ1dG9ycz48YXV0aG9ycz48YXV0aG9y
PllhbywgWWl3ZW48L2F1dGhvcj48YXV0aG9yPkRhaSwgUXVhbmhvdTwvYXV0aG9yPjxhdXRob3I+
R2FvLCBSdXh1ZTwvYXV0aG9yPjxhdXRob3I+R2FuLCBZaXhpYW48L2F1dGhvcj48YXV0aG9yPllp
LCBYaW5nc29uZzwvYXV0aG9yPjwvYXV0aG9ycz48L2NvbnRyaWJ1dG9ycz48dGl0bGVzPjx0aXRs
ZT5FZmZlY3RzIG9mIHJhaW5mYWxsIGludGVuc2l0eSBvbiBydW5vZmYgYW5kIG51dHJpZW50IGxv
c3Mgb2YgZ2VudGx5IHNsb3BpbmcgZmFybWxhbmQgaW4gYSBrYXJzdCBhcmVhIG9mIFNXIENoaW5h
PC90aXRsZT48c2Vjb25kYXJ5LXRpdGxlPlBMT1MgT05FPC9zZWNvbmRhcnktdGl0bGU+PC90aXRs
ZXM+PHBlcmlvZGljYWw+PGZ1bGwtdGl0bGU+UExvUyBPbmU8L2Z1bGwtdGl0bGU+PC9wZXJpb2Rp
Y2FsPjxwYWdlcz5lMDI0NjUwNTwvcGFnZXM+PHZvbHVtZT4xNjwvdm9sdW1lPjxudW1iZXI+Mzwv
bnVtYmVyPjxkYXRlcz48eWVhcj4yMDIxPC95ZWFyPjwvZGF0ZXM+PHB1Ymxpc2hlcj5QdWJsaWMg
TGlicmFyeSBvZiBTY2llbmNlPC9wdWJsaXNoZXI+PHVybHM+PHJlbGF0ZWQtdXJscz48dXJsPmh0
dHBzOi8vZG9pLm9yZy8xMC4xMzcxL2pvdXJuYWwucG9uZS4wMjQ2NTA1PC91cmw+PC9yZWxhdGVk
LXVybHM+PC91cmxzPjxlbGVjdHJvbmljLXJlc291cmNlLW51bT48c3R5bGUgZmFjZT0ibm9ybWFs
IiBmb250PSJkZWZhdWx0IiBzaXplPSIxMiI+aHR0cHM6Ly9kb2kub3JnLzwvc3R5bGU+PHN0eWxl
IGZhY2U9Im5vcm1hbCIgZm9udD0iZGVmYXVsdCIgc2l6ZT0iMTAwJSI+MTAuMTM3MS9qb3VybmFs
LnBvbmUuMDI0NjUwNTwvc3R5bGU+PC9lbGVjdHJvbmljLXJlc291cmNlLW51bT48L3JlY29yZD48
L0NpdGU+PC9FbmROb3RlPn==
</w:fldData>
        </w:fldChar>
      </w:r>
      <w:r w:rsidRPr="00E60C81">
        <w:rPr>
          <w:lang w:val="en-GB"/>
        </w:rPr>
        <w:instrText xml:space="preserve"> ADDIN EN.CITE </w:instrText>
      </w:r>
      <w:r w:rsidRPr="00E60C81">
        <w:rPr>
          <w:lang w:val="en-GB"/>
        </w:rPr>
        <w:fldChar w:fldCharType="begin">
          <w:fldData xml:space="preserve">PEVuZE5vdGU+PENpdGU+PEF1dGhvcj5JUENDPC9BdXRob3I+PFllYXI+MjAxOTwvWWVhcj48UmVj
TnVtPjE3PC9SZWNOdW0+PERpc3BsYXlUZXh0PjxzdHlsZSBzaXplPSIxMCI+WzEzLDE0XTwvc3R5
bGU+PC9EaXNwbGF5VGV4dD48cmVjb3JkPjxyZWMtbnVtYmVyPjE3PC9yZWMtbnVtYmVyPjxmb3Jl
aWduLWtleXM+PGtleSBhcHA9IkVOIiBkYi1pZD0iZnZ2enhmNTJvd2FzYTFlMno5NXZ3OTI1MDl4
dGZlZHgyc2VyIiB0aW1lc3RhbXA9IjE2MzEwMDk5NzQiPjE3PC9rZXk+PC9mb3JlaWduLWtleXM+
PHJlZi10eXBlIG5hbWU9IlJlcG9ydCI+Mjc8L3JlZi10eXBlPjxjb250cmlidXRvcnM+PGF1dGhv
cnM+PGF1dGhvcj5JUENDPC9hdXRob3I+PC9hdXRob3JzPjxzZWNvbmRhcnktYXV0aG9ycz48YXV0
aG9yPlNodWtsYSwgUFI8L2F1dGhvcj48YXV0aG9yPlNrZWEsIEo8L2F1dGhvcj48YXV0aG9yPkNh
bHZvIEJ1ZW5kaWEsIEU8L2F1dGhvcj48YXV0aG9yPk1hc3Nvbi1EZWxtb3R0ZSwgVjwvYXV0aG9y
PjxhdXRob3I+UMO2cnRuZXIsIEgtTzwvYXV0aG9yPjxhdXRob3I+Um9iZXJ0cywgREM8L2F1dGhv
cj48YXV0aG9yPlpoYWksIFA8L2F1dGhvcj48YXV0aG9yPlNsYWRlLCBSPC9hdXRob3I+PGF1dGhv
cj5Db25ub3JzLCBTPC9hdXRob3I+PGF1dGhvcj5WYW4gRGllbWVuLCBSPC9hdXRob3I+PGF1dGhv
cj5GZXJyYXQsIE08L2F1dGhvcj48YXV0aG9yPkhhdWdoZXksIEU8L2F1dGhvcj48YXV0aG9yPkx1
eiwgUzwvYXV0aG9yPjxhdXRob3I+TmVvZ2ksIFM8L2F1dGhvcj48YXV0aG9yPlBhdGhhaywgTTwv
YXV0aG9yPjxhdXRob3I+UGV0em9sZCwgSjwvYXV0aG9yPjxhdXRob3I+UG9ydHVnYWwgUGVyZWly
YSwgSjwvYXV0aG9yPjxhdXRob3I+VnlhcywgUDwvYXV0aG9yPjxhdXRob3I+SHVudGxleSwgRTwv
YXV0aG9yPjxhdXRob3I+S2lzc2ljaywgSzwvYXV0aG9yPjxhdXRob3I+QmVsa2FjZW1pLCBNPC9h
dXRob3I+PGF1dGhvcj5NYWxsZXksIEo8L2F1dGhvcj48L3NlY29uZGFyeS1hdXRob3JzPjwvY29u
dHJpYnV0b3JzPjx0aXRsZXM+PHRpdGxlPkNsaW1hdGUgQ2hhbmdlIGFuZCBMYW5kOiBhbiBJUEND
IHNwZWNpYWwgcmVwb3J0IG9uIGNsaW1hdGUgY2hhbmdlLCBkZXNlcnRpZmljYXRpb24sIGxhbmQg
ZGVncmFkYXRpb24sIHN1c3RhaW5hYmxlIGxhbmQgbWFuYWdlbWVudCxmb29kIHNlY3VyaXR5LGFu
ZCBncmVlbmhvdXNlIGdhcyBmbHV4ZXMgaW4gdGVycmVzdHJpYWwgZWNvc3lzdGVtPC90aXRsZT48
L3RpdGxlcz48ZGF0ZXM+PHllYXI+MjAxOTwveWVhcj48L2RhdGVzPjxwdWJsaXNoZXI+SW50ZXJn
b3Zlcm5tZW50YWwgUGFuZWwgb24gQ2xpbWF0ZSBDaGFuZ2UgKElQQ0MpPC9wdWJsaXNoZXI+PHVy
bHM+PC91cmxzPjxlbGVjdHJvbmljLXJlc291cmNlLW51bT5odHRwczovL2RvaS5vcmcvMTAuMjU1
NjEvNzY2MTg8L2VsZWN0cm9uaWMtcmVzb3VyY2UtbnVtPjwvcmVjb3JkPjwvQ2l0ZT48Q2l0ZT48
QXV0aG9yPllhbzwvQXV0aG9yPjxZZWFyPjIwMjE8L1llYXI+PFJlY051bT4xODwvUmVjTnVtPjxy
ZWNvcmQ+PHJlYy1udW1iZXI+MTg8L3JlYy1udW1iZXI+PGZvcmVpZ24ta2V5cz48a2V5IGFwcD0i
RU4iIGRiLWlkPSJmdnZ6eGY1Mm93YXNhMWUyejk1dnc5MjUwOXh0ZmVkeDJzZXIiIHRpbWVzdGFt
cD0iMTYzMTAwOTk3NCI+MTg8L2tleT48L2ZvcmVpZ24ta2V5cz48cmVmLXR5cGUgbmFtZT0iSm91
cm5hbCBBcnRpY2xlIj4xNzwvcmVmLXR5cGU+PGNvbnRyaWJ1dG9ycz48YXV0aG9ycz48YXV0aG9y
PllhbywgWWl3ZW48L2F1dGhvcj48YXV0aG9yPkRhaSwgUXVhbmhvdTwvYXV0aG9yPjxhdXRob3I+
R2FvLCBSdXh1ZTwvYXV0aG9yPjxhdXRob3I+R2FuLCBZaXhpYW48L2F1dGhvcj48YXV0aG9yPllp
LCBYaW5nc29uZzwvYXV0aG9yPjwvYXV0aG9ycz48L2NvbnRyaWJ1dG9ycz48dGl0bGVzPjx0aXRs
ZT5FZmZlY3RzIG9mIHJhaW5mYWxsIGludGVuc2l0eSBvbiBydW5vZmYgYW5kIG51dHJpZW50IGxv
c3Mgb2YgZ2VudGx5IHNsb3BpbmcgZmFybWxhbmQgaW4gYSBrYXJzdCBhcmVhIG9mIFNXIENoaW5h
PC90aXRsZT48c2Vjb25kYXJ5LXRpdGxlPlBMT1MgT05FPC9zZWNvbmRhcnktdGl0bGU+PC90aXRs
ZXM+PHBlcmlvZGljYWw+PGZ1bGwtdGl0bGU+UExvUyBPbmU8L2Z1bGwtdGl0bGU+PC9wZXJpb2Rp
Y2FsPjxwYWdlcz5lMDI0NjUwNTwvcGFnZXM+PHZvbHVtZT4xNjwvdm9sdW1lPjxudW1iZXI+Mzwv
bnVtYmVyPjxkYXRlcz48eWVhcj4yMDIxPC95ZWFyPjwvZGF0ZXM+PHB1Ymxpc2hlcj5QdWJsaWMg
TGlicmFyeSBvZiBTY2llbmNlPC9wdWJsaXNoZXI+PHVybHM+PHJlbGF0ZWQtdXJscz48dXJsPmh0
dHBzOi8vZG9pLm9yZy8xMC4xMzcxL2pvdXJuYWwucG9uZS4wMjQ2NTA1PC91cmw+PC9yZWxhdGVk
LXVybHM+PC91cmxzPjxlbGVjdHJvbmljLXJlc291cmNlLW51bT48c3R5bGUgZmFjZT0ibm9ybWFs
IiBmb250PSJkZWZhdWx0IiBzaXplPSIxMiI+aHR0cHM6Ly9kb2kub3JnLzwvc3R5bGU+PHN0eWxl
IGZhY2U9Im5vcm1hbCIgZm9udD0iZGVmYXVsdCIgc2l6ZT0iMTAwJSI+MTAuMTM3MS9qb3VybmFs
LnBvbmUuMDI0NjUwNTwvc3R5bGU+PC9lbGVjdHJvbmljLXJlc291cmNlLW51bT48L3JlY29yZD48
L0NpdGU+PC9FbmROb3RlPn==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lang w:val="en-GB"/>
        </w:rPr>
        <w:t>[13,14]</w:t>
      </w:r>
      <w:r w:rsidRPr="00E60C81">
        <w:rPr>
          <w:lang w:val="en-GB"/>
        </w:rPr>
        <w:fldChar w:fldCharType="end"/>
      </w:r>
      <w:r w:rsidRPr="00E60C81">
        <w:rPr>
          <w:lang w:val="en-GB"/>
        </w:rPr>
        <w:t>. In addition, the C input to soils from crops is incorporated into the SOC pool, which increases its complexity due to processes of decomposition and stabili</w:t>
      </w:r>
      <w:r w:rsidR="0040514C" w:rsidRPr="00E60C81">
        <w:rPr>
          <w:lang w:val="en-GB"/>
        </w:rPr>
        <w:t>s</w:t>
      </w:r>
      <w:r w:rsidRPr="00E60C81">
        <w:rPr>
          <w:lang w:val="en-GB"/>
        </w:rPr>
        <w:t xml:space="preserve">ation </w:t>
      </w:r>
      <w:r w:rsidRPr="00E60C81">
        <w:rPr>
          <w:lang w:val="en-GB"/>
        </w:rPr>
        <w:fldChar w:fldCharType="begin"/>
      </w:r>
      <w:r w:rsidRPr="00E60C81">
        <w:rPr>
          <w:lang w:val="en-GB"/>
        </w:rPr>
        <w:instrText xml:space="preserve"> ADDIN EN.CITE &lt;EndNote&gt;&lt;Cite&gt;&lt;Author&gt;Cotrufo&lt;/Author&gt;&lt;Year&gt;2010&lt;/Year&gt;&lt;RecNum&gt;52&lt;/RecNum&gt;&lt;DisplayText&gt;&lt;style size="10"&gt;[15]&lt;/style&gt;&lt;/DisplayText&gt;&lt;record&gt;&lt;rec-number&gt;52&lt;/rec-number&gt;&lt;foreign-keys&gt;&lt;key app="EN" db-id="fvvzxf52owasa1e2z95vw92509xtfedx2ser" timestamp="1636214506"&gt;52&lt;/key&gt;&lt;/foreign-keys&gt;&lt;ref-type name="Book Section"&gt;5&lt;/ref-type&gt;&lt;contributors&gt;&lt;authors&gt;&lt;author&gt;Cotrufo, Maria Francesca&lt;/author&gt;&lt;author&gt;Del Galdo, Ilaria&lt;/author&gt;&lt;author&gt;Piermatteo, Daniela&lt;/author&gt;&lt;/authors&gt;&lt;secondary-authors&gt;&lt;author&gt;W. Kutsch&lt;/author&gt;&lt;author&gt;M. Bahn&lt;/author&gt;&lt;author&gt;A. Heinemeyer &lt;/author&gt;&lt;/secondary-authors&gt;&lt;/contributors&gt;&lt;titles&gt;&lt;title&gt;Litter decomposition: concepts, methods and future perspectives&lt;/title&gt;&lt;secondary-title&gt;Soil Carbon Dynamics: An Integrated Methodology&lt;/secondary-title&gt;&lt;/titles&gt;&lt;pages&gt;76-90&lt;/pages&gt;&lt;dates&gt;&lt;year&gt;2010&lt;/year&gt;&lt;/dates&gt;&lt;pub-location&gt; Cambridge&lt;/pub-location&gt;&lt;publisher&gt;Cambridge University Press&lt;/publisher&gt;&lt;urls&gt;&lt;/urls&gt;&lt;electronic-resource-num&gt;https://doi.org/10.1017/CBO9780511711794.006&lt;/electronic-resource-num&gt;&lt;/record&gt;&lt;/Cite&gt;&lt;Cite&gt;&lt;Author&gt;Cotrufo&lt;/Author&gt;&lt;Year&gt;2010&lt;/Year&gt;&lt;RecNum&gt;52&lt;/RecNum&gt;&lt;record&gt;&lt;rec-number&gt;52&lt;/rec-number&gt;&lt;foreign-keys&gt;&lt;key app="EN" db-id="fvvzxf52owasa1e2z95vw92509xtfedx2ser" timestamp="1636214506"&gt;52&lt;/key&gt;&lt;/foreign-keys&gt;&lt;ref-type name="Book Section"&gt;5&lt;/ref-type&gt;&lt;contributors&gt;&lt;authors&gt;&lt;author&gt;Cotrufo, Maria Francesca&lt;/author&gt;&lt;author&gt;Del Galdo, Ilaria&lt;/author&gt;&lt;author&gt;Piermatteo, Daniela&lt;/author&gt;&lt;/authors&gt;&lt;secondary-authors&gt;&lt;author&gt;W. Kutsch&lt;/author&gt;&lt;author&gt;M. Bahn&lt;/author&gt;&lt;author&gt;A. Heinemeyer &lt;/author&gt;&lt;/secondary-authors&gt;&lt;/contributors&gt;&lt;titles&gt;&lt;title&gt;Litter decomposition: concepts, methods and future perspectives&lt;/title&gt;&lt;secondary-title&gt;Soil Carbon Dynamics: An Integrated Methodology&lt;/secondary-title&gt;&lt;/titles&gt;&lt;pages&gt;76-90&lt;/pages&gt;&lt;dates&gt;&lt;year&gt;2010&lt;/year&gt;&lt;/dates&gt;&lt;pub-location&gt; Cambridge&lt;/pub-location&gt;&lt;publisher&gt;Cambridge University Press&lt;/publisher&gt;&lt;urls&gt;&lt;/urls&gt;&lt;electronic-resource-num&gt;https://doi.org/10.1017/CBO9780511711794.006&lt;/electronic-resource-num&gt;&lt;/record&gt;&lt;/Cite&gt;&lt;/EndNote&gt;</w:instrText>
      </w:r>
      <w:r w:rsidRPr="00E60C81">
        <w:rPr>
          <w:lang w:val="en-GB"/>
        </w:rPr>
        <w:fldChar w:fldCharType="separate"/>
      </w:r>
      <w:r w:rsidRPr="00E60C81">
        <w:rPr>
          <w:lang w:val="en-GB"/>
        </w:rPr>
        <w:t>[15]</w:t>
      </w:r>
      <w:r w:rsidRPr="00E60C81">
        <w:rPr>
          <w:lang w:val="en-GB"/>
        </w:rPr>
        <w:fldChar w:fldCharType="end"/>
      </w:r>
      <w:r w:rsidRPr="00E60C81">
        <w:rPr>
          <w:lang w:val="en-GB"/>
        </w:rPr>
        <w:t>. Northern China is a major agricultural region in China, especially for winter wheat (</w:t>
      </w:r>
      <w:r w:rsidRPr="00E60C81">
        <w:rPr>
          <w:i/>
          <w:iCs/>
          <w:lang w:val="en-GB"/>
        </w:rPr>
        <w:t xml:space="preserve">Triticum </w:t>
      </w:r>
      <w:proofErr w:type="spellStart"/>
      <w:r w:rsidRPr="00E60C81">
        <w:rPr>
          <w:i/>
          <w:iCs/>
          <w:lang w:val="en-GB"/>
        </w:rPr>
        <w:t>aestivum</w:t>
      </w:r>
      <w:proofErr w:type="spellEnd"/>
      <w:r w:rsidRPr="00E60C81">
        <w:rPr>
          <w:lang w:val="en-GB"/>
        </w:rPr>
        <w:t xml:space="preserve"> L.) and maize (</w:t>
      </w:r>
      <w:proofErr w:type="spellStart"/>
      <w:r w:rsidRPr="00E60C81">
        <w:rPr>
          <w:i/>
          <w:iCs/>
          <w:lang w:val="en-GB"/>
        </w:rPr>
        <w:t>Zea</w:t>
      </w:r>
      <w:proofErr w:type="spellEnd"/>
      <w:r w:rsidRPr="00E60C81">
        <w:rPr>
          <w:i/>
          <w:iCs/>
          <w:lang w:val="en-GB"/>
        </w:rPr>
        <w:t xml:space="preserve"> mays</w:t>
      </w:r>
      <w:r w:rsidRPr="00E60C81">
        <w:rPr>
          <w:lang w:val="en-GB"/>
        </w:rPr>
        <w:t xml:space="preserve"> L.) but is vulnerable to the impacts of climate change </w:t>
      </w:r>
      <w:r w:rsidRPr="00E60C81">
        <w:rPr>
          <w:lang w:val="en-GB"/>
        </w:rPr>
        <w:fldChar w:fldCharType="begin">
          <w:fldData xml:space="preserve">PEVuZE5vdGU+PENpdGU+PEF1dGhvcj5XdTwvQXV0aG9yPjxZZWFyPjIwMTE8L1llYXI+PFJlY051
bT40ODwvUmVjTnVtPjxEaXNwbGF5VGV4dD48c3R5bGUgc2l6ZT0iMTAiPlsxNl08L3N0eWxlPjwv
RGlzcGxheVRleHQ+PHJlY29yZD48cmVjLW51bWJlcj40ODwvcmVjLW51bWJlcj48Zm9yZWlnbi1r
ZXlzPjxrZXkgYXBwPSJFTiIgZGItaWQ9ImZ2dnp4ZjUyb3dhc2ExZTJ6OTV2dzkyNTA5eHRmZWR4
MnNlciIgdGltZXN0YW1wPSIxNjM2MTEyOTkzIj40ODwva2V5PjwvZm9yZWlnbi1rZXlzPjxyZWYt
dHlwZSBuYW1lPSJKb3VybmFsIEFydGljbGUiPjE3PC9yZWYtdHlwZT48Y29udHJpYnV0b3JzPjxh
dXRob3JzPjxhdXRob3I+V3UsIFdlbmJpbjwvYXV0aG9yPjxhdXRob3I+VGFuZywgSHVhanVuPC9h
dXRob3I+PGF1dGhvcj5ZYW5nLCBQZW5nPC9hdXRob3I+PGF1dGhvcj5Zb3UsIExpYW5nemhpPC9h
dXRob3I+PGF1dGhvcj5aaG91LCBRaW5nYm88L2F1dGhvcj48YXV0aG9yPkNoZW4sIFpob25neGlu
PC9hdXRob3I+PGF1dGhvcj5TaGliYXNha2ksIFJ5b3N1a2U8L2F1dGhvcj48L2F1dGhvcnM+PC9j
b250cmlidXRvcnM+PHRpdGxlcz48dGl0bGU+U2NlbmFyaW8tYmFzZWQgYXNzZXNzbWVudCBvZiBm
dXR1cmUgZm9vZCBzZWN1cml0eTwvdGl0bGU+PHNlY29uZGFyeS10aXRsZT5Kb3VybmFsIG9mIEdl
b2dyYXBoaWNhbCBTY2llbmNlczwvc2Vjb25kYXJ5LXRpdGxlPjwvdGl0bGVzPjxwZXJpb2RpY2Fs
PjxmdWxsLXRpdGxlPkpvdXJuYWwgb2YgR2VvZ3JhcGhpY2FsIFNjaWVuY2VzPC9mdWxsLXRpdGxl
PjxhYmJyLTE+Si4gR2VvZ3IuIFNjaS48L2FiYnItMT48L3BlcmlvZGljYWw+PHBhZ2VzPjMtMTc8
L3BhZ2VzPjx2b2x1bWU+MjE8L3ZvbHVtZT48bnVtYmVyPjE8L251bWJlcj48ZGF0ZXM+PHllYXI+
MjAxMTwveWVhcj48cHViLWRhdGVzPjxkYXRlPjIwMTEvMDIvMDE8L2RhdGU+PC9wdWItZGF0ZXM+
PC9kYXRlcz48aXNibj4xODYxLTk1Njg8L2lzYm4+PHVybHM+PHJlbGF0ZWQtdXJscz48dXJsPmh0
dHBzOi8vZG9pLm9yZy8xMC4xMDA3L3MxMTQ0Mi0wMTEtMDgyNS14PC91cmw+PC9yZWxhdGVkLXVy
bHM+PC91cmxzPjxlbGVjdHJvbmljLXJlc291cmNlLW51bT5odHRwczovL2RvaS5vcmcvMTAuMTAw
Ny9zMTE0NDItMDExLTA4MjUteDwvZWxlY3Ryb25pYy1yZXNvdXJjZS1udW0+PC9yZWNvcmQ+PC9D
aXRlPjxDaXRlPjxBdXRob3I+V3U8L0F1dGhvcj48WWVhcj4yMDExPC9ZZWFyPjxSZWNOdW0+NDg8
L1JlY051bT48cmVjb3JkPjxyZWMtbnVtYmVyPjQ4PC9yZWMtbnVtYmVyPjxmb3JlaWduLWtleXM+
PGtleSBhcHA9IkVOIiBkYi1pZD0iZnZ2enhmNTJvd2FzYTFlMno5NXZ3OTI1MDl4dGZlZHgyc2Vy
IiB0aW1lc3RhbXA9IjE2MzYxMTI5OTMiPjQ4PC9rZXk+PC9mb3JlaWduLWtleXM+PHJlZi10eXBl
IG5hbWU9IkpvdXJuYWwgQXJ0aWNsZSI+MTc8L3JlZi10eXBlPjxjb250cmlidXRvcnM+PGF1dGhv
cnM+PGF1dGhvcj5XdSwgV2VuYmluPC9hdXRob3I+PGF1dGhvcj5UYW5nLCBIdWFqdW48L2F1dGhv
cj48YXV0aG9yPllhbmcsIFBlbmc8L2F1dGhvcj48YXV0aG9yPllvdSwgTGlhbmd6aGk8L2F1dGhv
cj48YXV0aG9yPlpob3UsIFFpbmdibzwvYXV0aG9yPjxhdXRob3I+Q2hlbiwgWmhvbmd4aW48L2F1
dGhvcj48YXV0aG9yPlNoaWJhc2FraSwgUnlvc3VrZTwvYXV0aG9yPjwvYXV0aG9ycz48L2NvbnRy
aWJ1dG9ycz48dGl0bGVzPjx0aXRsZT5TY2VuYXJpby1iYXNlZCBhc3Nlc3NtZW50IG9mIGZ1dHVy
ZSBmb29kIHNlY3VyaXR5PC90aXRsZT48c2Vjb25kYXJ5LXRpdGxlPkpvdXJuYWwgb2YgR2VvZ3Jh
cGhpY2FsIFNjaWVuY2VzPC9zZWNvbmRhcnktdGl0bGU+PC90aXRsZXM+PHBlcmlvZGljYWw+PGZ1
bGwtdGl0bGU+Sm91cm5hbCBvZiBHZW9ncmFwaGljYWwgU2NpZW5jZXM8L2Z1bGwtdGl0bGU+PGFi
YnItMT5KLiBHZW9nci4gU2NpLjwvYWJici0xPjwvcGVyaW9kaWNhbD48cGFnZXM+My0xNzwvcGFn
ZXM+PHZvbHVtZT4yMTwvdm9sdW1lPjxudW1iZXI+MTwvbnVtYmVyPjxkYXRlcz48eWVhcj4yMDEx
PC95ZWFyPjxwdWItZGF0ZXM+PGRhdGU+MjAxMS8wMi8wMTwvZGF0ZT48L3B1Yi1kYXRlcz48L2Rh
dGVzPjxpc2JuPjE4NjEtOTU2ODwvaXNibj48dXJscz48cmVsYXRlZC11cmxzPjx1cmw+aHR0cHM6
Ly9kb2kub3JnLzEwLjEwMDcvczExNDQyLTAxMS0wODI1LXg8L3VybD48L3JlbGF0ZWQtdXJscz48
L3VybHM+PGVsZWN0cm9uaWMtcmVzb3VyY2UtbnVtPmh0dHBzOi8vZG9pLm9yZy8xMC4xMDA3L3Mx
MTQ0Mi0wMTEtMDgyNS14PC9lbGVjdHJvbmljLXJlc291cmNlLW51bT48L3JlY29yZD48L0NpdGU+
PC9FbmROb3RlPgB=
</w:fldData>
        </w:fldChar>
      </w:r>
      <w:r w:rsidRPr="00E60C81">
        <w:rPr>
          <w:lang w:val="en-GB"/>
        </w:rPr>
        <w:instrText xml:space="preserve"> ADDIN EN.CITE </w:instrText>
      </w:r>
      <w:r w:rsidRPr="00E60C81">
        <w:rPr>
          <w:lang w:val="en-GB"/>
        </w:rPr>
        <w:fldChar w:fldCharType="begin">
          <w:fldData xml:space="preserve">PEVuZE5vdGU+PENpdGU+PEF1dGhvcj5XdTwvQXV0aG9yPjxZZWFyPjIwMTE8L1llYXI+PFJlY051
bT40ODwvUmVjTnVtPjxEaXNwbGF5VGV4dD48c3R5bGUgc2l6ZT0iMTAiPlsxNl08L3N0eWxlPjwv
RGlzcGxheVRleHQ+PHJlY29yZD48cmVjLW51bWJlcj40ODwvcmVjLW51bWJlcj48Zm9yZWlnbi1r
ZXlzPjxrZXkgYXBwPSJFTiIgZGItaWQ9ImZ2dnp4ZjUyb3dhc2ExZTJ6OTV2dzkyNTA5eHRmZWR4
MnNlciIgdGltZXN0YW1wPSIxNjM2MTEyOTkzIj40ODwva2V5PjwvZm9yZWlnbi1rZXlzPjxyZWYt
dHlwZSBuYW1lPSJKb3VybmFsIEFydGljbGUiPjE3PC9yZWYtdHlwZT48Y29udHJpYnV0b3JzPjxh
dXRob3JzPjxhdXRob3I+V3UsIFdlbmJpbjwvYXV0aG9yPjxhdXRob3I+VGFuZywgSHVhanVuPC9h
dXRob3I+PGF1dGhvcj5ZYW5nLCBQZW5nPC9hdXRob3I+PGF1dGhvcj5Zb3UsIExpYW5nemhpPC9h
dXRob3I+PGF1dGhvcj5aaG91LCBRaW5nYm88L2F1dGhvcj48YXV0aG9yPkNoZW4sIFpob25neGlu
PC9hdXRob3I+PGF1dGhvcj5TaGliYXNha2ksIFJ5b3N1a2U8L2F1dGhvcj48L2F1dGhvcnM+PC9j
b250cmlidXRvcnM+PHRpdGxlcz48dGl0bGU+U2NlbmFyaW8tYmFzZWQgYXNzZXNzbWVudCBvZiBm
dXR1cmUgZm9vZCBzZWN1cml0eTwvdGl0bGU+PHNlY29uZGFyeS10aXRsZT5Kb3VybmFsIG9mIEdl
b2dyYXBoaWNhbCBTY2llbmNlczwvc2Vjb25kYXJ5LXRpdGxlPjwvdGl0bGVzPjxwZXJpb2RpY2Fs
PjxmdWxsLXRpdGxlPkpvdXJuYWwgb2YgR2VvZ3JhcGhpY2FsIFNjaWVuY2VzPC9mdWxsLXRpdGxl
PjxhYmJyLTE+Si4gR2VvZ3IuIFNjaS48L2FiYnItMT48L3BlcmlvZGljYWw+PHBhZ2VzPjMtMTc8
L3BhZ2VzPjx2b2x1bWU+MjE8L3ZvbHVtZT48bnVtYmVyPjE8L251bWJlcj48ZGF0ZXM+PHllYXI+
MjAxMTwveWVhcj48cHViLWRhdGVzPjxkYXRlPjIwMTEvMDIvMDE8L2RhdGU+PC9wdWItZGF0ZXM+
PC9kYXRlcz48aXNibj4xODYxLTk1Njg8L2lzYm4+PHVybHM+PHJlbGF0ZWQtdXJscz48dXJsPmh0
dHBzOi8vZG9pLm9yZy8xMC4xMDA3L3MxMTQ0Mi0wMTEtMDgyNS14PC91cmw+PC9yZWxhdGVkLXVy
bHM+PC91cmxzPjxlbGVjdHJvbmljLXJlc291cmNlLW51bT5odHRwczovL2RvaS5vcmcvMTAuMTAw
Ny9zMTE0NDItMDExLTA4MjUteDwvZWxlY3Ryb25pYy1yZXNvdXJjZS1udW0+PC9yZWNvcmQ+PC9D
aXRlPjxDaXRlPjxBdXRob3I+V3U8L0F1dGhvcj48WWVhcj4yMDExPC9ZZWFyPjxSZWNOdW0+NDg8
L1JlY051bT48cmVjb3JkPjxyZWMtbnVtYmVyPjQ4PC9yZWMtbnVtYmVyPjxmb3JlaWduLWtleXM+
PGtleSBhcHA9IkVOIiBkYi1pZD0iZnZ2enhmNTJvd2FzYTFlMno5NXZ3OTI1MDl4dGZlZHgyc2Vy
IiB0aW1lc3RhbXA9IjE2MzYxMTI5OTMiPjQ4PC9rZXk+PC9mb3JlaWduLWtleXM+PHJlZi10eXBl
IG5hbWU9IkpvdXJuYWwgQXJ0aWNsZSI+MTc8L3JlZi10eXBlPjxjb250cmlidXRvcnM+PGF1dGhv
cnM+PGF1dGhvcj5XdSwgV2VuYmluPC9hdXRob3I+PGF1dGhvcj5UYW5nLCBIdWFqdW48L2F1dGhv
cj48YXV0aG9yPllhbmcsIFBlbmc8L2F1dGhvcj48YXV0aG9yPllvdSwgTGlhbmd6aGk8L2F1dGhv
cj48YXV0aG9yPlpob3UsIFFpbmdibzwvYXV0aG9yPjxhdXRob3I+Q2hlbiwgWmhvbmd4aW48L2F1
dGhvcj48YXV0aG9yPlNoaWJhc2FraSwgUnlvc3VrZTwvYXV0aG9yPjwvYXV0aG9ycz48L2NvbnRy
aWJ1dG9ycz48dGl0bGVzPjx0aXRsZT5TY2VuYXJpby1iYXNlZCBhc3Nlc3NtZW50IG9mIGZ1dHVy
ZSBmb29kIHNlY3VyaXR5PC90aXRsZT48c2Vjb25kYXJ5LXRpdGxlPkpvdXJuYWwgb2YgR2VvZ3Jh
cGhpY2FsIFNjaWVuY2VzPC9zZWNvbmRhcnktdGl0bGU+PC90aXRsZXM+PHBlcmlvZGljYWw+PGZ1
bGwtdGl0bGU+Sm91cm5hbCBvZiBHZW9ncmFwaGljYWwgU2NpZW5jZXM8L2Z1bGwtdGl0bGU+PGFi
YnItMT5KLiBHZW9nci4gU2NpLjwvYWJici0xPjwvcGVyaW9kaWNhbD48cGFnZXM+My0xNzwvcGFn
ZXM+PHZvbHVtZT4yMTwvdm9sdW1lPjxudW1iZXI+MTwvbnVtYmVyPjxkYXRlcz48eWVhcj4yMDEx
PC95ZWFyPjxwdWItZGF0ZXM+PGRhdGU+MjAxMS8wMi8wMTwvZGF0ZT48L3B1Yi1kYXRlcz48L2Rh
dGVzPjxpc2JuPjE4NjEtOTU2ODwvaXNibj48dXJscz48cmVsYXRlZC11cmxzPjx1cmw+aHR0cHM6
Ly9kb2kub3JnLzEwLjEwMDcvczExNDQyLTAxMS0wODI1LXg8L3VybD48L3JlbGF0ZWQtdXJscz48
L3VybHM+PGVsZWN0cm9uaWMtcmVzb3VyY2UtbnVtPmh0dHBzOi8vZG9pLm9yZy8xMC4xMDA3L3Mx
MTQ0Mi0wMTEtMDgyNS14PC9lbGVjdHJvbmljLXJlc291cmNlLW51bT48L3JlY29yZD48L0NpdGU+
PC9FbmROb3RlPgB=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lang w:val="en-GB"/>
        </w:rPr>
        <w:t>[16]</w:t>
      </w:r>
      <w:r w:rsidRPr="00E60C81">
        <w:rPr>
          <w:lang w:val="en-GB"/>
        </w:rPr>
        <w:fldChar w:fldCharType="end"/>
      </w:r>
      <w:r w:rsidRPr="00E60C81">
        <w:rPr>
          <w:lang w:val="en-GB"/>
        </w:rPr>
        <w:t xml:space="preserve"> leading to social and economic instability nationally and potentially, globally </w:t>
      </w:r>
      <w:r w:rsidRPr="00E60C81">
        <w:rPr>
          <w:lang w:val="en-GB"/>
        </w:rPr>
        <w:fldChar w:fldCharType="begin">
          <w:fldData xml:space="preserve">PEVuZE5vdGU+PENpdGU+PEF1dGhvcj5EaW5nPC9BdXRob3I+PFllYXI+MjAyMTwvWWVhcj48UmVj
TnVtPjQ3PC9SZWNOdW0+PERpc3BsYXlUZXh0PjxzdHlsZSBzaXplPSIxMCI+WzE3LDE4XTwvc3R5
bGU+PC9EaXNwbGF5VGV4dD48cmVjb3JkPjxyZWMtbnVtYmVyPjQ3PC9yZWMtbnVtYmVyPjxmb3Jl
aWduLWtleXM+PGtleSBhcHA9IkVOIiBkYi1pZD0iZnZ2enhmNTJvd2FzYTFlMno5NXZ3OTI1MDl4
dGZlZHgyc2VyIiB0aW1lc3RhbXA9IjE2MzYxMTIyNTEiPjQ3PC9rZXk+PC9mb3JlaWduLWtleXM+
PHJlZi10eXBlIG5hbWU9IkpvdXJuYWwgQXJ0aWNsZSI+MTc8L3JlZi10eXBlPjxjb250cmlidXRv
cnM+PGF1dGhvcnM+PGF1dGhvcj5EaW5nLCBZb25nLUppYW48L2F1dGhvcj48YXV0aG9yPkxpLCBD
aGVuLVl1PC9hdXRob3I+PGF1dGhvcj5XYW5nLCBYaWFvbWluZzwvYXV0aG9yPjxhdXRob3I+V2Fu
ZywgWWFuPC9hdXRob3I+PGF1dGhvcj5XYW5nLCBTaGVuZy1YaWE8L2F1dGhvcj48YXV0aG9yPkNo
YW5nLCBZYS1QaW5nPC9hdXRob3I+PGF1dGhvcj5RaW4sIEppYTwvYXV0aG9yPjxhdXRob3I+V2Fu
ZywgU2hhby1QaW5nPC9hdXRob3I+PGF1dGhvcj5aaGFvLCBRaXUtRG9uZzwvYXV0aG9yPjxhdXRo
b3I+V2FuZywgWmVuZy1SdTwvYXV0aG9yPjwvYXV0aG9ycz48L2NvbnRyaWJ1dG9ycz48dGl0bGVz
Pjx0aXRsZT5BbiBvdmVydmlldyBvZiBjbGltYXRlIGNoYW5nZSBpbXBhY3RzIG9uIHRoZSBzb2Np
ZXR5IGluIENoaW5hPC90aXRsZT48c2Vjb25kYXJ5LXRpdGxlPkFkdmFuY2VzIGluIENsaW1hdGUg
Q2hhbmdlIFJlc2VhcmNoPC9zZWNvbmRhcnktdGl0bGU+PC90aXRsZXM+PHBlcmlvZGljYWw+PGZ1
bGwtdGl0bGU+QWR2YW5jZXMgaW4gQ2xpbWF0ZSBDaGFuZ2UgUmVzZWFyY2g8L2Z1bGwtdGl0bGU+
PGFiYnItMT5BZHYuIENsaW0uIENoYW5nLiBSZXMuPC9hYmJyLTE+PC9wZXJpb2RpY2FsPjxwYWdl
cz4yMTAtMjIzPC9wYWdlcz48dm9sdW1lPjEyPC92b2x1bWU+PG51bWJlcj4yPC9udW1iZXI+PGtl
eXdvcmRzPjxrZXl3b3JkPkNsaW1hdGUgY2hhbmdlPC9rZXl3b3JkPjxrZXl3b3JkPlB1YmxpYyBo
ZWFsdGg8L2tleXdvcmQ+PGtleXdvcmQ+SHVtYW4gc2V0dGxlbWVudDwva2V5d29yZD48a2V5d29y
ZD5MaXZlbGlob29kPC9rZXl3b3JkPjxrZXl3b3JkPkluZHVzdHJpZXM8L2tleXdvcmQ+PGtleXdv
cmQ+SW5mcmFzdHJ1Y3R1cmU8L2tleXdvcmQ+PGtleXdvcmQ+U3BhdGlhbCBwYXR0ZXJuPC9rZXl3
b3JkPjxrZXl3b3JkPlBvbGljeTwva2V5d29yZD48L2tleXdvcmRzPjxkYXRlcz48eWVhcj4yMDIx
PC95ZWFyPjxwdWItZGF0ZXM+PGRhdGU+MjAyMS8wNC8wMS88L2RhdGU+PC9wdWItZGF0ZXM+PC9k
YXRlcz48aXNibj4xNjc0LTkyNzg8L2lzYm4+PHVybHM+PHJlbGF0ZWQtdXJscz48dXJsPmh0dHBz
Oi8vd3d3LnNjaWVuY2VkaXJlY3QuY29tL3NjaWVuY2UvYXJ0aWNsZS9waWkvUzE2NzQ5Mjc4MjEw
MDA0MTE8L3VybD48L3JlbGF0ZWQtdXJscz48L3VybHM+PGVsZWN0cm9uaWMtcmVzb3VyY2UtbnVt
Pmh0dHBzOi8vZG9pLm9yZy8xMC4xMDE2L2ouYWNjcmUuMjAyMS4wMy4wMDI8L2VsZWN0cm9uaWMt
cmVzb3VyY2UtbnVtPjwvcmVjb3JkPjwvQ2l0ZT48Q2l0ZT48QXV0aG9yPlhpZTwvQXV0aG9yPjxZ
ZWFyPjIwMjA8L1llYXI+PFJlY051bT40OTwvUmVjTnVtPjxyZWNvcmQ+PHJlYy1udW1iZXI+NDk8
L3JlYy1udW1iZXI+PGZvcmVpZ24ta2V5cz48a2V5IGFwcD0iRU4iIGRiLWlkPSJmdnZ6eGY1Mm93
YXNhMWUyejk1dnc5MjUwOXh0ZmVkeDJzZXIiIHRpbWVzdGFtcD0iMTYzNjExMzQ5MCI+NDk8L2tl
eT48L2ZvcmVpZ24ta2V5cz48cmVmLXR5cGUgbmFtZT0iSm91cm5hbCBBcnRpY2xlIj4xNzwvcmVm
LXR5cGU+PGNvbnRyaWJ1dG9ycz48YXV0aG9ycz48YXV0aG9yPlhpZSwgV2VpPC9hdXRob3I+PGF1
dGhvcj5IdWFuZywgSmlrdW48L2F1dGhvcj48YXV0aG9yPldhbmcsIEppbnhpYTwvYXV0aG9yPjxh
dXRob3I+Q3VpLCBRaTwvYXV0aG9yPjxhdXRob3I+Um9iZXJ0c29uLCBSaWNreTwvYXV0aG9yPjxh
dXRob3I+Q2hlbiwgS2V2aW48L2F1dGhvcj48L2F1dGhvcnM+PC9jb250cmlidXRvcnM+PHRpdGxl
cz48dGl0bGU+Q2xpbWF0ZSBjaGFuZ2UgaW1wYWN0cyBvbiBDaGluYSZhcG9zO3MgYWdyaWN1bHR1
cmU6IFRoZSByZXNwb25zZXMgZnJvbSBtYXJrZXQgYW5kIHRyYWRlPC90aXRsZT48c2Vjb25kYXJ5
LXRpdGxlPkNoaW5hIEVjb25vbWljIFJldmlldzwvc2Vjb25kYXJ5LXRpdGxlPjwvdGl0bGVzPjxw
YWdlcz4xMDEyNTY8L3BhZ2VzPjx2b2x1bWU+NjI8L3ZvbHVtZT48a2V5d29yZHM+PGtleXdvcmQ+
Q2xpbWF0ZSBjaGFuZ2U8L2tleXdvcmQ+PGtleXdvcmQ+Rm9vZCBzZWN1cml0eTwva2V5d29yZD48
a2V5d29yZD5NYXJrZXQ8L2tleXdvcmQ+PGtleXdvcmQ+VHJhZGU8L2tleXdvcmQ+PGtleXdvcmQ+
Q2hpbmE8L2tleXdvcmQ+PC9rZXl3b3Jkcz48ZGF0ZXM+PHllYXI+MjAyMDwveWVhcj48cHViLWRh
dGVzPjxkYXRlPjIwMjAvMDgvMDEvPC9kYXRlPjwvcHViLWRhdGVzPjwvZGF0ZXM+PGlzYm4+MTA0
My05NTFYPC9pc2JuPjx1cmxzPjxyZWxhdGVkLXVybHM+PHVybD5odHRwczovL3d3dy5zY2llbmNl
ZGlyZWN0LmNvbS9zY2llbmNlL2FydGljbGUvcGlpL1MxMDQzOTUxWDE4MzAxNjg4PC91cmw+PC9y
ZWxhdGVkLXVybHM+PC91cmxzPjxlbGVjdHJvbmljLXJlc291cmNlLW51bT5odHRwczovL2RvaS5v
cmcvMTAuMTAxNi9qLmNoaWVjby4yMDE4LjExLjAwNzwvZWxlY3Ryb25pYy1yZXNvdXJjZS1udW0+
PC9yZWNvcmQ+PC9DaXRlPjwvRW5kTm90ZT4A
</w:fldData>
        </w:fldChar>
      </w:r>
      <w:r w:rsidRPr="00E60C81">
        <w:rPr>
          <w:lang w:val="en-GB"/>
        </w:rPr>
        <w:instrText xml:space="preserve"> ADDIN EN.CITE </w:instrText>
      </w:r>
      <w:r w:rsidRPr="00E60C81">
        <w:rPr>
          <w:lang w:val="en-GB"/>
        </w:rPr>
        <w:fldChar w:fldCharType="begin">
          <w:fldData xml:space="preserve">PEVuZE5vdGU+PENpdGU+PEF1dGhvcj5EaW5nPC9BdXRob3I+PFllYXI+MjAyMTwvWWVhcj48UmVj
TnVtPjQ3PC9SZWNOdW0+PERpc3BsYXlUZXh0PjxzdHlsZSBzaXplPSIxMCI+WzE3LDE4XTwvc3R5
bGU+PC9EaXNwbGF5VGV4dD48cmVjb3JkPjxyZWMtbnVtYmVyPjQ3PC9yZWMtbnVtYmVyPjxmb3Jl
aWduLWtleXM+PGtleSBhcHA9IkVOIiBkYi1pZD0iZnZ2enhmNTJvd2FzYTFlMno5NXZ3OTI1MDl4
dGZlZHgyc2VyIiB0aW1lc3RhbXA9IjE2MzYxMTIyNTEiPjQ3PC9rZXk+PC9mb3JlaWduLWtleXM+
PHJlZi10eXBlIG5hbWU9IkpvdXJuYWwgQXJ0aWNsZSI+MTc8L3JlZi10eXBlPjxjb250cmlidXRv
cnM+PGF1dGhvcnM+PGF1dGhvcj5EaW5nLCBZb25nLUppYW48L2F1dGhvcj48YXV0aG9yPkxpLCBD
aGVuLVl1PC9hdXRob3I+PGF1dGhvcj5XYW5nLCBYaWFvbWluZzwvYXV0aG9yPjxhdXRob3I+V2Fu
ZywgWWFuPC9hdXRob3I+PGF1dGhvcj5XYW5nLCBTaGVuZy1YaWE8L2F1dGhvcj48YXV0aG9yPkNo
YW5nLCBZYS1QaW5nPC9hdXRob3I+PGF1dGhvcj5RaW4sIEppYTwvYXV0aG9yPjxhdXRob3I+V2Fu
ZywgU2hhby1QaW5nPC9hdXRob3I+PGF1dGhvcj5aaGFvLCBRaXUtRG9uZzwvYXV0aG9yPjxhdXRo
b3I+V2FuZywgWmVuZy1SdTwvYXV0aG9yPjwvYXV0aG9ycz48L2NvbnRyaWJ1dG9ycz48dGl0bGVz
Pjx0aXRsZT5BbiBvdmVydmlldyBvZiBjbGltYXRlIGNoYW5nZSBpbXBhY3RzIG9uIHRoZSBzb2Np
ZXR5IGluIENoaW5hPC90aXRsZT48c2Vjb25kYXJ5LXRpdGxlPkFkdmFuY2VzIGluIENsaW1hdGUg
Q2hhbmdlIFJlc2VhcmNoPC9zZWNvbmRhcnktdGl0bGU+PC90aXRsZXM+PHBlcmlvZGljYWw+PGZ1
bGwtdGl0bGU+QWR2YW5jZXMgaW4gQ2xpbWF0ZSBDaGFuZ2UgUmVzZWFyY2g8L2Z1bGwtdGl0bGU+
PGFiYnItMT5BZHYuIENsaW0uIENoYW5nLiBSZXMuPC9hYmJyLTE+PC9wZXJpb2RpY2FsPjxwYWdl
cz4yMTAtMjIzPC9wYWdlcz48dm9sdW1lPjEyPC92b2x1bWU+PG51bWJlcj4yPC9udW1iZXI+PGtl
eXdvcmRzPjxrZXl3b3JkPkNsaW1hdGUgY2hhbmdlPC9rZXl3b3JkPjxrZXl3b3JkPlB1YmxpYyBo
ZWFsdGg8L2tleXdvcmQ+PGtleXdvcmQ+SHVtYW4gc2V0dGxlbWVudDwva2V5d29yZD48a2V5d29y
ZD5MaXZlbGlob29kPC9rZXl3b3JkPjxrZXl3b3JkPkluZHVzdHJpZXM8L2tleXdvcmQ+PGtleXdv
cmQ+SW5mcmFzdHJ1Y3R1cmU8L2tleXdvcmQ+PGtleXdvcmQ+U3BhdGlhbCBwYXR0ZXJuPC9rZXl3
b3JkPjxrZXl3b3JkPlBvbGljeTwva2V5d29yZD48L2tleXdvcmRzPjxkYXRlcz48eWVhcj4yMDIx
PC95ZWFyPjxwdWItZGF0ZXM+PGRhdGU+MjAyMS8wNC8wMS88L2RhdGU+PC9wdWItZGF0ZXM+PC9k
YXRlcz48aXNibj4xNjc0LTkyNzg8L2lzYm4+PHVybHM+PHJlbGF0ZWQtdXJscz48dXJsPmh0dHBz
Oi8vd3d3LnNjaWVuY2VkaXJlY3QuY29tL3NjaWVuY2UvYXJ0aWNsZS9waWkvUzE2NzQ5Mjc4MjEw
MDA0MTE8L3VybD48L3JlbGF0ZWQtdXJscz48L3VybHM+PGVsZWN0cm9uaWMtcmVzb3VyY2UtbnVt
Pmh0dHBzOi8vZG9pLm9yZy8xMC4xMDE2L2ouYWNjcmUuMjAyMS4wMy4wMDI8L2VsZWN0cm9uaWMt
cmVzb3VyY2UtbnVtPjwvcmVjb3JkPjwvQ2l0ZT48Q2l0ZT48QXV0aG9yPlhpZTwvQXV0aG9yPjxZ
ZWFyPjIwMjA8L1llYXI+PFJlY051bT40OTwvUmVjTnVtPjxyZWNvcmQ+PHJlYy1udW1iZXI+NDk8
L3JlYy1udW1iZXI+PGZvcmVpZ24ta2V5cz48a2V5IGFwcD0iRU4iIGRiLWlkPSJmdnZ6eGY1Mm93
YXNhMWUyejk1dnc5MjUwOXh0ZmVkeDJzZXIiIHRpbWVzdGFtcD0iMTYzNjExMzQ5MCI+NDk8L2tl
eT48L2ZvcmVpZ24ta2V5cz48cmVmLXR5cGUgbmFtZT0iSm91cm5hbCBBcnRpY2xlIj4xNzwvcmVm
LXR5cGU+PGNvbnRyaWJ1dG9ycz48YXV0aG9ycz48YXV0aG9yPlhpZSwgV2VpPC9hdXRob3I+PGF1
dGhvcj5IdWFuZywgSmlrdW48L2F1dGhvcj48YXV0aG9yPldhbmcsIEppbnhpYTwvYXV0aG9yPjxh
dXRob3I+Q3VpLCBRaTwvYXV0aG9yPjxhdXRob3I+Um9iZXJ0c29uLCBSaWNreTwvYXV0aG9yPjxh
dXRob3I+Q2hlbiwgS2V2aW48L2F1dGhvcj48L2F1dGhvcnM+PC9jb250cmlidXRvcnM+PHRpdGxl
cz48dGl0bGU+Q2xpbWF0ZSBjaGFuZ2UgaW1wYWN0cyBvbiBDaGluYSZhcG9zO3MgYWdyaWN1bHR1
cmU6IFRoZSByZXNwb25zZXMgZnJvbSBtYXJrZXQgYW5kIHRyYWRlPC90aXRsZT48c2Vjb25kYXJ5
LXRpdGxlPkNoaW5hIEVjb25vbWljIFJldmlldzwvc2Vjb25kYXJ5LXRpdGxlPjwvdGl0bGVzPjxw
YWdlcz4xMDEyNTY8L3BhZ2VzPjx2b2x1bWU+NjI8L3ZvbHVtZT48a2V5d29yZHM+PGtleXdvcmQ+
Q2xpbWF0ZSBjaGFuZ2U8L2tleXdvcmQ+PGtleXdvcmQ+Rm9vZCBzZWN1cml0eTwva2V5d29yZD48
a2V5d29yZD5NYXJrZXQ8L2tleXdvcmQ+PGtleXdvcmQ+VHJhZGU8L2tleXdvcmQ+PGtleXdvcmQ+
Q2hpbmE8L2tleXdvcmQ+PC9rZXl3b3Jkcz48ZGF0ZXM+PHllYXI+MjAyMDwveWVhcj48cHViLWRh
dGVzPjxkYXRlPjIwMjAvMDgvMDEvPC9kYXRlPjwvcHViLWRhdGVzPjwvZGF0ZXM+PGlzYm4+MTA0
My05NTFYPC9pc2JuPjx1cmxzPjxyZWxhdGVkLXVybHM+PHVybD5odHRwczovL3d3dy5zY2llbmNl
ZGlyZWN0LmNvbS9zY2llbmNlL2FydGljbGUvcGlpL1MxMDQzOTUxWDE4MzAxNjg4PC91cmw+PC9y
ZWxhdGVkLXVybHM+PC91cmxzPjxlbGVjdHJvbmljLXJlc291cmNlLW51bT5odHRwczovL2RvaS5v
cmcvMTAuMTAxNi9qLmNoaWVjby4yMDE4LjExLjAwNzwvZWxlY3Ryb25pYy1yZXNvdXJjZS1udW0+
PC9yZWNvcmQ+PC9DaXRlPjwvRW5kTm90ZT4A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lang w:val="en-GB"/>
        </w:rPr>
        <w:t>[17,18]</w:t>
      </w:r>
      <w:r w:rsidRPr="00E60C81">
        <w:rPr>
          <w:lang w:val="en-GB"/>
        </w:rPr>
        <w:fldChar w:fldCharType="end"/>
      </w:r>
      <w:r w:rsidRPr="00E60C81">
        <w:rPr>
          <w:lang w:val="en-GB"/>
        </w:rPr>
        <w:t>. Thus, elucidating the relationship between climate change and crop yield and SOC stock is critically important for agricultural production and food security, not only in the region, but for impacts further afield also.</w:t>
      </w:r>
    </w:p>
    <w:p w14:paraId="21E5F17B" w14:textId="354F8319" w:rsidR="00DB309C" w:rsidRPr="00E60C81" w:rsidRDefault="00DB309C" w:rsidP="003228E1">
      <w:pPr>
        <w:pStyle w:val="MDPI31text"/>
        <w:rPr>
          <w:color w:val="auto"/>
          <w:lang w:val="en-GB"/>
        </w:rPr>
      </w:pPr>
      <w:r w:rsidRPr="00E60C81">
        <w:rPr>
          <w:lang w:val="en-GB"/>
        </w:rPr>
        <w:t xml:space="preserve">Although the statistical analyses of measured data can reveal the impacts of real-time meteorological variables and controlled variables on crop yield and SOC stock, it is effectively impossible to monitor the impacts of different climatic scenarios in the future through data-driven models. In this respect, agricultural system (mathematical) models provide a valuable tool for simulating (predicting) future crop productivity and nutrient cycling under different agronomic practices </w:t>
      </w:r>
      <w:r w:rsidR="0047269E" w:rsidRPr="00E60C81">
        <w:rPr>
          <w:lang w:val="en-GB"/>
        </w:rPr>
        <w:t xml:space="preserve">and </w:t>
      </w:r>
      <w:r w:rsidRPr="00E60C81">
        <w:rPr>
          <w:lang w:val="en-GB"/>
        </w:rPr>
        <w:t xml:space="preserve">climate change scenarios </w:t>
      </w:r>
      <w:r w:rsidRPr="00E60C81">
        <w:rPr>
          <w:lang w:val="en-GB"/>
        </w:rPr>
        <w:fldChar w:fldCharType="begin"/>
      </w:r>
      <w:r w:rsidRPr="00E60C81">
        <w:rPr>
          <w:lang w:val="en-GB"/>
        </w:rPr>
        <w:instrText xml:space="preserve"> ADDIN EN.CITE &lt;EndNote&gt;&lt;Cite&gt;&lt;Author&gt;Jones&lt;/Author&gt;&lt;Year&gt;2017&lt;/Year&gt;&lt;RecNum&gt;23&lt;/RecNum&gt;&lt;DisplayText&gt;&lt;style size="10"&gt;[19]&lt;/style&gt;&lt;/DisplayText&gt;&lt;record&gt;&lt;rec-number&gt;23&lt;/rec-number&gt;&lt;foreign-keys&gt;&lt;key app="EN" db-id="fvvzxf52owasa1e2z95vw92509xtfedx2ser" timestamp="1631009975"&gt;23&lt;/key&gt;&lt;/foreign-keys&gt;&lt;ref-type name="Journal Article"&gt;17&lt;/ref-type&gt;&lt;contributors&gt;&lt;authors&gt;&lt;author&gt;Jones, James W.&lt;/author&gt;&lt;author&gt;Antle, John M.&lt;/author&gt;&lt;author&gt;Basso, Bruno&lt;/author&gt;&lt;author&gt;Boote, Kenneth J.&lt;/author&gt;&lt;author&gt;Conant, Richard T.&lt;/author&gt;&lt;author&gt;Foster, Ian&lt;/author&gt;&lt;author&gt;Godfray, H. Charles J.&lt;/author&gt;&lt;author&gt;Herrero, Mario&lt;/author&gt;&lt;author&gt;Howitt, Richard E.&lt;/author&gt;&lt;author&gt;Janssen, Sander&lt;/author&gt;&lt;author&gt;Keating, Brian A.&lt;/author&gt;&lt;author&gt;Munoz-Carpena, Rafael&lt;/author&gt;&lt;author&gt;Porter, Cheryl H.&lt;/author&gt;&lt;author&gt;Rosenzweig, Cynthia&lt;/author&gt;&lt;author&gt;Wheeler, Tim R.&lt;/author&gt;&lt;/authors&gt;&lt;/contributors&gt;&lt;titles&gt;&lt;title&gt;Brief history of agricultural systems modeling&lt;/title&gt;&lt;secondary-title&gt;Agricultural Systems&lt;/secondary-title&gt;&lt;/titles&gt;&lt;periodical&gt;&lt;full-title&gt;Agricultural Systems&lt;/full-title&gt;&lt;abbr-1&gt;Agric. Syst.&lt;/abbr-1&gt;&lt;/periodical&gt;&lt;pages&gt;240-254&lt;/pages&gt;&lt;volume&gt;155&lt;/volume&gt;&lt;keywords&gt;&lt;keyword&gt;Agricultural systems&lt;/keyword&gt;&lt;keyword&gt;Models&lt;/keyword&gt;&lt;keyword&gt;Next generation&lt;/keyword&gt;&lt;keyword&gt;Data&lt;/keyword&gt;&lt;keyword&gt;History&lt;/keyword&gt;&lt;/keywords&gt;&lt;dates&gt;&lt;year&gt;2017&lt;/year&gt;&lt;pub-dates&gt;&lt;date&gt;2017/07/01/&lt;/date&gt;&lt;/pub-dates&gt;&lt;/dates&gt;&lt;isbn&gt;0308-521X&lt;/isbn&gt;&lt;urls&gt;&lt;related-urls&gt;&lt;url&gt;file:\\L:\lwu13747.pdf&lt;/url&gt;&lt;/related-urls&gt;&lt;/urls&gt;&lt;electronic-resource-num&gt;https://dx.doi.org/10.1016/j.agsy.2016.05.014&lt;/electronic-resource-num&gt;&lt;/record&gt;&lt;/Cite&gt;&lt;/EndNote&gt;</w:instrText>
      </w:r>
      <w:r w:rsidRPr="00E60C81">
        <w:rPr>
          <w:lang w:val="en-GB"/>
        </w:rPr>
        <w:fldChar w:fldCharType="separate"/>
      </w:r>
      <w:r w:rsidRPr="00E60C81">
        <w:rPr>
          <w:lang w:val="en-GB"/>
        </w:rPr>
        <w:t>[19]</w:t>
      </w:r>
      <w:r w:rsidRPr="00E60C81">
        <w:rPr>
          <w:lang w:val="en-GB"/>
        </w:rPr>
        <w:fldChar w:fldCharType="end"/>
      </w:r>
      <w:r w:rsidRPr="00E60C81">
        <w:rPr>
          <w:lang w:val="en-GB"/>
        </w:rPr>
        <w:t xml:space="preserve">. The SPACSYS (Soil-Plant-Atmosphere-Continuum </w:t>
      </w:r>
      <w:proofErr w:type="spellStart"/>
      <w:r w:rsidRPr="00E60C81">
        <w:rPr>
          <w:lang w:val="en-GB"/>
        </w:rPr>
        <w:t>SYStem</w:t>
      </w:r>
      <w:proofErr w:type="spellEnd"/>
      <w:r w:rsidRPr="00E60C81">
        <w:rPr>
          <w:lang w:val="en-GB"/>
        </w:rPr>
        <w:t xml:space="preserve">) model is one such process-based model and is capable of simulating processes in plant growth, C, N and phosphorus (P) cycling, water redistribution and heat transformation </w:t>
      </w:r>
      <w:r w:rsidRPr="00E60C81">
        <w:rPr>
          <w:lang w:val="en-GB"/>
        </w:rPr>
        <w:fldChar w:fldCharType="begin">
          <w:fldData xml:space="preserve">PEVuZE5vdGU+PENpdGU+PEF1dGhvcj5XdTwvQXV0aG9yPjxZZWFyPjIwMDc8L1llYXI+PFJlY051
bT4yNDwvUmVjTnVtPjxEaXNwbGF5VGV4dD48c3R5bGUgc2l6ZT0iMTAiPlsyMC0yMl08L3N0eWxl
PjwvRGlzcGxheVRleHQ+PHJlY29yZD48cmVjLW51bWJlcj4yNDwvcmVjLW51bWJlcj48Zm9yZWln
bi1rZXlzPjxrZXkgYXBwPSJFTiIgZGItaWQ9ImZ2dnp4ZjUyb3dhc2ExZTJ6OTV2dzkyNTA5eHRm
ZWR4MnNlciIgdGltZXN0YW1wPSIxNjMxMDA5OTc1Ij4yNDwva2V5PjwvZm9yZWlnbi1rZXlzPjxy
ZWYtdHlwZSBuYW1lPSJKb3VybmFsIEFydGljbGUiPjE3PC9yZWYtdHlwZT48Y29udHJpYnV0b3Jz
PjxhdXRob3JzPjxhdXRob3I+V3UsIEw8L2F1dGhvcj48YXV0aG9yPk1jR2VjaGFuLCBNQjwvYXV0
aG9yPjxhdXRob3I+TWNSb2JlcnRzLCBOZWlsPC9hdXRob3I+PGF1dGhvcj5CYWRkZWxleSwgSkE8
L2F1dGhvcj48YXV0aG9yPldhdHNvbiwgQ0E8L2F1dGhvcj48L2F1dGhvcnM+PC9jb250cmlidXRv
cnM+PHRpdGxlcz48dGl0bGU+U1BBQ1NZUzogaW50ZWdyYXRpb24gb2YgYSAzRCByb290IGFyY2hp
dGVjdHVyZSBjb21wb25lbnQgdG8gY2FyYm9uLCBuaXRyb2dlbiBhbmQgd2F0ZXIgY3ljbGluZ+KA
lG1vZGVsIGRlc2NyaXB0aW9uPC90aXRsZT48c2Vjb25kYXJ5LXRpdGxlPkVjb2xvZ2ljYWwgTW9k
ZWxsaW5nPC9zZWNvbmRhcnktdGl0bGU+PC90aXRsZXM+PHBlcmlvZGljYWw+PGZ1bGwtdGl0bGU+
RWNvbG9naWNhbCBNb2RlbGxpbmc8L2Z1bGwtdGl0bGU+PGFiYnItMT5FY29sLiBNb2RlbC48L2Fi
YnItMT48YWJici0yPkVjb2wgTW9kZWw8L2FiYnItMj48L3BlcmlvZGljYWw+PHBhZ2VzPjM0My0z
NTk8L3BhZ2VzPjx2b2x1bWU+MjAwPC92b2x1bWU+PG51bWJlcj4zLTQ8L251bWJlcj48ZGF0ZXM+
PHllYXI+MjAwNzwveWVhcj48L2RhdGVzPjxpc2JuPjAzMDQtMzgwMDwvaXNibj48dXJscz48L3Vy
bHM+PGVsZWN0cm9uaWMtcmVzb3VyY2UtbnVtPmh0dHBzOi8vZG9pLm9yZy8xMC4xMDE2L2ouZWNv
bG1vZGVsLjIwMDYuMDguMDEwPC9lbGVjdHJvbmljLXJlc291cmNlLW51bT48L3JlY29yZD48L0Np
dGU+PENpdGUgRXhjbHVkZUF1dGg9IjEiPjxBdXRob3I+UGlydHRpb2phPC9BdXRob3I+PFllYXI+
MjAxNTwvWWVhcj48UmVjTnVtPjQ2PC9SZWNOdW0+PHJlY29yZD48cmVjLW51bWJlcj40NjwvcmVj
LW51bWJlcj48Zm9yZWlnbi1rZXlzPjxrZXkgYXBwPSJFTiIgZGItaWQ9ImZ2dnp4ZjUyb3dhc2Ex
ZTJ6OTV2dzkyNTA5eHRmZWR4MnNlciIgdGltZXN0YW1wPSIxNjM2MTEwMzI1Ij40Njwva2V5Pjwv
Zm9yZWlnbi1rZXlzPjxyZWYtdHlwZSBuYW1lPSJKb3VybmFsIEFydGljbGUiPjE3PC9yZWYtdHlw
ZT48Y29udHJpYnV0b3JzPjxhdXRob3JzPjxhdXRob3I+UGlydHRpb2phLCBOaW5hIDwvYXV0aG9y
PjxhdXRob3I+Q2FydGVyLCBUaW1vdGh5IFIuIDwvYXV0aG9yPjxhdXRob3I+RnJvbnplaywgU3Rl
ZmFuIDwvYXV0aG9yPjxhdXRob3I+QmluZGksIE1hcmNvIDwvYXV0aG9yPjxhdXRob3I+SG9mZm1h
bm4sIEhvbGdlciA8L2F1dGhvcj48YXV0aG9yPlBhbG9zdW8sIFRhcnUgPC9hdXRob3I+PGF1dGhv
cj5SdWl6LVJhbW9zLCBNYXJnYXJpdGEgPC9hdXRob3I+PGF1dGhvcj5UYW8sIEZ1bHUgPC9hdXRo
b3I+PGF1dGhvcj5Ucm5rYSwgTWlyb3NsYXYgPC9hdXRob3I+PGF1dGhvcj5BY3V0aXMsIE1hcmNv
IDwvYXV0aG9yPjxhdXRob3I+QXNzZW5nLCBTZW50aG9sZCA8L2F1dGhvcj48YXV0aG9yPkJhcmFu
b3dza2ksIFBpb3RyIDwvYXV0aG9yPjxhdXRob3I+QmFzc28sIEJydW5vIDwvYXV0aG9yPjxhdXRo
b3I+Qm9kaW4sIFBlciA8L2F1dGhvcj48YXV0aG9yPkJ1aXMsIFNhbXVlbCA8L2F1dGhvcj48YXV0
aG9yPkNhbW1hcmFubywgRGF2aWRlIDwvYXV0aG9yPjxhdXRob3I+RGVsaWdpb3MsIFBhb2xhIDwv
YXV0aG9yPjxhdXRob3I+RGVzdGFpbiwgTWFyaWUtRnJhbmNlIDwvYXV0aG9yPjxhdXRob3I+RHVt
b250LCBCZW5qYW1pbiA8L2F1dGhvcj48YXV0aG9yPkV3ZXJ0LCBGcmFuayA8L2F1dGhvcj48YXV0
aG9yPkZlcnJpc2UsIFJvYmVydG8gPC9hdXRob3I+PGF1dGhvcj5GcmFuw6dvaXMsIExvdWlzIDwv
YXV0aG9yPjxhdXRob3I+R2Fpc2VyLCBUaG9tYXMgPC9hdXRob3I+PGF1dGhvcj5IbGF2aW5rYSwg
UGV0ciA8L2F1dGhvcj48YXV0aG9yPkphY3F1ZW1pbiwgSW5ncmlkIDwvYXV0aG9yPjxhdXRob3I+
S2Vyc2ViYXVtLCBLdXJ0IENocmlzdGlhbiA8L2F1dGhvcj48YXV0aG9yPktvbGxhcywgQ2hyaXMg
PC9hdXRob3I+PGF1dGhvcj5Lcnp5c3pjemFrLCBKYXJvbWlyIDwvYXV0aG9yPjxhdXRob3I+TG9y
aXRlLCBJZ25hY2lvIEouICA8L2F1dGhvcj48YXV0aG9yPk1pbmV0LCBKdWxpZW4gPC9hdXRob3I+
PGF1dGhvcj5NaW5ndWV6LCBNLiBJbmVzIDwvYXV0aG9yPjxhdXRob3I+TW9udGVzaW5vLCBNYW51
ZWwgPC9hdXRob3I+PGF1dGhvcj5Nb3Jpb25kbywgTWFyY28gPC9hdXRob3I+PGF1dGhvcj5Nw7xs
bGVyLCBDaHJpc3RvcGggPC9hdXRob3I+PGF1dGhvcj5OZW5kZWwsIENsYWFzIDwvYXV0aG9yPjxh
dXRob3I+w5Z6dMO8cmssIElzaWsgPC9hdXRob3I+PGF1dGhvcj5QZXJlZ28sIEFsZXNzaWEgPC9h
dXRob3I+PGF1dGhvcj5Sb2Ryw61ndWV6LCBBbGZyZWRvIDwvYXV0aG9yPjxhdXRob3I+UnVhbmUs
IEFsZXggQy4gPC9hdXRob3I+PGF1dGhvcj5SdWdldCwgRnJhbsOnb2lzZSA8L2F1dGhvcj48YXV0
aG9yPlNhbm5hLCBNYXR0aWEgPC9hdXRob3I+PGF1dGhvcj5TZW1lbm92LCBNaWtoYWlsIEEuIDwv
YXV0aG9yPjxhdXRob3I+U2xhd2luc2tpLCBDZXphcnkgPC9hdXRob3I+PGF1dGhvcj5TdHJhdG9u
b3ZpdGNoLCBQaWVycmUgPC9hdXRob3I+PGF1dGhvcj5TdXBpdCwgSXdhbiA8L2F1dGhvcj48YXV0
aG9yPldhaGEsIEthdGhhcmluYSA8L2F1dGhvcj48YXV0aG9yPldhbmcgRW5saSA8L2F1dGhvcj48
YXV0aG9yPld1LCBMaWFuaGFpIDwvYXV0aG9yPjxhdXRob3I+WmhhbywgWmhpZ2FuIDwvYXV0aG9y
PjxhdXRob3I+UsO2dHRlciwgUmVpbXVuZCBQLiA8L2F1dGhvcj48L2F1dGhvcnM+PC9jb250cmli
dXRvcnM+PHRpdGxlcz48dGl0bGU+VGVtcGVyYXR1cmUgYW5kIHByZWNpcGl0YXRpb24gZWZmZWN0
cyBvbiB3aGVhdCB5aWVsZCBhY3Jvc3MgYSBFdXJvcGVhbiB0cmFuc2VjdDogYSBjcm9wIG1vZGVs
IGVuc2VtYmxlIGFuYWx5c2lzIHVzaW5nIGltcGFjdCByZXNwb25zZSBzdXJmYWNlczwvdGl0bGU+
PHNlY29uZGFyeS10aXRsZT5DbGltYXRlIFJlc2VhcmNoPC9zZWNvbmRhcnktdGl0bGU+PC90aXRs
ZXM+PHBlcmlvZGljYWw+PGZ1bGwtdGl0bGU+Q2xpbWF0ZSBSZXNlYXJjaDwvZnVsbC10aXRsZT48
YWJici0xPkNsaW1hdGUgUmVzLjwvYWJici0xPjwvcGVyaW9kaWNhbD48cGFnZXM+ODctMTA1PC9w
YWdlcz48dm9sdW1lPjY1PC92b2x1bWU+PGRhdGVzPjx5ZWFyPjIwMTU8L3llYXI+PHB1Yi1kYXRl
cz48ZGF0ZT4yOS8wMS8yMDE1PC9kYXRlPjwvcHViLWRhdGVzPjwvZGF0ZXM+PHVybHM+PHJlbGF0
ZWQtdXJscz48dXJsPmZpbGU6XFxMOlxsd3UxMzAxOC5wZGY8L3VybD48L3JlbGF0ZWQtdXJscz48
L3VybHM+PGVsZWN0cm9uaWMtcmVzb3VyY2UtbnVtPjxzdHlsZSBmYWNlPSJub3JtYWwiIGZvbnQ9
ImRlZmF1bHQiIHNpemU9IjEyIj5odHRwczovL2RvaS5vcmcvPC9zdHlsZT48c3R5bGUgZmFjZT0i
bm9ybWFsIiBmb250PSJkZWZhdWx0IiBzaXplPSIxMDAlIj4xMC4zMzU0L2NyMDEzMjI8L3N0eWxl
PjwvZWxlY3Ryb25pYy1yZXNvdXJjZS1udW0+PC9yZWNvcmQ+PC9DaXRlPjxDaXRlIEV4Y2x1ZGVB
dXRoPSIxIj48QXV0aG9yPld1PC9BdXRob3I+PFllYXI+MjAxOTwvWWVhcj48UmVjTnVtPjQ0PC9S
ZWNOdW0+PHJlY29yZD48cmVjLW51bWJlcj40NDwvcmVjLW51bWJlcj48Zm9yZWlnbi1rZXlzPjxr
ZXkgYXBwPSJFTiIgZGItaWQ9ImZ2dnp4ZjUyb3dhc2ExZTJ6OTV2dzkyNTA5eHRmZWR4MnNlciIg
dGltZXN0YW1wPSIxNjM2MDQyNDk5Ij40NDwva2V5PjwvZm9yZWlnbi1rZXlzPjxyZWYtdHlwZSBu
YW1lPSJKb3VybmFsIEFydGljbGUiPjE3PC9yZWYtdHlwZT48Y29udHJpYnV0b3JzPjxhdXRob3Jz
PjxhdXRob3I+V3UsIExpYW5oYWk8L2F1dGhvcj48YXV0aG9yPkJsYWNrd2VsbCwgTWFydGluPC9h
dXRob3I+PGF1dGhvcj5EdW5oYW0sIFNhcmFoPC9hdXRob3I+PGF1dGhvcj5IZXJuw6FuZGV6LUFs
bGljYSwgSmF2aWVyPC9hdXRob3I+PGF1dGhvcj5NY0dyYXRoLCBTdGV2ZSBQLjwvYXV0aG9yPjwv
YXV0aG9ycz48L2NvbnRyaWJ1dG9ycz48dGl0bGVzPjx0aXRsZT5TaW11bGF0aW9uIG9mIHBob3Nw
aG9ydXMgY2hlbWlzdHJ5LCB1cHRha2UgYW5kIHV0aWxpc2F0aW9uIGJ5IHdpbnRlciB3aGVhdDwv
dGl0bGU+PHNlY29uZGFyeS10aXRsZT5QbGFudHM8L3NlY29uZGFyeS10aXRsZT48L3RpdGxlcz48
cGFnZXM+NDA0PC9wYWdlcz48dm9sdW1lPjg8L3ZvbHVtZT48bnVtYmVyPjEwPC9udW1iZXI+PGRh
dGVzPjx5ZWFyPjIwMTk8L3llYXI+PC9kYXRlcz48aXNibj4yMjIzLTc3NDc8L2lzYm4+PGFjY2Vz
c2lvbi1udW0+ZG9pOjEwLjMzOTAvcGxhbnRzODEwMDQwNDwvYWNjZXNzaW9uLW51bT48dXJscz48
cmVsYXRlZC11cmxzPjx1cmw+ZmlsZTpcXEw6XGx3dTE0MDg5LnBkZjwvdXJsPjwvcmVsYXRlZC11
cmxzPjwvdXJscz48ZWxlY3Ryb25pYy1yZXNvdXJjZS1udW0+aHR0cHM6Ly9kb2kub3JnLzEwLjMz
OTAvcGxhbnRzODEwMDQwNDwvZWxlY3Ryb25pYy1yZXNvdXJjZS1udW0+PC9yZWNvcmQ+PC9DaXRl
PjwvRW5kTm90ZT4A
</w:fldData>
        </w:fldChar>
      </w:r>
      <w:r w:rsidRPr="00E60C81">
        <w:rPr>
          <w:lang w:val="en-GB"/>
        </w:rPr>
        <w:instrText xml:space="preserve"> ADDIN EN.CITE </w:instrText>
      </w:r>
      <w:r w:rsidRPr="00E60C81">
        <w:rPr>
          <w:lang w:val="en-GB"/>
        </w:rPr>
        <w:fldChar w:fldCharType="begin">
          <w:fldData xml:space="preserve">PEVuZE5vdGU+PENpdGU+PEF1dGhvcj5XdTwvQXV0aG9yPjxZZWFyPjIwMDc8L1llYXI+PFJlY051
bT4yNDwvUmVjTnVtPjxEaXNwbGF5VGV4dD48c3R5bGUgc2l6ZT0iMTAiPlsyMC0yMl08L3N0eWxl
PjwvRGlzcGxheVRleHQ+PHJlY29yZD48cmVjLW51bWJlcj4yNDwvcmVjLW51bWJlcj48Zm9yZWln
bi1rZXlzPjxrZXkgYXBwPSJFTiIgZGItaWQ9ImZ2dnp4ZjUyb3dhc2ExZTJ6OTV2dzkyNTA5eHRm
ZWR4MnNlciIgdGltZXN0YW1wPSIxNjMxMDA5OTc1Ij4yNDwva2V5PjwvZm9yZWlnbi1rZXlzPjxy
ZWYtdHlwZSBuYW1lPSJKb3VybmFsIEFydGljbGUiPjE3PC9yZWYtdHlwZT48Y29udHJpYnV0b3Jz
PjxhdXRob3JzPjxhdXRob3I+V3UsIEw8L2F1dGhvcj48YXV0aG9yPk1jR2VjaGFuLCBNQjwvYXV0
aG9yPjxhdXRob3I+TWNSb2JlcnRzLCBOZWlsPC9hdXRob3I+PGF1dGhvcj5CYWRkZWxleSwgSkE8
L2F1dGhvcj48YXV0aG9yPldhdHNvbiwgQ0E8L2F1dGhvcj48L2F1dGhvcnM+PC9jb250cmlidXRv
cnM+PHRpdGxlcz48dGl0bGU+U1BBQ1NZUzogaW50ZWdyYXRpb24gb2YgYSAzRCByb290IGFyY2hp
dGVjdHVyZSBjb21wb25lbnQgdG8gY2FyYm9uLCBuaXRyb2dlbiBhbmQgd2F0ZXIgY3ljbGluZ+KA
lG1vZGVsIGRlc2NyaXB0aW9uPC90aXRsZT48c2Vjb25kYXJ5LXRpdGxlPkVjb2xvZ2ljYWwgTW9k
ZWxsaW5nPC9zZWNvbmRhcnktdGl0bGU+PC90aXRsZXM+PHBlcmlvZGljYWw+PGZ1bGwtdGl0bGU+
RWNvbG9naWNhbCBNb2RlbGxpbmc8L2Z1bGwtdGl0bGU+PGFiYnItMT5FY29sLiBNb2RlbC48L2Fi
YnItMT48YWJici0yPkVjb2wgTW9kZWw8L2FiYnItMj48L3BlcmlvZGljYWw+PHBhZ2VzPjM0My0z
NTk8L3BhZ2VzPjx2b2x1bWU+MjAwPC92b2x1bWU+PG51bWJlcj4zLTQ8L251bWJlcj48ZGF0ZXM+
PHllYXI+MjAwNzwveWVhcj48L2RhdGVzPjxpc2JuPjAzMDQtMzgwMDwvaXNibj48dXJscz48L3Vy
bHM+PGVsZWN0cm9uaWMtcmVzb3VyY2UtbnVtPmh0dHBzOi8vZG9pLm9yZy8xMC4xMDE2L2ouZWNv
bG1vZGVsLjIwMDYuMDguMDEwPC9lbGVjdHJvbmljLXJlc291cmNlLW51bT48L3JlY29yZD48L0Np
dGU+PENpdGUgRXhjbHVkZUF1dGg9IjEiPjxBdXRob3I+UGlydHRpb2phPC9BdXRob3I+PFllYXI+
MjAxNTwvWWVhcj48UmVjTnVtPjQ2PC9SZWNOdW0+PHJlY29yZD48cmVjLW51bWJlcj40NjwvcmVj
LW51bWJlcj48Zm9yZWlnbi1rZXlzPjxrZXkgYXBwPSJFTiIgZGItaWQ9ImZ2dnp4ZjUyb3dhc2Ex
ZTJ6OTV2dzkyNTA5eHRmZWR4MnNlciIgdGltZXN0YW1wPSIxNjM2MTEwMzI1Ij40Njwva2V5Pjwv
Zm9yZWlnbi1rZXlzPjxyZWYtdHlwZSBuYW1lPSJKb3VybmFsIEFydGljbGUiPjE3PC9yZWYtdHlw
ZT48Y29udHJpYnV0b3JzPjxhdXRob3JzPjxhdXRob3I+UGlydHRpb2phLCBOaW5hIDwvYXV0aG9y
PjxhdXRob3I+Q2FydGVyLCBUaW1vdGh5IFIuIDwvYXV0aG9yPjxhdXRob3I+RnJvbnplaywgU3Rl
ZmFuIDwvYXV0aG9yPjxhdXRob3I+QmluZGksIE1hcmNvIDwvYXV0aG9yPjxhdXRob3I+SG9mZm1h
bm4sIEhvbGdlciA8L2F1dGhvcj48YXV0aG9yPlBhbG9zdW8sIFRhcnUgPC9hdXRob3I+PGF1dGhv
cj5SdWl6LVJhbW9zLCBNYXJnYXJpdGEgPC9hdXRob3I+PGF1dGhvcj5UYW8sIEZ1bHUgPC9hdXRo
b3I+PGF1dGhvcj5Ucm5rYSwgTWlyb3NsYXYgPC9hdXRob3I+PGF1dGhvcj5BY3V0aXMsIE1hcmNv
IDwvYXV0aG9yPjxhdXRob3I+QXNzZW5nLCBTZW50aG9sZCA8L2F1dGhvcj48YXV0aG9yPkJhcmFu
b3dza2ksIFBpb3RyIDwvYXV0aG9yPjxhdXRob3I+QmFzc28sIEJydW5vIDwvYXV0aG9yPjxhdXRo
b3I+Qm9kaW4sIFBlciA8L2F1dGhvcj48YXV0aG9yPkJ1aXMsIFNhbXVlbCA8L2F1dGhvcj48YXV0
aG9yPkNhbW1hcmFubywgRGF2aWRlIDwvYXV0aG9yPjxhdXRob3I+RGVsaWdpb3MsIFBhb2xhIDwv
YXV0aG9yPjxhdXRob3I+RGVzdGFpbiwgTWFyaWUtRnJhbmNlIDwvYXV0aG9yPjxhdXRob3I+RHVt
b250LCBCZW5qYW1pbiA8L2F1dGhvcj48YXV0aG9yPkV3ZXJ0LCBGcmFuayA8L2F1dGhvcj48YXV0
aG9yPkZlcnJpc2UsIFJvYmVydG8gPC9hdXRob3I+PGF1dGhvcj5GcmFuw6dvaXMsIExvdWlzIDwv
YXV0aG9yPjxhdXRob3I+R2Fpc2VyLCBUaG9tYXMgPC9hdXRob3I+PGF1dGhvcj5IbGF2aW5rYSwg
UGV0ciA8L2F1dGhvcj48YXV0aG9yPkphY3F1ZW1pbiwgSW5ncmlkIDwvYXV0aG9yPjxhdXRob3I+
S2Vyc2ViYXVtLCBLdXJ0IENocmlzdGlhbiA8L2F1dGhvcj48YXV0aG9yPktvbGxhcywgQ2hyaXMg
PC9hdXRob3I+PGF1dGhvcj5Lcnp5c3pjemFrLCBKYXJvbWlyIDwvYXV0aG9yPjxhdXRob3I+TG9y
aXRlLCBJZ25hY2lvIEouICA8L2F1dGhvcj48YXV0aG9yPk1pbmV0LCBKdWxpZW4gPC9hdXRob3I+
PGF1dGhvcj5NaW5ndWV6LCBNLiBJbmVzIDwvYXV0aG9yPjxhdXRob3I+TW9udGVzaW5vLCBNYW51
ZWwgPC9hdXRob3I+PGF1dGhvcj5Nb3Jpb25kbywgTWFyY28gPC9hdXRob3I+PGF1dGhvcj5Nw7xs
bGVyLCBDaHJpc3RvcGggPC9hdXRob3I+PGF1dGhvcj5OZW5kZWwsIENsYWFzIDwvYXV0aG9yPjxh
dXRob3I+w5Z6dMO8cmssIElzaWsgPC9hdXRob3I+PGF1dGhvcj5QZXJlZ28sIEFsZXNzaWEgPC9h
dXRob3I+PGF1dGhvcj5Sb2Ryw61ndWV6LCBBbGZyZWRvIDwvYXV0aG9yPjxhdXRob3I+UnVhbmUs
IEFsZXggQy4gPC9hdXRob3I+PGF1dGhvcj5SdWdldCwgRnJhbsOnb2lzZSA8L2F1dGhvcj48YXV0
aG9yPlNhbm5hLCBNYXR0aWEgPC9hdXRob3I+PGF1dGhvcj5TZW1lbm92LCBNaWtoYWlsIEEuIDwv
YXV0aG9yPjxhdXRob3I+U2xhd2luc2tpLCBDZXphcnkgPC9hdXRob3I+PGF1dGhvcj5TdHJhdG9u
b3ZpdGNoLCBQaWVycmUgPC9hdXRob3I+PGF1dGhvcj5TdXBpdCwgSXdhbiA8L2F1dGhvcj48YXV0
aG9yPldhaGEsIEthdGhhcmluYSA8L2F1dGhvcj48YXV0aG9yPldhbmcgRW5saSA8L2F1dGhvcj48
YXV0aG9yPld1LCBMaWFuaGFpIDwvYXV0aG9yPjxhdXRob3I+WmhhbywgWmhpZ2FuIDwvYXV0aG9y
PjxhdXRob3I+UsO2dHRlciwgUmVpbXVuZCBQLiA8L2F1dGhvcj48L2F1dGhvcnM+PC9jb250cmli
dXRvcnM+PHRpdGxlcz48dGl0bGU+VGVtcGVyYXR1cmUgYW5kIHByZWNpcGl0YXRpb24gZWZmZWN0
cyBvbiB3aGVhdCB5aWVsZCBhY3Jvc3MgYSBFdXJvcGVhbiB0cmFuc2VjdDogYSBjcm9wIG1vZGVs
IGVuc2VtYmxlIGFuYWx5c2lzIHVzaW5nIGltcGFjdCByZXNwb25zZSBzdXJmYWNlczwvdGl0bGU+
PHNlY29uZGFyeS10aXRsZT5DbGltYXRlIFJlc2VhcmNoPC9zZWNvbmRhcnktdGl0bGU+PC90aXRs
ZXM+PHBlcmlvZGljYWw+PGZ1bGwtdGl0bGU+Q2xpbWF0ZSBSZXNlYXJjaDwvZnVsbC10aXRsZT48
YWJici0xPkNsaW1hdGUgUmVzLjwvYWJici0xPjwvcGVyaW9kaWNhbD48cGFnZXM+ODctMTA1PC9w
YWdlcz48dm9sdW1lPjY1PC92b2x1bWU+PGRhdGVzPjx5ZWFyPjIwMTU8L3llYXI+PHB1Yi1kYXRl
cz48ZGF0ZT4yOS8wMS8yMDE1PC9kYXRlPjwvcHViLWRhdGVzPjwvZGF0ZXM+PHVybHM+PHJlbGF0
ZWQtdXJscz48dXJsPmZpbGU6XFxMOlxsd3UxMzAxOC5wZGY8L3VybD48L3JlbGF0ZWQtdXJscz48
L3VybHM+PGVsZWN0cm9uaWMtcmVzb3VyY2UtbnVtPjxzdHlsZSBmYWNlPSJub3JtYWwiIGZvbnQ9
ImRlZmF1bHQiIHNpemU9IjEyIj5odHRwczovL2RvaS5vcmcvPC9zdHlsZT48c3R5bGUgZmFjZT0i
bm9ybWFsIiBmb250PSJkZWZhdWx0IiBzaXplPSIxMDAlIj4xMC4zMzU0L2NyMDEzMjI8L3N0eWxl
PjwvZWxlY3Ryb25pYy1yZXNvdXJjZS1udW0+PC9yZWNvcmQ+PC9DaXRlPjxDaXRlIEV4Y2x1ZGVB
dXRoPSIxIj48QXV0aG9yPld1PC9BdXRob3I+PFllYXI+MjAxOTwvWWVhcj48UmVjTnVtPjQ0PC9S
ZWNOdW0+PHJlY29yZD48cmVjLW51bWJlcj40NDwvcmVjLW51bWJlcj48Zm9yZWlnbi1rZXlzPjxr
ZXkgYXBwPSJFTiIgZGItaWQ9ImZ2dnp4ZjUyb3dhc2ExZTJ6OTV2dzkyNTA5eHRmZWR4MnNlciIg
dGltZXN0YW1wPSIxNjM2MDQyNDk5Ij40NDwva2V5PjwvZm9yZWlnbi1rZXlzPjxyZWYtdHlwZSBu
YW1lPSJKb3VybmFsIEFydGljbGUiPjE3PC9yZWYtdHlwZT48Y29udHJpYnV0b3JzPjxhdXRob3Jz
PjxhdXRob3I+V3UsIExpYW5oYWk8L2F1dGhvcj48YXV0aG9yPkJsYWNrd2VsbCwgTWFydGluPC9h
dXRob3I+PGF1dGhvcj5EdW5oYW0sIFNhcmFoPC9hdXRob3I+PGF1dGhvcj5IZXJuw6FuZGV6LUFs
bGljYSwgSmF2aWVyPC9hdXRob3I+PGF1dGhvcj5NY0dyYXRoLCBTdGV2ZSBQLjwvYXV0aG9yPjwv
YXV0aG9ycz48L2NvbnRyaWJ1dG9ycz48dGl0bGVzPjx0aXRsZT5TaW11bGF0aW9uIG9mIHBob3Nw
aG9ydXMgY2hlbWlzdHJ5LCB1cHRha2UgYW5kIHV0aWxpc2F0aW9uIGJ5IHdpbnRlciB3aGVhdDwv
dGl0bGU+PHNlY29uZGFyeS10aXRsZT5QbGFudHM8L3NlY29uZGFyeS10aXRsZT48L3RpdGxlcz48
cGFnZXM+NDA0PC9wYWdlcz48dm9sdW1lPjg8L3ZvbHVtZT48bnVtYmVyPjEwPC9udW1iZXI+PGRh
dGVzPjx5ZWFyPjIwMTk8L3llYXI+PC9kYXRlcz48aXNibj4yMjIzLTc3NDc8L2lzYm4+PGFjY2Vz
c2lvbi1udW0+ZG9pOjEwLjMzOTAvcGxhbnRzODEwMDQwNDwvYWNjZXNzaW9uLW51bT48dXJscz48
cmVsYXRlZC11cmxzPjx1cmw+ZmlsZTpcXEw6XGx3dTE0MDg5LnBkZjwvdXJsPjwvcmVsYXRlZC11
cmxzPjwvdXJscz48ZWxlY3Ryb25pYy1yZXNvdXJjZS1udW0+aHR0cHM6Ly9kb2kub3JnLzEwLjMz
OTAvcGxhbnRzODEwMDQwNDwvZWxlY3Ryb25pYy1yZXNvdXJjZS1udW0+PC9yZWNvcmQ+PC9DaXRl
PjwvRW5kTm90ZT4A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00053289" w:rsidRPr="00E60C81">
        <w:rPr>
          <w:lang w:val="en-GB"/>
        </w:rPr>
        <w:t>[20–22</w:t>
      </w:r>
      <w:r w:rsidRPr="00E60C81">
        <w:rPr>
          <w:lang w:val="en-GB"/>
        </w:rPr>
        <w:t>]</w:t>
      </w:r>
      <w:r w:rsidRPr="00E60C81">
        <w:rPr>
          <w:lang w:val="en-GB"/>
        </w:rPr>
        <w:fldChar w:fldCharType="end"/>
      </w:r>
      <w:r w:rsidRPr="00E60C81">
        <w:rPr>
          <w:lang w:val="en-GB"/>
        </w:rPr>
        <w:t xml:space="preserve">, together with more recent functionality in simulating ruminant animal growth </w:t>
      </w:r>
      <w:r w:rsidRPr="00E60C81">
        <w:rPr>
          <w:lang w:val="en-GB"/>
        </w:rPr>
        <w:fldChar w:fldCharType="begin"/>
      </w:r>
      <w:r w:rsidRPr="00E60C81">
        <w:rPr>
          <w:lang w:val="en-GB"/>
        </w:rPr>
        <w:instrText xml:space="preserve"> ADDIN EN.CITE &lt;EndNote&gt;&lt;Cite&gt;&lt;Author&gt;Wu&lt;/Author&gt;&lt;Year&gt;2022&lt;/Year&gt;&lt;RecNum&gt;45&lt;/RecNum&gt;&lt;DisplayText&gt;&lt;style size="10"&gt;[23]&lt;/style&gt;&lt;/DisplayText&gt;&lt;record&gt;&lt;rec-number&gt;45&lt;/rec-number&gt;&lt;foreign-keys&gt;&lt;key app="EN" db-id="fvvzxf52owasa1e2z95vw92509xtfedx2ser" timestamp="1636042729"&gt;45&lt;/key&gt;&lt;/foreign-keys&gt;&lt;ref-type name="Journal Article"&gt;17&lt;/ref-type&gt;&lt;contributors&gt;&lt;authors&gt;&lt;author&gt;Wu, L.&lt;/author&gt;&lt;author&gt;Harris, P.&lt;/author&gt;&lt;author&gt;Misselbrook, T.&lt;/author&gt;&lt;author&gt;Lee, M.&lt;/author&gt;&lt;/authors&gt;&lt;/contributors&gt;&lt;titles&gt;&lt;title&gt;Simulating grazing beef and sheep systems&lt;/title&gt;&lt;secondary-title&gt;Agricultural Systems&lt;/secondary-title&gt;&lt;/titles&gt;&lt;periodical&gt;&lt;full-title&gt;Agricultural Systems&lt;/full-title&gt;&lt;abbr-1&gt;Agric. Syst.&lt;/abbr-1&gt;&lt;/periodical&gt;&lt;dates&gt;&lt;year&gt;2022&lt;/year&gt;&lt;pub-dates&gt;&lt;date&gt;26/04/2021&lt;/date&gt;&lt;/pub-dates&gt;&lt;/dates&gt;&lt;urls&gt;&lt;/urls&gt;&lt;electronic-resource-num&gt;https://doi.org/10.1016/j.agsy.2021.103307&lt;/electronic-resource-num&gt;&lt;/record&gt;&lt;/Cite&gt;&lt;/EndNote&gt;</w:instrText>
      </w:r>
      <w:r w:rsidRPr="00E60C81">
        <w:rPr>
          <w:lang w:val="en-GB"/>
        </w:rPr>
        <w:fldChar w:fldCharType="separate"/>
      </w:r>
      <w:r w:rsidRPr="00E60C81">
        <w:rPr>
          <w:lang w:val="en-GB"/>
        </w:rPr>
        <w:t>[23]</w:t>
      </w:r>
      <w:r w:rsidRPr="00E60C81">
        <w:rPr>
          <w:lang w:val="en-GB"/>
        </w:rPr>
        <w:fldChar w:fldCharType="end"/>
      </w:r>
      <w:r w:rsidRPr="00E60C81">
        <w:rPr>
          <w:lang w:val="en-GB"/>
        </w:rPr>
        <w:t xml:space="preserve">. SPACSYS has been used to assess the effects of climate change on crop yield, N losses, greenhouse gas (GHG) emissions and soil C and N stocks with different cropping systems across different climatic regions </w:t>
      </w:r>
      <w:r w:rsidRPr="00E60C81">
        <w:rPr>
          <w:lang w:val="en-GB"/>
        </w:rPr>
        <w:fldChar w:fldCharType="begin">
          <w:fldData xml:space="preserve">PEVuZE5vdGU+PENpdGU+PEF1dGhvcj5aaGFuZzwvQXV0aG9yPjxZZWFyPjIwMTY8L1llYXI+PFJl
Y051bT4zMDwvUmVjTnVtPjxEaXNwbGF5VGV4dD48c3R5bGUgc2l6ZT0iMTAiPls3LDIxLDI0LDI1
XTwvc3R5bGU+PC9EaXNwbGF5VGV4dD48cmVjb3JkPjxyZWMtbnVtYmVyPjMwPC9yZWMtbnVtYmVy
Pjxmb3JlaWduLWtleXM+PGtleSBhcHA9IkVOIiBkYi1pZD0iZnZ2enhmNTJvd2FzYTFlMno5NXZ3
OTI1MDl4dGZlZHgyc2VyIiB0aW1lc3RhbXA9IjE2MzEwMDk5NzUiPjMwPC9rZXk+PC9mb3JlaWdu
LWtleXM+PHJlZi10eXBlIG5hbWU9IkpvdXJuYWwgQXJ0aWNsZSI+MTc8L3JlZi10eXBlPjxjb250
cmlidXRvcnM+PGF1dGhvcnM+PGF1dGhvcj5aaGFuZywgWHVibzwvYXV0aG9yPjxhdXRob3I+WHUs
IE1pbmdnYW5nPC9hdXRob3I+PGF1dGhvcj5TdW4sIE5hbjwvYXV0aG9yPjxhdXRob3I+WGlvbmcs
IFdlaTwvYXV0aG9yPjxhdXRob3I+SHVhbmcsIFNoYW9taW48L2F1dGhvcj48YXV0aG9yPld1LCBM
aWFuaGFpPC9hdXRob3I+PC9hdXRob3JzPjwvY29udHJpYnV0b3JzPjx0aXRsZXM+PHRpdGxlPk1v
ZGVsbGluZyBhbmQgcHJlZGljdGluZyBjcm9wIHlpZWxkLCBzb2lsIGNhcmJvbiBhbmQgbml0cm9n
ZW4gc3RvY2tzIHVuZGVyIGNsaW1hdGUgY2hhbmdlIHNjZW5hcmlvcyB3aXRoIGZlcnRpbGlzZXIg
bWFuYWdlbWVudCBpbiB0aGUgTm9ydGggQ2hpbmEgUGxhaW48L3RpdGxlPjxzZWNvbmRhcnktdGl0
bGU+R2VvZGVybWE8L3NlY29uZGFyeS10aXRsZT48L3RpdGxlcz48cGVyaW9kaWNhbD48ZnVsbC10
aXRsZT5HZW9kZXJtYTwvZnVsbC10aXRsZT48YWJici0xPkdlb2Rlcm1hPC9hYmJyLTE+PC9wZXJp
b2RpY2FsPjxwYWdlcz4xNzYtMTg2PC9wYWdlcz48dm9sdW1lPjI2NTwvdm9sdW1lPjxrZXl3b3Jk
cz48a2V5d29yZD5DbGltYXRlIGNoYW5nZTwva2V5d29yZD48a2V5d29yZD5TUEFDU1lTPC9rZXl3
b3JkPjxrZXl3b3JkPldoZWF0PC9rZXl3b3JkPjxrZXl3b3JkPk1haXplPC9rZXl3b3JkPjxrZXl3
b3JkPllpZWxkPC9rZXl3b3JkPjxrZXl3b3JkPlNvaWwgb3JnYW5pYyBtYXR0ZXI8L2tleXdvcmQ+
PC9rZXl3b3Jkcz48ZGF0ZXM+PHllYXI+MjAxNjwveWVhcj48cHViLWRhdGVzPjxkYXRlPjIwMTYv
MDMvMDEvPC9kYXRlPjwvcHViLWRhdGVzPjwvZGF0ZXM+PGlzYm4+MDAxNi03MDYxPC9pc2JuPjx1
cmxzPjxyZWxhdGVkLXVybHM+PHVybD5odHRwOi8vd3d3LnNjaWVuY2VkaXJlY3QuY29tL3NjaWVu
Y2UvYXJ0aWNsZS9waWkvUzAwMTY3MDYxMTUzMDE0Mjc8L3VybD48L3JlbGF0ZWQtdXJscz48L3Vy
bHM+PGVsZWN0cm9uaWMtcmVzb3VyY2UtbnVtPmh0dHBzOi8vZG9pLm9yZy8xMC4xMDE2L2ouZ2Vv
ZGVybWEuMjAxNS4xMS4wMjc8L2VsZWN0cm9uaWMtcmVzb3VyY2UtbnVtPjwvcmVjb3JkPjwvQ2l0
ZT48Q2l0ZSBFeGNsdWRlQXV0aD0iMSI+PEF1dGhvcj5aaGFuZzwvQXV0aG9yPjxZZWFyPjIwMTg8
L1llYXI+PFJlY051bT4zMTwvUmVjTnVtPjxyZWNvcmQ+PHJlYy1udW1iZXI+MzE8L3JlYy1udW1i
ZXI+PGZvcmVpZ24ta2V5cz48a2V5IGFwcD0iRU4iIGRiLWlkPSJmdnZ6eGY1Mm93YXNhMWUyejk1
dnc5MjUwOXh0ZmVkeDJzZXIiIHRpbWVzdGFtcD0iMTYzMTAwOTk3NSI+MzE8L2tleT48L2ZvcmVp
Z24ta2V5cz48cmVmLXR5cGUgbmFtZT0iSm91cm5hbCBBcnRpY2xlIj4xNzwvcmVmLXR5cGU+PGNv
bnRyaWJ1dG9ycz48YXV0aG9ycz48YXV0aG9yPlpoYW5nLCBYdWJvPC9hdXRob3I+PGF1dGhvcj5T
dW4sIFpoaWdhbmc8L2F1dGhvcj48YXV0aG9yPkxpdSwgSmlhbjwvYXV0aG9yPjxhdXRob3I+T3V5
YW5nLCBaaHU8L2F1dGhvcj48YXV0aG9yPld1LCBMaWFuaGFpPC9hdXRob3I+PC9hdXRob3JzPjwv
Y29udHJpYnV0b3JzPjx0aXRsZXM+PHRpdGxlPlNpbXVsYXRpbmcgZ3JlZW5ob3VzZSBnYXMgZW1p
c3Npb25zIGFuZCBzdG9ja3Mgb2YgY2FyYm9uIGFuZCBuaXRyb2dlbiBpbiBzb2lsIGZyb20gYSBs
b25nLXRlcm0gbm8tdGlsbCBzeXN0ZW0gaW4gdGhlIE5vcnRoIENoaW5hIFBsYWluPC90aXRsZT48
c2Vjb25kYXJ5LXRpdGxlPlNvaWwgYW5kIFRpbGxhZ2UgUmVzZWFyY2g8L3NlY29uZGFyeS10aXRs
ZT48L3RpdGxlcz48cGVyaW9kaWNhbD48ZnVsbC10aXRsZT5Tb2lsIGFuZCBUaWxsYWdlIFJlc2Vh
cmNoPC9mdWxsLXRpdGxlPjxhYmJyLTE+U29pbCBUaWxsLiBSZXMuPC9hYmJyLTE+PGFiYnItMj5T
b2lsIFRpbGwgUmVzPC9hYmJyLTI+PC9wZXJpb2RpY2FsPjxwYWdlcz4zMi00MDwvcGFnZXM+PHZv
bHVtZT4xNzg8L3ZvbHVtZT48a2V5d29yZHM+PGtleXdvcmQ+Q3JvcCB5aWVsZDwva2V5d29yZD48
a2V5d29yZD5Tb2lsIGZlcnRpbGl0eTwva2V5d29yZD48a2V5d29yZD5ObyB0aWxsYWdlPC9rZXl3
b3JkPjxrZXl3b3JkPkdyZWVuaG91c2UgZ2FzZXM8L2tleXdvcmQ+PGtleXdvcmQ+U1BBQ1NZUzwv
a2V5d29yZD48L2tleXdvcmRzPjxkYXRlcz48eWVhcj4yMDE4PC95ZWFyPjxwdWItZGF0ZXM+PGRh
dGU+MjAxOC8wNS8wMS88L2RhdGU+PC9wdWItZGF0ZXM+PC9kYXRlcz48aXNibj4wMTY3LTE5ODc8
L2lzYm4+PHVybHM+PHJlbGF0ZWQtdXJscz48dXJsPmh0dHA6Ly93d3cuc2NpZW5jZWRpcmVjdC5j
b20vc2NpZW5jZS9hcnRpY2xlL3BpaS9TMDE2NzE5ODcxNzMwMjM4NjwvdXJsPjwvcmVsYXRlZC11
cmxzPjwvdXJscz48ZWxlY3Ryb25pYy1yZXNvdXJjZS1udW0+aHR0cHM6Ly9kb2kub3JnLzEwLjEw
MTYvai5zdGlsbC4yMDE3LjEyLjAxMzwvZWxlY3Ryb25pYy1yZXNvdXJjZS1udW0+PC9yZWNvcmQ+
PC9DaXRlPjxDaXRlPjxBdXRob3I+TGl1PC9BdXRob3I+PFllYXI+MjAyMDwvWWVhcj48UmVjTnVt
Pjk8L1JlY051bT48cmVjb3JkPjxyZWMtbnVtYmVyPjk8L3JlYy1udW1iZXI+PGZvcmVpZ24ta2V5
cz48a2V5IGFwcD0iRU4iIGRiLWlkPSJmdnZ6eGY1Mm93YXNhMWUyejk1dnc5MjUwOXh0ZmVkeDJz
ZXIiIHRpbWVzdGFtcD0iMTYzMTAwOTk3NCI+OTwva2V5PjwvZm9yZWlnbi1rZXlzPjxyZWYtdHlw
ZSBuYW1lPSJKb3VybmFsIEFydGljbGUiPjE3PC9yZWYtdHlwZT48Y29udHJpYnV0b3JzPjxhdXRo
b3JzPjxhdXRob3I+TGl1LCBDaHVhbmc8L2F1dGhvcj48YXV0aG9yPldhbmcsIExpPC9hdXRob3I+
PGF1dGhvcj5Db2NxLCBLYXRlIExlPC9hdXRob3I+PGF1dGhvcj5DaGFuZywgQ2hhbmdsb25nPC9h
dXRob3I+PGF1dGhvcj5MaSwgWmhpZ3VvPC9hdXRob3I+PGF1dGhvcj5DaGVuLCBGYW5nPC9hdXRo
b3I+PGF1dGhvcj5MaXUsIFlpPC9hdXRob3I+PGF1dGhvcj5XdSwgTGlhbmhhaTwvYXV0aG9yPjwv
YXV0aG9ycz48L2NvbnRyaWJ1dG9ycz48dGl0bGVzPjx0aXRsZT5DbGltYXRlIGNoYW5nZSBhbmQg
ZW52aXJvbm1lbnRhbCBpbXBhY3RzIG9uIGFuZCBhZGFwdGF0aW9uIHN0cmF0ZWdpZXMgZm9yIHBy
b2R1Y3Rpb24gaW4gd2hlYXQtcmljZSByb3RhdGlvbnMgaW4gc291dGhlcm4gQ2hpbmE8L3RpdGxl
PjxzZWNvbmRhcnktdGl0bGU+QWdyaWN1bHR1cmFsIGFuZCBGb3Jlc3QgTWV0ZW9yb2xvZ3k8L3Nl
Y29uZGFyeS10aXRsZT48L3RpdGxlcz48cGVyaW9kaWNhbD48ZnVsbC10aXRsZT5BZ3JpY3VsdHVy
YWwgYW5kIEZvcmVzdCBNZXRlb3JvbG9neTwvZnVsbC10aXRsZT48YWJici0xPkFncmljLiBGb3Iu
IE1ldGVvcm9sLjwvYWJici0xPjwvcGVyaW9kaWNhbD48cGFnZXM+MTA4MTM2PC9wYWdlcz48dm9s
dW1lPjI5Mi0yOTM8L3ZvbHVtZT48a2V5d29yZHM+PGtleXdvcmQ+Q2xpbWF0ZSBjaGFuZ2U8L2tl
eXdvcmQ+PGtleXdvcmQ+Q3JvcCBtb2RlbGluZzwva2V5d29yZD48a2V5d29yZD5OIGN5Y2xpbmc8
L2tleXdvcmQ+PGtleXdvcmQ+V2hlYXQtcmljZSByb3RhdGlvbjwva2V5d29yZD48a2V5d29yZD5Z
aWVsZDwva2V5d29yZD48L2tleXdvcmRzPjxkYXRlcz48eWVhcj4yMDIwPC95ZWFyPjxwdWItZGF0
ZXM+PGRhdGU+MjAyMC8xMC8xNS88L2RhdGU+PC9wdWItZGF0ZXM+PC9kYXRlcz48aXNibj4wMTY4
LTE5MjM8L2lzYm4+PHVybHM+PHJlbGF0ZWQtdXJscz48dXJsPmh0dHA6Ly93d3cuc2NpZW5jZWRp
cmVjdC5jb20vc2NpZW5jZS9hcnRpY2xlL3BpaS9TMDE2ODE5MjMyMDMwMjM4MDwvdXJsPjwvcmVs
YXRlZC11cmxzPjwvdXJscz48ZWxlY3Ryb25pYy1yZXNvdXJjZS1udW0+aHR0cHM6Ly9kb2kub3Jn
LzEwLjEwMTYvai5hZ3Jmb3JtZXQuMjAyMC4xMDgxMzY8L2VsZWN0cm9uaWMtcmVzb3VyY2UtbnVt
PjwvcmVjb3JkPjwvQ2l0ZT48Q2l0ZT48QXV0aG9yPlBpcnR0aW9qYTwvQXV0aG9yPjxZZWFyPjIw
MTU8L1llYXI+PFJlY051bT40NjwvUmVjTnVtPjxyZWNvcmQ+PHJlYy1udW1iZXI+NDY8L3JlYy1u
dW1iZXI+PGZvcmVpZ24ta2V5cz48a2V5IGFwcD0iRU4iIGRiLWlkPSJmdnZ6eGY1Mm93YXNhMWUy
ejk1dnc5MjUwOXh0ZmVkeDJzZXIiIHRpbWVzdGFtcD0iMTYzNjExMDMyNSI+NDY8L2tleT48L2Zv
cmVpZ24ta2V5cz48cmVmLXR5cGUgbmFtZT0iSm91cm5hbCBBcnRpY2xlIj4xNzwvcmVmLXR5cGU+
PGNvbnRyaWJ1dG9ycz48YXV0aG9ycz48YXV0aG9yPlBpcnR0aW9qYSwgTmluYSA8L2F1dGhvcj48
YXV0aG9yPkNhcnRlciwgVGltb3RoeSBSLiA8L2F1dGhvcj48YXV0aG9yPkZyb256ZWssIFN0ZWZh
biA8L2F1dGhvcj48YXV0aG9yPkJpbmRpLCBNYXJjbyA8L2F1dGhvcj48YXV0aG9yPkhvZmZtYW5u
LCBIb2xnZXIgPC9hdXRob3I+PGF1dGhvcj5QYWxvc3VvLCBUYXJ1IDwvYXV0aG9yPjxhdXRob3I+
UnVpei1SYW1vcywgTWFyZ2FyaXRhIDwvYXV0aG9yPjxhdXRob3I+VGFvLCBGdWx1IDwvYXV0aG9y
PjxhdXRob3I+VHJua2EsIE1pcm9zbGF2IDwvYXV0aG9yPjxhdXRob3I+QWN1dGlzLCBNYXJjbyA8
L2F1dGhvcj48YXV0aG9yPkFzc2VuZywgU2VudGhvbGQgPC9hdXRob3I+PGF1dGhvcj5CYXJhbm93
c2tpLCBQaW90ciA8L2F1dGhvcj48YXV0aG9yPkJhc3NvLCBCcnVubyA8L2F1dGhvcj48YXV0aG9y
PkJvZGluLCBQZXIgPC9hdXRob3I+PGF1dGhvcj5CdWlzLCBTYW11ZWwgPC9hdXRob3I+PGF1dGhv
cj5DYW1tYXJhbm8sIERhdmlkZSA8L2F1dGhvcj48YXV0aG9yPkRlbGlnaW9zLCBQYW9sYSA8L2F1
dGhvcj48YXV0aG9yPkRlc3RhaW4sIE1hcmllLUZyYW5jZSA8L2F1dGhvcj48YXV0aG9yPkR1bW9u
dCwgQmVuamFtaW4gPC9hdXRob3I+PGF1dGhvcj5Fd2VydCwgRnJhbmsgPC9hdXRob3I+PGF1dGhv
cj5GZXJyaXNlLCBSb2JlcnRvIDwvYXV0aG9yPjxhdXRob3I+RnJhbsOnb2lzLCBMb3VpcyA8L2F1
dGhvcj48YXV0aG9yPkdhaXNlciwgVGhvbWFzIDwvYXV0aG9yPjxhdXRob3I+SGxhdmlua2EsIFBl
dHIgPC9hdXRob3I+PGF1dGhvcj5KYWNxdWVtaW4sIEluZ3JpZCA8L2F1dGhvcj48YXV0aG9yPktl
cnNlYmF1bSwgS3VydCBDaHJpc3RpYW4gPC9hdXRob3I+PGF1dGhvcj5Lb2xsYXMsIENocmlzIDwv
YXV0aG9yPjxhdXRob3I+S3J6eXN6Y3phaywgSmFyb21pciA8L2F1dGhvcj48YXV0aG9yPkxvcml0
ZSwgSWduYWNpbyBKLiAgPC9hdXRob3I+PGF1dGhvcj5NaW5ldCwgSnVsaWVuIDwvYXV0aG9yPjxh
dXRob3I+TWluZ3VleiwgTS4gSW5lcyA8L2F1dGhvcj48YXV0aG9yPk1vbnRlc2lubywgTWFudWVs
IDwvYXV0aG9yPjxhdXRob3I+TW9yaW9uZG8sIE1hcmNvIDwvYXV0aG9yPjxhdXRob3I+TcO8bGxl
ciwgQ2hyaXN0b3BoIDwvYXV0aG9yPjxhdXRob3I+TmVuZGVsLCBDbGFhcyA8L2F1dGhvcj48YXV0
aG9yPsOWenTDvHJrLCBJc2lrIDwvYXV0aG9yPjxhdXRob3I+UGVyZWdvLCBBbGVzc2lhIDwvYXV0
aG9yPjxhdXRob3I+Um9kcsOtZ3VleiwgQWxmcmVkbyA8L2F1dGhvcj48YXV0aG9yPlJ1YW5lLCBB
bGV4IEMuIDwvYXV0aG9yPjxhdXRob3I+UnVnZXQsIEZyYW7Dp29pc2UgPC9hdXRob3I+PGF1dGhv
cj5TYW5uYSwgTWF0dGlhIDwvYXV0aG9yPjxhdXRob3I+U2VtZW5vdiwgTWlraGFpbCBBLiA8L2F1
dGhvcj48YXV0aG9yPlNsYXdpbnNraSwgQ2V6YXJ5IDwvYXV0aG9yPjxhdXRob3I+U3RyYXRvbm92
aXRjaCwgUGllcnJlIDwvYXV0aG9yPjxhdXRob3I+U3VwaXQsIEl3YW4gPC9hdXRob3I+PGF1dGhv
cj5XYWhhLCBLYXRoYXJpbmEgPC9hdXRob3I+PGF1dGhvcj5XYW5nIEVubGkgPC9hdXRob3I+PGF1
dGhvcj5XdSwgTGlhbmhhaSA8L2F1dGhvcj48YXV0aG9yPlpoYW8sIFpoaWdhbiA8L2F1dGhvcj48
YXV0aG9yPlLDtnR0ZXIsIFJlaW11bmQgUC4gPC9hdXRob3I+PC9hdXRob3JzPjwvY29udHJpYnV0
b3JzPjx0aXRsZXM+PHRpdGxlPlRlbXBlcmF0dXJlIGFuZCBwcmVjaXBpdGF0aW9uIGVmZmVjdHMg
b24gd2hlYXQgeWllbGQgYWNyb3NzIGEgRXVyb3BlYW4gdHJhbnNlY3Q6IGEgY3JvcCBtb2RlbCBl
bnNlbWJsZSBhbmFseXNpcyB1c2luZyBpbXBhY3QgcmVzcG9uc2Ugc3VyZmFjZXM8L3RpdGxlPjxz
ZWNvbmRhcnktdGl0bGU+Q2xpbWF0ZSBSZXNlYXJjaDwvc2Vjb25kYXJ5LXRpdGxlPjwvdGl0bGVz
PjxwZXJpb2RpY2FsPjxmdWxsLXRpdGxlPkNsaW1hdGUgUmVzZWFyY2g8L2Z1bGwtdGl0bGU+PGFi
YnItMT5DbGltYXRlIFJlcy48L2FiYnItMT48L3BlcmlvZGljYWw+PHBhZ2VzPjg3LTEwNTwvcGFn
ZXM+PHZvbHVtZT42NTwvdm9sdW1lPjxkYXRlcz48eWVhcj4yMDE1PC95ZWFyPjxwdWItZGF0ZXM+
PGRhdGU+MjkvMDEvMjAxNTwvZGF0ZT48L3B1Yi1kYXRlcz48L2RhdGVzPjx1cmxzPjxyZWxhdGVk
LXVybHM+PHVybD5maWxlOlxcTDpcbHd1MTMwMTgucGRmPC91cmw+PC9yZWxhdGVkLXVybHM+PC91
cmxzPjxlbGVjdHJvbmljLXJlc291cmNlLW51bT48c3R5bGUgZmFjZT0ibm9ybWFsIiBmb250PSJk
ZWZhdWx0IiBzaXplPSIxMiI+aHR0cHM6Ly9kb2kub3JnLzwvc3R5bGU+PHN0eWxlIGZhY2U9Im5v
cm1hbCIgZm9udD0iZGVmYXVsdCIgc2l6ZT0iMTAwJSI+MTAuMzM1NC9jcjAxMzIyPC9zdHlsZT48
L2VsZWN0cm9uaWMtcmVzb3VyY2UtbnVtPjwvcmVjb3JkPjwvQ2l0ZT48L0VuZE5vdGU+
</w:fldData>
        </w:fldChar>
      </w:r>
      <w:r w:rsidRPr="00E60C81">
        <w:rPr>
          <w:lang w:val="en-GB"/>
        </w:rPr>
        <w:instrText xml:space="preserve"> ADDIN EN.CITE </w:instrText>
      </w:r>
      <w:r w:rsidRPr="00E60C81">
        <w:rPr>
          <w:lang w:val="en-GB"/>
        </w:rPr>
        <w:fldChar w:fldCharType="begin">
          <w:fldData xml:space="preserve">PEVuZE5vdGU+PENpdGU+PEF1dGhvcj5aaGFuZzwvQXV0aG9yPjxZZWFyPjIwMTY8L1llYXI+PFJl
Y051bT4zMDwvUmVjTnVtPjxEaXNwbGF5VGV4dD48c3R5bGUgc2l6ZT0iMTAiPls3LDIxLDI0LDI1
XTwvc3R5bGU+PC9EaXNwbGF5VGV4dD48cmVjb3JkPjxyZWMtbnVtYmVyPjMwPC9yZWMtbnVtYmVy
Pjxmb3JlaWduLWtleXM+PGtleSBhcHA9IkVOIiBkYi1pZD0iZnZ2enhmNTJvd2FzYTFlMno5NXZ3
OTI1MDl4dGZlZHgyc2VyIiB0aW1lc3RhbXA9IjE2MzEwMDk5NzUiPjMwPC9rZXk+PC9mb3JlaWdu
LWtleXM+PHJlZi10eXBlIG5hbWU9IkpvdXJuYWwgQXJ0aWNsZSI+MTc8L3JlZi10eXBlPjxjb250
cmlidXRvcnM+PGF1dGhvcnM+PGF1dGhvcj5aaGFuZywgWHVibzwvYXV0aG9yPjxhdXRob3I+WHUs
IE1pbmdnYW5nPC9hdXRob3I+PGF1dGhvcj5TdW4sIE5hbjwvYXV0aG9yPjxhdXRob3I+WGlvbmcs
IFdlaTwvYXV0aG9yPjxhdXRob3I+SHVhbmcsIFNoYW9taW48L2F1dGhvcj48YXV0aG9yPld1LCBM
aWFuaGFpPC9hdXRob3I+PC9hdXRob3JzPjwvY29udHJpYnV0b3JzPjx0aXRsZXM+PHRpdGxlPk1v
ZGVsbGluZyBhbmQgcHJlZGljdGluZyBjcm9wIHlpZWxkLCBzb2lsIGNhcmJvbiBhbmQgbml0cm9n
ZW4gc3RvY2tzIHVuZGVyIGNsaW1hdGUgY2hhbmdlIHNjZW5hcmlvcyB3aXRoIGZlcnRpbGlzZXIg
bWFuYWdlbWVudCBpbiB0aGUgTm9ydGggQ2hpbmEgUGxhaW48L3RpdGxlPjxzZWNvbmRhcnktdGl0
bGU+R2VvZGVybWE8L3NlY29uZGFyeS10aXRsZT48L3RpdGxlcz48cGVyaW9kaWNhbD48ZnVsbC10
aXRsZT5HZW9kZXJtYTwvZnVsbC10aXRsZT48YWJici0xPkdlb2Rlcm1hPC9hYmJyLTE+PC9wZXJp
b2RpY2FsPjxwYWdlcz4xNzYtMTg2PC9wYWdlcz48dm9sdW1lPjI2NTwvdm9sdW1lPjxrZXl3b3Jk
cz48a2V5d29yZD5DbGltYXRlIGNoYW5nZTwva2V5d29yZD48a2V5d29yZD5TUEFDU1lTPC9rZXl3
b3JkPjxrZXl3b3JkPldoZWF0PC9rZXl3b3JkPjxrZXl3b3JkPk1haXplPC9rZXl3b3JkPjxrZXl3
b3JkPllpZWxkPC9rZXl3b3JkPjxrZXl3b3JkPlNvaWwgb3JnYW5pYyBtYXR0ZXI8L2tleXdvcmQ+
PC9rZXl3b3Jkcz48ZGF0ZXM+PHllYXI+MjAxNjwveWVhcj48cHViLWRhdGVzPjxkYXRlPjIwMTYv
MDMvMDEvPC9kYXRlPjwvcHViLWRhdGVzPjwvZGF0ZXM+PGlzYm4+MDAxNi03MDYxPC9pc2JuPjx1
cmxzPjxyZWxhdGVkLXVybHM+PHVybD5odHRwOi8vd3d3LnNjaWVuY2VkaXJlY3QuY29tL3NjaWVu
Y2UvYXJ0aWNsZS9waWkvUzAwMTY3MDYxMTUzMDE0Mjc8L3VybD48L3JlbGF0ZWQtdXJscz48L3Vy
bHM+PGVsZWN0cm9uaWMtcmVzb3VyY2UtbnVtPmh0dHBzOi8vZG9pLm9yZy8xMC4xMDE2L2ouZ2Vv
ZGVybWEuMjAxNS4xMS4wMjc8L2VsZWN0cm9uaWMtcmVzb3VyY2UtbnVtPjwvcmVjb3JkPjwvQ2l0
ZT48Q2l0ZSBFeGNsdWRlQXV0aD0iMSI+PEF1dGhvcj5aaGFuZzwvQXV0aG9yPjxZZWFyPjIwMTg8
L1llYXI+PFJlY051bT4zMTwvUmVjTnVtPjxyZWNvcmQ+PHJlYy1udW1iZXI+MzE8L3JlYy1udW1i
ZXI+PGZvcmVpZ24ta2V5cz48a2V5IGFwcD0iRU4iIGRiLWlkPSJmdnZ6eGY1Mm93YXNhMWUyejk1
dnc5MjUwOXh0ZmVkeDJzZXIiIHRpbWVzdGFtcD0iMTYzMTAwOTk3NSI+MzE8L2tleT48L2ZvcmVp
Z24ta2V5cz48cmVmLXR5cGUgbmFtZT0iSm91cm5hbCBBcnRpY2xlIj4xNzwvcmVmLXR5cGU+PGNv
bnRyaWJ1dG9ycz48YXV0aG9ycz48YXV0aG9yPlpoYW5nLCBYdWJvPC9hdXRob3I+PGF1dGhvcj5T
dW4sIFpoaWdhbmc8L2F1dGhvcj48YXV0aG9yPkxpdSwgSmlhbjwvYXV0aG9yPjxhdXRob3I+T3V5
YW5nLCBaaHU8L2F1dGhvcj48YXV0aG9yPld1LCBMaWFuaGFpPC9hdXRob3I+PC9hdXRob3JzPjwv
Y29udHJpYnV0b3JzPjx0aXRsZXM+PHRpdGxlPlNpbXVsYXRpbmcgZ3JlZW5ob3VzZSBnYXMgZW1p
c3Npb25zIGFuZCBzdG9ja3Mgb2YgY2FyYm9uIGFuZCBuaXRyb2dlbiBpbiBzb2lsIGZyb20gYSBs
b25nLXRlcm0gbm8tdGlsbCBzeXN0ZW0gaW4gdGhlIE5vcnRoIENoaW5hIFBsYWluPC90aXRsZT48
c2Vjb25kYXJ5LXRpdGxlPlNvaWwgYW5kIFRpbGxhZ2UgUmVzZWFyY2g8L3NlY29uZGFyeS10aXRs
ZT48L3RpdGxlcz48cGVyaW9kaWNhbD48ZnVsbC10aXRsZT5Tb2lsIGFuZCBUaWxsYWdlIFJlc2Vh
cmNoPC9mdWxsLXRpdGxlPjxhYmJyLTE+U29pbCBUaWxsLiBSZXMuPC9hYmJyLTE+PGFiYnItMj5T
b2lsIFRpbGwgUmVzPC9hYmJyLTI+PC9wZXJpb2RpY2FsPjxwYWdlcz4zMi00MDwvcGFnZXM+PHZv
bHVtZT4xNzg8L3ZvbHVtZT48a2V5d29yZHM+PGtleXdvcmQ+Q3JvcCB5aWVsZDwva2V5d29yZD48
a2V5d29yZD5Tb2lsIGZlcnRpbGl0eTwva2V5d29yZD48a2V5d29yZD5ObyB0aWxsYWdlPC9rZXl3
b3JkPjxrZXl3b3JkPkdyZWVuaG91c2UgZ2FzZXM8L2tleXdvcmQ+PGtleXdvcmQ+U1BBQ1NZUzwv
a2V5d29yZD48L2tleXdvcmRzPjxkYXRlcz48eWVhcj4yMDE4PC95ZWFyPjxwdWItZGF0ZXM+PGRh
dGU+MjAxOC8wNS8wMS88L2RhdGU+PC9wdWItZGF0ZXM+PC9kYXRlcz48aXNibj4wMTY3LTE5ODc8
L2lzYm4+PHVybHM+PHJlbGF0ZWQtdXJscz48dXJsPmh0dHA6Ly93d3cuc2NpZW5jZWRpcmVjdC5j
b20vc2NpZW5jZS9hcnRpY2xlL3BpaS9TMDE2NzE5ODcxNzMwMjM4NjwvdXJsPjwvcmVsYXRlZC11
cmxzPjwvdXJscz48ZWxlY3Ryb25pYy1yZXNvdXJjZS1udW0+aHR0cHM6Ly9kb2kub3JnLzEwLjEw
MTYvai5zdGlsbC4yMDE3LjEyLjAxMzwvZWxlY3Ryb25pYy1yZXNvdXJjZS1udW0+PC9yZWNvcmQ+
PC9DaXRlPjxDaXRlPjxBdXRob3I+TGl1PC9BdXRob3I+PFllYXI+MjAyMDwvWWVhcj48UmVjTnVt
Pjk8L1JlY051bT48cmVjb3JkPjxyZWMtbnVtYmVyPjk8L3JlYy1udW1iZXI+PGZvcmVpZ24ta2V5
cz48a2V5IGFwcD0iRU4iIGRiLWlkPSJmdnZ6eGY1Mm93YXNhMWUyejk1dnc5MjUwOXh0ZmVkeDJz
ZXIiIHRpbWVzdGFtcD0iMTYzMTAwOTk3NCI+OTwva2V5PjwvZm9yZWlnbi1rZXlzPjxyZWYtdHlw
ZSBuYW1lPSJKb3VybmFsIEFydGljbGUiPjE3PC9yZWYtdHlwZT48Y29udHJpYnV0b3JzPjxhdXRo
b3JzPjxhdXRob3I+TGl1LCBDaHVhbmc8L2F1dGhvcj48YXV0aG9yPldhbmcsIExpPC9hdXRob3I+
PGF1dGhvcj5Db2NxLCBLYXRlIExlPC9hdXRob3I+PGF1dGhvcj5DaGFuZywgQ2hhbmdsb25nPC9h
dXRob3I+PGF1dGhvcj5MaSwgWmhpZ3VvPC9hdXRob3I+PGF1dGhvcj5DaGVuLCBGYW5nPC9hdXRo
b3I+PGF1dGhvcj5MaXUsIFlpPC9hdXRob3I+PGF1dGhvcj5XdSwgTGlhbmhhaTwvYXV0aG9yPjwv
YXV0aG9ycz48L2NvbnRyaWJ1dG9ycz48dGl0bGVzPjx0aXRsZT5DbGltYXRlIGNoYW5nZSBhbmQg
ZW52aXJvbm1lbnRhbCBpbXBhY3RzIG9uIGFuZCBhZGFwdGF0aW9uIHN0cmF0ZWdpZXMgZm9yIHBy
b2R1Y3Rpb24gaW4gd2hlYXQtcmljZSByb3RhdGlvbnMgaW4gc291dGhlcm4gQ2hpbmE8L3RpdGxl
PjxzZWNvbmRhcnktdGl0bGU+QWdyaWN1bHR1cmFsIGFuZCBGb3Jlc3QgTWV0ZW9yb2xvZ3k8L3Nl
Y29uZGFyeS10aXRsZT48L3RpdGxlcz48cGVyaW9kaWNhbD48ZnVsbC10aXRsZT5BZ3JpY3VsdHVy
YWwgYW5kIEZvcmVzdCBNZXRlb3JvbG9neTwvZnVsbC10aXRsZT48YWJici0xPkFncmljLiBGb3Iu
IE1ldGVvcm9sLjwvYWJici0xPjwvcGVyaW9kaWNhbD48cGFnZXM+MTA4MTM2PC9wYWdlcz48dm9s
dW1lPjI5Mi0yOTM8L3ZvbHVtZT48a2V5d29yZHM+PGtleXdvcmQ+Q2xpbWF0ZSBjaGFuZ2U8L2tl
eXdvcmQ+PGtleXdvcmQ+Q3JvcCBtb2RlbGluZzwva2V5d29yZD48a2V5d29yZD5OIGN5Y2xpbmc8
L2tleXdvcmQ+PGtleXdvcmQ+V2hlYXQtcmljZSByb3RhdGlvbjwva2V5d29yZD48a2V5d29yZD5Z
aWVsZDwva2V5d29yZD48L2tleXdvcmRzPjxkYXRlcz48eWVhcj4yMDIwPC95ZWFyPjxwdWItZGF0
ZXM+PGRhdGU+MjAyMC8xMC8xNS88L2RhdGU+PC9wdWItZGF0ZXM+PC9kYXRlcz48aXNibj4wMTY4
LTE5MjM8L2lzYm4+PHVybHM+PHJlbGF0ZWQtdXJscz48dXJsPmh0dHA6Ly93d3cuc2NpZW5jZWRp
cmVjdC5jb20vc2NpZW5jZS9hcnRpY2xlL3BpaS9TMDE2ODE5MjMyMDMwMjM4MDwvdXJsPjwvcmVs
YXRlZC11cmxzPjwvdXJscz48ZWxlY3Ryb25pYy1yZXNvdXJjZS1udW0+aHR0cHM6Ly9kb2kub3Jn
LzEwLjEwMTYvai5hZ3Jmb3JtZXQuMjAyMC4xMDgxMzY8L2VsZWN0cm9uaWMtcmVzb3VyY2UtbnVt
PjwvcmVjb3JkPjwvQ2l0ZT48Q2l0ZT48QXV0aG9yPlBpcnR0aW9qYTwvQXV0aG9yPjxZZWFyPjIw
MTU8L1llYXI+PFJlY051bT40NjwvUmVjTnVtPjxyZWNvcmQ+PHJlYy1udW1iZXI+NDY8L3JlYy1u
dW1iZXI+PGZvcmVpZ24ta2V5cz48a2V5IGFwcD0iRU4iIGRiLWlkPSJmdnZ6eGY1Mm93YXNhMWUy
ejk1dnc5MjUwOXh0ZmVkeDJzZXIiIHRpbWVzdGFtcD0iMTYzNjExMDMyNSI+NDY8L2tleT48L2Zv
cmVpZ24ta2V5cz48cmVmLXR5cGUgbmFtZT0iSm91cm5hbCBBcnRpY2xlIj4xNzwvcmVmLXR5cGU+
PGNvbnRyaWJ1dG9ycz48YXV0aG9ycz48YXV0aG9yPlBpcnR0aW9qYSwgTmluYSA8L2F1dGhvcj48
YXV0aG9yPkNhcnRlciwgVGltb3RoeSBSLiA8L2F1dGhvcj48YXV0aG9yPkZyb256ZWssIFN0ZWZh
biA8L2F1dGhvcj48YXV0aG9yPkJpbmRpLCBNYXJjbyA8L2F1dGhvcj48YXV0aG9yPkhvZmZtYW5u
LCBIb2xnZXIgPC9hdXRob3I+PGF1dGhvcj5QYWxvc3VvLCBUYXJ1IDwvYXV0aG9yPjxhdXRob3I+
UnVpei1SYW1vcywgTWFyZ2FyaXRhIDwvYXV0aG9yPjxhdXRob3I+VGFvLCBGdWx1IDwvYXV0aG9y
PjxhdXRob3I+VHJua2EsIE1pcm9zbGF2IDwvYXV0aG9yPjxhdXRob3I+QWN1dGlzLCBNYXJjbyA8
L2F1dGhvcj48YXV0aG9yPkFzc2VuZywgU2VudGhvbGQgPC9hdXRob3I+PGF1dGhvcj5CYXJhbm93
c2tpLCBQaW90ciA8L2F1dGhvcj48YXV0aG9yPkJhc3NvLCBCcnVubyA8L2F1dGhvcj48YXV0aG9y
PkJvZGluLCBQZXIgPC9hdXRob3I+PGF1dGhvcj5CdWlzLCBTYW11ZWwgPC9hdXRob3I+PGF1dGhv
cj5DYW1tYXJhbm8sIERhdmlkZSA8L2F1dGhvcj48YXV0aG9yPkRlbGlnaW9zLCBQYW9sYSA8L2F1
dGhvcj48YXV0aG9yPkRlc3RhaW4sIE1hcmllLUZyYW5jZSA8L2F1dGhvcj48YXV0aG9yPkR1bW9u
dCwgQmVuamFtaW4gPC9hdXRob3I+PGF1dGhvcj5Fd2VydCwgRnJhbmsgPC9hdXRob3I+PGF1dGhv
cj5GZXJyaXNlLCBSb2JlcnRvIDwvYXV0aG9yPjxhdXRob3I+RnJhbsOnb2lzLCBMb3VpcyA8L2F1
dGhvcj48YXV0aG9yPkdhaXNlciwgVGhvbWFzIDwvYXV0aG9yPjxhdXRob3I+SGxhdmlua2EsIFBl
dHIgPC9hdXRob3I+PGF1dGhvcj5KYWNxdWVtaW4sIEluZ3JpZCA8L2F1dGhvcj48YXV0aG9yPktl
cnNlYmF1bSwgS3VydCBDaHJpc3RpYW4gPC9hdXRob3I+PGF1dGhvcj5Lb2xsYXMsIENocmlzIDwv
YXV0aG9yPjxhdXRob3I+S3J6eXN6Y3phaywgSmFyb21pciA8L2F1dGhvcj48YXV0aG9yPkxvcml0
ZSwgSWduYWNpbyBKLiAgPC9hdXRob3I+PGF1dGhvcj5NaW5ldCwgSnVsaWVuIDwvYXV0aG9yPjxh
dXRob3I+TWluZ3VleiwgTS4gSW5lcyA8L2F1dGhvcj48YXV0aG9yPk1vbnRlc2lubywgTWFudWVs
IDwvYXV0aG9yPjxhdXRob3I+TW9yaW9uZG8sIE1hcmNvIDwvYXV0aG9yPjxhdXRob3I+TcO8bGxl
ciwgQ2hyaXN0b3BoIDwvYXV0aG9yPjxhdXRob3I+TmVuZGVsLCBDbGFhcyA8L2F1dGhvcj48YXV0
aG9yPsOWenTDvHJrLCBJc2lrIDwvYXV0aG9yPjxhdXRob3I+UGVyZWdvLCBBbGVzc2lhIDwvYXV0
aG9yPjxhdXRob3I+Um9kcsOtZ3VleiwgQWxmcmVkbyA8L2F1dGhvcj48YXV0aG9yPlJ1YW5lLCBB
bGV4IEMuIDwvYXV0aG9yPjxhdXRob3I+UnVnZXQsIEZyYW7Dp29pc2UgPC9hdXRob3I+PGF1dGhv
cj5TYW5uYSwgTWF0dGlhIDwvYXV0aG9yPjxhdXRob3I+U2VtZW5vdiwgTWlraGFpbCBBLiA8L2F1
dGhvcj48YXV0aG9yPlNsYXdpbnNraSwgQ2V6YXJ5IDwvYXV0aG9yPjxhdXRob3I+U3RyYXRvbm92
aXRjaCwgUGllcnJlIDwvYXV0aG9yPjxhdXRob3I+U3VwaXQsIEl3YW4gPC9hdXRob3I+PGF1dGhv
cj5XYWhhLCBLYXRoYXJpbmEgPC9hdXRob3I+PGF1dGhvcj5XYW5nIEVubGkgPC9hdXRob3I+PGF1
dGhvcj5XdSwgTGlhbmhhaSA8L2F1dGhvcj48YXV0aG9yPlpoYW8sIFpoaWdhbiA8L2F1dGhvcj48
YXV0aG9yPlLDtnR0ZXIsIFJlaW11bmQgUC4gPC9hdXRob3I+PC9hdXRob3JzPjwvY29udHJpYnV0
b3JzPjx0aXRsZXM+PHRpdGxlPlRlbXBlcmF0dXJlIGFuZCBwcmVjaXBpdGF0aW9uIGVmZmVjdHMg
b24gd2hlYXQgeWllbGQgYWNyb3NzIGEgRXVyb3BlYW4gdHJhbnNlY3Q6IGEgY3JvcCBtb2RlbCBl
bnNlbWJsZSBhbmFseXNpcyB1c2luZyBpbXBhY3QgcmVzcG9uc2Ugc3VyZmFjZXM8L3RpdGxlPjxz
ZWNvbmRhcnktdGl0bGU+Q2xpbWF0ZSBSZXNlYXJjaDwvc2Vjb25kYXJ5LXRpdGxlPjwvdGl0bGVz
PjxwZXJpb2RpY2FsPjxmdWxsLXRpdGxlPkNsaW1hdGUgUmVzZWFyY2g8L2Z1bGwtdGl0bGU+PGFi
YnItMT5DbGltYXRlIFJlcy48L2FiYnItMT48L3BlcmlvZGljYWw+PHBhZ2VzPjg3LTEwNTwvcGFn
ZXM+PHZvbHVtZT42NTwvdm9sdW1lPjxkYXRlcz48eWVhcj4yMDE1PC95ZWFyPjxwdWItZGF0ZXM+
PGRhdGU+MjkvMDEvMjAxNTwvZGF0ZT48L3B1Yi1kYXRlcz48L2RhdGVzPjx1cmxzPjxyZWxhdGVk
LXVybHM+PHVybD5maWxlOlxcTDpcbHd1MTMwMTgucGRmPC91cmw+PC9yZWxhdGVkLXVybHM+PC91
cmxzPjxlbGVjdHJvbmljLXJlc291cmNlLW51bT48c3R5bGUgZmFjZT0ibm9ybWFsIiBmb250PSJk
ZWZhdWx0IiBzaXplPSIxMiI+aHR0cHM6Ly9kb2kub3JnLzwvc3R5bGU+PHN0eWxlIGZhY2U9Im5v
cm1hbCIgZm9udD0iZGVmYXVsdCIgc2l6ZT0iMTAwJSI+MTAuMzM1NC9jcjAxMzIyPC9zdHlsZT48
L2VsZWN0cm9uaWMtcmVzb3VyY2UtbnVtPjwvcmVjb3JkPjwvQ2l0ZT48L0VuZE5vdGU+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lang w:val="en-GB"/>
        </w:rPr>
        <w:t>[7,21,24,25]</w:t>
      </w:r>
      <w:r w:rsidRPr="00E60C81">
        <w:rPr>
          <w:lang w:val="en-GB"/>
        </w:rPr>
        <w:fldChar w:fldCharType="end"/>
      </w:r>
      <w:r w:rsidRPr="00E60C81">
        <w:rPr>
          <w:lang w:val="en-GB"/>
        </w:rPr>
        <w:t xml:space="preserve">. A sensitivity analysis on its outputs to different input parameters for simulating grain yield of winter wheat, water loss, GHG emissions and soil C stock has been done </w:t>
      </w:r>
      <w:r w:rsidRPr="00E60C81">
        <w:rPr>
          <w:lang w:val="en-GB"/>
        </w:rPr>
        <w:fldChar w:fldCharType="begin">
          <w:fldData xml:space="preserve">PEVuZE5vdGU+PENpdGU+PEF1dGhvcj5TaGFuPC9BdXRob3I+PFllYXI+MjAyMTwvWWVhcj48UmVj
TnVtPjUzPC9SZWNOdW0+PERpc3BsYXlUZXh0PjxzdHlsZSBzaXplPSIxMCI+WzI2XTwvc3R5bGU+
PC9EaXNwbGF5VGV4dD48cmVjb3JkPjxyZWMtbnVtYmVyPjUzPC9yZWMtbnVtYmVyPjxmb3JlaWdu
LWtleXM+PGtleSBhcHA9IkVOIiBkYi1pZD0iZnZ2enhmNTJvd2FzYTFlMno5NXZ3OTI1MDl4dGZl
ZHgyc2VyIiB0aW1lc3RhbXA9IjE2MzYyMTQ4NzgiPjUzPC9rZXk+PC9mb3JlaWduLWtleXM+PHJl
Zi10eXBlIG5hbWU9IkpvdXJuYWwgQXJ0aWNsZSI+MTc8L3JlZi10eXBlPjxjb250cmlidXRvcnM+
PGF1dGhvcnM+PGF1dGhvcj5TaGFuLCBZLjwvYXV0aG9yPjxhdXRob3I+SHVhbmcsIE0uIEIuPC9h
dXRob3I+PGF1dGhvcj5IYXJyaXMsIFAuPC9hdXRob3I+PGF1dGhvcj5XdSwgTC4gSC48L2F1dGhv
cj48L2F1dGhvcnM+PC9jb250cmlidXRvcnM+PGF1dGgtYWRkcmVzcz5bU2hhbiwgWWFuOyBIYXJy
aXMsIFBhdWw7IFd1LCBMaWFuaGFpXSBSb3RoYW1zdGVkIFJlcywgU3VzdGFpbmFibGUgQWdyIFNj
aSwgTm9ydGggV3lrZSBFWDIwIDJTQiwgT2tlaGFtcHRvbiwgRW5nbGFuZC4gW1NoYW4sIFlhbjsg
SHVhbmcsIE1pbmdiaW5dIE5vcnRod2VzdCBBJmFtcDtGIFVuaXYsIEluc3QgU29pbCAmYW1wOyBX
YXRlciBDb25zZXJ2YXQsIFN0YXRlIEtleSBMYWIgU29pbCBFcm9zICZhbXA7IERyeWxhbmQgRmFy
bWluZyBMb2VzcyBQLCBZYW5nbGluZyA3MTIxMDAsIFNoYWFueGksIFBlb3BsZXMgUiBDaGluYS4g
W1NoYW4sIFlhbl0gTm9ydGh3ZXN0IEEmYW1wO0YgVW5pdiwgQ29sbCBSZXNvdXJjZXMgJmFtcDsg
RW52aXJvbm0sIFlhbmdsaW5nIDcxMjEwMCwgU2hhYW54aSwgUGVvcGxlcyBSIENoaW5hLiBbSHVh
bmcsIE1pbmdiaW5dIENoaW5lc2UgQWNhZCBTY2ksIEN0ciBFeGNlbGxlbmNlIFF1YXRlcm5hcnkg
U2NpICZhbXA7IEdsb2JhbCBDaGFuZ2UsIFhpYW4gNzEwMDYxLCBQZW9wbGVzIFIgQ2hpbmEuIFtT
aGFuLCBZYW5dIFNoYW5kb25nIEluc3QgU2VyaWN1bHR1cmUsIFlhbnRhaSAyNjQwMDIsIFBlb3Bs
ZXMgUiBDaGluYS4mI3hEO1d1LCBMSCAoY29ycmVzcG9uZGluZyBhdXRob3IpLCBSb3RoYW1zdGVk
IFJlcywgU3VzdGFpbmFibGUgQWdyIFNjaSwgTm9ydGggV3lrZSBFWDIwIDJTQiwgT2tlaGFtcHRv
biwgRW5nbGFuZC4mI3hEO3NoYW55YW5AbndzdWFmLmVkdS5jbjsgaG1iZEBud3N1YWYuZWR1LmNu
OyBwYXVsLmhhcnJpc0Byb3RoYW1zdGVkLmFjLnVrOyBsaWFuaGFpLnd1QHJvdGhhbXN0ZWQuYWMu
dWs8L2F1dGgtYWRkcmVzcz48dGl0bGVzPjx0aXRsZT5BIHNlbnNpdGl2aXR5IGFuYWx5c2lzIG9m
IHRoZSBTUEFDU1lTIG1vZGVsPC90aXRsZT48c2Vjb25kYXJ5LXRpdGxlPkFncmljdWx0dXJlLUJh
c2VsPC9zZWNvbmRhcnktdGl0bGU+PGFsdC10aXRsZT5BZ3JpY3VsdHVyZS1CYXNlbDwvYWx0LXRp
dGxlPjwvdGl0bGVzPjxwYWdlcz4zMDwvcGFnZXM+PHZvbHVtZT4xMTwvdm9sdW1lPjxudW1iZXI+
NzwvbnVtYmVyPjxrZXl3b3Jkcz48a2V5d29yZD5zZW5zaXRpdml0eSBhbmFseXNpczwva2V5d29y
ZD48a2V5d29yZD53aW50ZXIgd2hlYXQ8L2tleXdvcmQ+PGtleXdvcmQ+ZHJhaW5hZ2U8L2tleXdv
cmQ+PGtleXdvcmQ+eWllbGQ8L2tleXdvcmQ+PGtleXdvcmQ+c29pbCB3YXRlcjwva2V5d29yZD48
a2V5d29yZD5keW5hbWljczwva2V5d29yZD48a2V5d29yZD5zb2lsIGxvc3M8L2tleXdvcmQ+PGtl
eXdvcmQ+c29pbCBwb29sPC9rZXl3b3JkPjxrZXl3b3JkPnNvaWwgaHlkcmF1bGljLXByb3BlcnRp
ZXM8L2tleXdvcmQ+PGtleXdvcmQ+bml0cm91cy1veGlkZSBlbWlzc2lvbnM8L2tleXdvcmQ+PGtl
eXdvcmQ+bWFpemUgY3JvcHBpbmc8L2tleXdvcmQ+PGtleXdvcmQ+c3lzdGVtPC9rZXl3b3JkPjxr
ZXl3b3JkPndhdGVyLXVzZSBlZmZpY2llbmN5PC9rZXl3b3JkPjxrZXl3b3JkPmdsb2JhbCBzZW5z
aXRpdml0eTwva2V5d29yZD48a2V5d29yZD5jb250cm9sbGVkIGRyYWluYWdlPC9rZXl3b3JkPjxr
ZXl3b3JkPm9yZ2FuaWMtY2FyYm9uPC9rZXl3b3JkPjxrZXl3b3JkPmNsaW1hdGUtY2hhbmdlPC9r
ZXl3b3JkPjxrZXl3b3JkPnVuY2VydGFpbnR5IGFuYWx5c2VzPC9rZXl3b3JkPjxrZXl3b3JkPm4y
byBlbWlzc2lvbnM8L2tleXdvcmQ+PGtleXdvcmQ+QWdyaWN1bHR1cmU8L2tleXdvcmQ+PC9rZXl3
b3Jkcz48ZGF0ZXM+PHllYXI+MjAyMTwveWVhcj48L2RhdGVzPjx1cmxzPjwvdXJscz48ZWxlY3Ry
b25pYy1yZXNvdXJjZS1udW0+aHR0cHM6Ly9kb2kub3JnLzEwLjMzOTAvYWdyaWN1bHR1cmUxMTA3
MDYyNDwvZWxlY3Ryb25pYy1yZXNvdXJjZS1udW0+PGxhbmd1YWdlPkVuZ2xpc2g8L2xhbmd1YWdl
PjwvcmVjb3JkPjwvQ2l0ZT48L0VuZE5vdGU+AG==
</w:fldData>
        </w:fldChar>
      </w:r>
      <w:r w:rsidRPr="00E60C81">
        <w:rPr>
          <w:lang w:val="en-GB"/>
        </w:rPr>
        <w:instrText xml:space="preserve"> ADDIN EN.CITE </w:instrText>
      </w:r>
      <w:r w:rsidRPr="00E60C81">
        <w:rPr>
          <w:lang w:val="en-GB"/>
        </w:rPr>
        <w:fldChar w:fldCharType="begin">
          <w:fldData xml:space="preserve">PEVuZE5vdGU+PENpdGU+PEF1dGhvcj5TaGFuPC9BdXRob3I+PFllYXI+MjAyMTwvWWVhcj48UmVj
TnVtPjUzPC9SZWNOdW0+PERpc3BsYXlUZXh0PjxzdHlsZSBzaXplPSIxMCI+WzI2XTwvc3R5bGU+
PC9EaXNwbGF5VGV4dD48cmVjb3JkPjxyZWMtbnVtYmVyPjUzPC9yZWMtbnVtYmVyPjxmb3JlaWdu
LWtleXM+PGtleSBhcHA9IkVOIiBkYi1pZD0iZnZ2enhmNTJvd2FzYTFlMno5NXZ3OTI1MDl4dGZl
ZHgyc2VyIiB0aW1lc3RhbXA9IjE2MzYyMTQ4NzgiPjUzPC9rZXk+PC9mb3JlaWduLWtleXM+PHJl
Zi10eXBlIG5hbWU9IkpvdXJuYWwgQXJ0aWNsZSI+MTc8L3JlZi10eXBlPjxjb250cmlidXRvcnM+
PGF1dGhvcnM+PGF1dGhvcj5TaGFuLCBZLjwvYXV0aG9yPjxhdXRob3I+SHVhbmcsIE0uIEIuPC9h
dXRob3I+PGF1dGhvcj5IYXJyaXMsIFAuPC9hdXRob3I+PGF1dGhvcj5XdSwgTC4gSC48L2F1dGhv
cj48L2F1dGhvcnM+PC9jb250cmlidXRvcnM+PGF1dGgtYWRkcmVzcz5bU2hhbiwgWWFuOyBIYXJy
aXMsIFBhdWw7IFd1LCBMaWFuaGFpXSBSb3RoYW1zdGVkIFJlcywgU3VzdGFpbmFibGUgQWdyIFNj
aSwgTm9ydGggV3lrZSBFWDIwIDJTQiwgT2tlaGFtcHRvbiwgRW5nbGFuZC4gW1NoYW4sIFlhbjsg
SHVhbmcsIE1pbmdiaW5dIE5vcnRod2VzdCBBJmFtcDtGIFVuaXYsIEluc3QgU29pbCAmYW1wOyBX
YXRlciBDb25zZXJ2YXQsIFN0YXRlIEtleSBMYWIgU29pbCBFcm9zICZhbXA7IERyeWxhbmQgRmFy
bWluZyBMb2VzcyBQLCBZYW5nbGluZyA3MTIxMDAsIFNoYWFueGksIFBlb3BsZXMgUiBDaGluYS4g
W1NoYW4sIFlhbl0gTm9ydGh3ZXN0IEEmYW1wO0YgVW5pdiwgQ29sbCBSZXNvdXJjZXMgJmFtcDsg
RW52aXJvbm0sIFlhbmdsaW5nIDcxMjEwMCwgU2hhYW54aSwgUGVvcGxlcyBSIENoaW5hLiBbSHVh
bmcsIE1pbmdiaW5dIENoaW5lc2UgQWNhZCBTY2ksIEN0ciBFeGNlbGxlbmNlIFF1YXRlcm5hcnkg
U2NpICZhbXA7IEdsb2JhbCBDaGFuZ2UsIFhpYW4gNzEwMDYxLCBQZW9wbGVzIFIgQ2hpbmEuIFtT
aGFuLCBZYW5dIFNoYW5kb25nIEluc3QgU2VyaWN1bHR1cmUsIFlhbnRhaSAyNjQwMDIsIFBlb3Bs
ZXMgUiBDaGluYS4mI3hEO1d1LCBMSCAoY29ycmVzcG9uZGluZyBhdXRob3IpLCBSb3RoYW1zdGVk
IFJlcywgU3VzdGFpbmFibGUgQWdyIFNjaSwgTm9ydGggV3lrZSBFWDIwIDJTQiwgT2tlaGFtcHRv
biwgRW5nbGFuZC4mI3hEO3NoYW55YW5AbndzdWFmLmVkdS5jbjsgaG1iZEBud3N1YWYuZWR1LmNu
OyBwYXVsLmhhcnJpc0Byb3RoYW1zdGVkLmFjLnVrOyBsaWFuaGFpLnd1QHJvdGhhbXN0ZWQuYWMu
dWs8L2F1dGgtYWRkcmVzcz48dGl0bGVzPjx0aXRsZT5BIHNlbnNpdGl2aXR5IGFuYWx5c2lzIG9m
IHRoZSBTUEFDU1lTIG1vZGVsPC90aXRsZT48c2Vjb25kYXJ5LXRpdGxlPkFncmljdWx0dXJlLUJh
c2VsPC9zZWNvbmRhcnktdGl0bGU+PGFsdC10aXRsZT5BZ3JpY3VsdHVyZS1CYXNlbDwvYWx0LXRp
dGxlPjwvdGl0bGVzPjxwYWdlcz4zMDwvcGFnZXM+PHZvbHVtZT4xMTwvdm9sdW1lPjxudW1iZXI+
NzwvbnVtYmVyPjxrZXl3b3Jkcz48a2V5d29yZD5zZW5zaXRpdml0eSBhbmFseXNpczwva2V5d29y
ZD48a2V5d29yZD53aW50ZXIgd2hlYXQ8L2tleXdvcmQ+PGtleXdvcmQ+ZHJhaW5hZ2U8L2tleXdv
cmQ+PGtleXdvcmQ+eWllbGQ8L2tleXdvcmQ+PGtleXdvcmQ+c29pbCB3YXRlcjwva2V5d29yZD48
a2V5d29yZD5keW5hbWljczwva2V5d29yZD48a2V5d29yZD5zb2lsIGxvc3M8L2tleXdvcmQ+PGtl
eXdvcmQ+c29pbCBwb29sPC9rZXl3b3JkPjxrZXl3b3JkPnNvaWwgaHlkcmF1bGljLXByb3BlcnRp
ZXM8L2tleXdvcmQ+PGtleXdvcmQ+bml0cm91cy1veGlkZSBlbWlzc2lvbnM8L2tleXdvcmQ+PGtl
eXdvcmQ+bWFpemUgY3JvcHBpbmc8L2tleXdvcmQ+PGtleXdvcmQ+c3lzdGVtPC9rZXl3b3JkPjxr
ZXl3b3JkPndhdGVyLXVzZSBlZmZpY2llbmN5PC9rZXl3b3JkPjxrZXl3b3JkPmdsb2JhbCBzZW5z
aXRpdml0eTwva2V5d29yZD48a2V5d29yZD5jb250cm9sbGVkIGRyYWluYWdlPC9rZXl3b3JkPjxr
ZXl3b3JkPm9yZ2FuaWMtY2FyYm9uPC9rZXl3b3JkPjxrZXl3b3JkPmNsaW1hdGUtY2hhbmdlPC9r
ZXl3b3JkPjxrZXl3b3JkPnVuY2VydGFpbnR5IGFuYWx5c2VzPC9rZXl3b3JkPjxrZXl3b3JkPm4y
byBlbWlzc2lvbnM8L2tleXdvcmQ+PGtleXdvcmQ+QWdyaWN1bHR1cmU8L2tleXdvcmQ+PC9rZXl3
b3Jkcz48ZGF0ZXM+PHllYXI+MjAyMTwveWVhcj48L2RhdGVzPjx1cmxzPjwvdXJscz48ZWxlY3Ry
b25pYy1yZXNvdXJjZS1udW0+aHR0cHM6Ly9kb2kub3JnLzEwLjMzOTAvYWdyaWN1bHR1cmUxMTA3
MDYyNDwvZWxlY3Ryb25pYy1yZXNvdXJjZS1udW0+PGxhbmd1YWdlPkVuZ2xpc2g8L2xhbmd1YWdl
PjwvcmVjb3JkPjwvQ2l0ZT48L0VuZE5vdGU+AG==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lang w:val="en-GB"/>
        </w:rPr>
        <w:t>[26]</w:t>
      </w:r>
      <w:r w:rsidRPr="00E60C81">
        <w:rPr>
          <w:lang w:val="en-GB"/>
        </w:rPr>
        <w:fldChar w:fldCharType="end"/>
      </w:r>
      <w:r w:rsidRPr="00E60C81">
        <w:rPr>
          <w:lang w:val="en-GB"/>
        </w:rPr>
        <w:t xml:space="preserve">. In this </w:t>
      </w:r>
      <w:r w:rsidRPr="00E60C81">
        <w:rPr>
          <w:color w:val="auto"/>
          <w:lang w:val="en-GB"/>
        </w:rPr>
        <w:t>study, we use SPACSYS to assess the impact of CO</w:t>
      </w:r>
      <w:r w:rsidRPr="00E60C81">
        <w:rPr>
          <w:color w:val="auto"/>
          <w:vertAlign w:val="subscript"/>
          <w:lang w:val="en-GB"/>
        </w:rPr>
        <w:t>2</w:t>
      </w:r>
      <w:r w:rsidRPr="00E60C81">
        <w:rPr>
          <w:color w:val="auto"/>
          <w:lang w:val="en-GB"/>
        </w:rPr>
        <w:t xml:space="preserve"> concentrations on crop growth, together with different climatic scenarios of shared socioeconomic pathways and hypothesise that a warming climate could enhance winter wheat and maize yield in the studied region and that SOC stocks in the topsoil and subsoil can increase in continuous monoculture systems.</w:t>
      </w:r>
    </w:p>
    <w:p w14:paraId="0D6DBD19" w14:textId="1C76E5DD" w:rsidR="00DB309C" w:rsidRPr="00E60C81" w:rsidRDefault="003228E1" w:rsidP="003228E1">
      <w:pPr>
        <w:pStyle w:val="MDPI21heading1"/>
        <w:rPr>
          <w:lang w:val="en-GB"/>
        </w:rPr>
      </w:pPr>
      <w:r w:rsidRPr="00E60C81">
        <w:rPr>
          <w:lang w:val="en-GB"/>
        </w:rPr>
        <w:t xml:space="preserve">2. </w:t>
      </w:r>
      <w:r w:rsidR="00DB309C" w:rsidRPr="00E60C81">
        <w:rPr>
          <w:lang w:val="en-GB"/>
        </w:rPr>
        <w:t>Materials and Methods</w:t>
      </w:r>
    </w:p>
    <w:p w14:paraId="45FC3183" w14:textId="5AB01E30" w:rsidR="00DB309C" w:rsidRPr="00E60C81" w:rsidRDefault="003228E1" w:rsidP="003228E1">
      <w:pPr>
        <w:pStyle w:val="MDPI22heading2"/>
        <w:rPr>
          <w:noProof w:val="0"/>
          <w:lang w:val="en-GB"/>
        </w:rPr>
      </w:pPr>
      <w:r w:rsidRPr="00E60C81">
        <w:rPr>
          <w:noProof w:val="0"/>
          <w:lang w:val="en-GB"/>
        </w:rPr>
        <w:t xml:space="preserve">2.1. </w:t>
      </w:r>
      <w:r w:rsidR="00DB309C" w:rsidRPr="00E60C81">
        <w:rPr>
          <w:noProof w:val="0"/>
          <w:lang w:val="en-GB"/>
        </w:rPr>
        <w:t xml:space="preserve">Site </w:t>
      </w:r>
      <w:r w:rsidRPr="00E60C81">
        <w:rPr>
          <w:rFonts w:eastAsiaTheme="minorEastAsia"/>
          <w:noProof w:val="0"/>
          <w:lang w:val="en-GB"/>
        </w:rPr>
        <w:t>Description</w:t>
      </w:r>
      <w:r w:rsidRPr="00E60C81">
        <w:rPr>
          <w:noProof w:val="0"/>
          <w:lang w:val="en-GB"/>
        </w:rPr>
        <w:t xml:space="preserve"> </w:t>
      </w:r>
      <w:r w:rsidR="00DB309C" w:rsidRPr="00E60C81">
        <w:rPr>
          <w:noProof w:val="0"/>
          <w:lang w:val="en-GB"/>
        </w:rPr>
        <w:t xml:space="preserve">and </w:t>
      </w:r>
      <w:r w:rsidRPr="00E60C81">
        <w:rPr>
          <w:noProof w:val="0"/>
          <w:lang w:val="en-GB"/>
        </w:rPr>
        <w:t>Experimental Design</w:t>
      </w:r>
    </w:p>
    <w:p w14:paraId="770448BA" w14:textId="2D716041" w:rsidR="00DB309C" w:rsidRPr="00E60C81" w:rsidRDefault="00DB309C" w:rsidP="00DB309C">
      <w:pPr>
        <w:pStyle w:val="MDPI31text"/>
        <w:rPr>
          <w:lang w:val="en-GB"/>
        </w:rPr>
      </w:pPr>
      <w:r w:rsidRPr="00E60C81">
        <w:rPr>
          <w:lang w:val="en-GB"/>
        </w:rPr>
        <w:t>Data used for model calibration and validation were collected from a long-term field experiment with a monoculture cropping system of winter wheat or summer maize together with treatments of chemical fertiliser only, and a combination of chemical fertiliser and manure application. The 20-year experiment was conducted in a typical tableland and gully region of the Loess Plateau, Shaanxi province, China (107°47</w:t>
      </w:r>
      <w:r w:rsidR="00053289" w:rsidRPr="00E60C81">
        <w:rPr>
          <w:lang w:val="en-GB"/>
        </w:rPr>
        <w:t>’</w:t>
      </w:r>
      <w:r w:rsidRPr="00E60C81">
        <w:rPr>
          <w:lang w:val="en-GB"/>
        </w:rPr>
        <w:t>48</w:t>
      </w:r>
      <w:r w:rsidR="00053289" w:rsidRPr="00E60C81">
        <w:rPr>
          <w:lang w:val="en-GB"/>
        </w:rPr>
        <w:t>”</w:t>
      </w:r>
      <w:r w:rsidR="008A7503" w:rsidRPr="00E60C81">
        <w:rPr>
          <w:lang w:val="en-GB"/>
        </w:rPr>
        <w:t xml:space="preserve"> </w:t>
      </w:r>
      <w:r w:rsidRPr="00E60C81">
        <w:rPr>
          <w:lang w:val="en-GB"/>
        </w:rPr>
        <w:t>E, 35°11</w:t>
      </w:r>
      <w:r w:rsidR="00053289" w:rsidRPr="00E60C81">
        <w:rPr>
          <w:lang w:val="en-GB"/>
        </w:rPr>
        <w:t>’</w:t>
      </w:r>
      <w:r w:rsidRPr="00E60C81">
        <w:rPr>
          <w:lang w:val="en-GB"/>
        </w:rPr>
        <w:t>57</w:t>
      </w:r>
      <w:r w:rsidR="00053289" w:rsidRPr="00E60C81">
        <w:rPr>
          <w:lang w:val="en-GB"/>
        </w:rPr>
        <w:t>”</w:t>
      </w:r>
      <w:r w:rsidR="008A7503" w:rsidRPr="00E60C81">
        <w:rPr>
          <w:lang w:val="en-GB"/>
        </w:rPr>
        <w:t xml:space="preserve"> </w:t>
      </w:r>
      <w:r w:rsidRPr="00E60C81">
        <w:rPr>
          <w:lang w:val="en-GB"/>
        </w:rPr>
        <w:t xml:space="preserve">W, </w:t>
      </w:r>
      <w:r w:rsidRPr="00E60C81">
        <w:rPr>
          <w:iCs/>
          <w:lang w:val="en-GB"/>
        </w:rPr>
        <w:t>ca.</w:t>
      </w:r>
      <w:r w:rsidRPr="00E60C81">
        <w:rPr>
          <w:lang w:val="en-GB"/>
        </w:rPr>
        <w:t xml:space="preserve"> 1215 m </w:t>
      </w:r>
      <w:proofErr w:type="spellStart"/>
      <w:r w:rsidRPr="00E60C81">
        <w:rPr>
          <w:lang w:val="en-GB"/>
        </w:rPr>
        <w:t>a.s.l</w:t>
      </w:r>
      <w:proofErr w:type="spellEnd"/>
      <w:r w:rsidRPr="00E60C81">
        <w:rPr>
          <w:lang w:val="en-GB"/>
        </w:rPr>
        <w:t>.) between 1985 and 2004 (up to 1999 for winter wheat). The climate is semi-arid and warm temperate, where the mean annual precipitation was 584 mm and the mean annual temperature was 9.3 °</w:t>
      </w:r>
      <w:proofErr w:type="spellStart"/>
      <w:r w:rsidRPr="00E60C81">
        <w:rPr>
          <w:lang w:val="en-GB"/>
        </w:rPr>
        <w:t>C over</w:t>
      </w:r>
      <w:proofErr w:type="spellEnd"/>
      <w:r w:rsidRPr="00E60C81">
        <w:rPr>
          <w:lang w:val="en-GB"/>
        </w:rPr>
        <w:t xml:space="preserve"> the experimental period. </w:t>
      </w:r>
      <w:bookmarkStart w:id="1" w:name="_Hlk101430288"/>
      <w:r w:rsidRPr="00E60C81">
        <w:rPr>
          <w:lang w:val="en-GB"/>
        </w:rPr>
        <w:t>Monthly temperature and precipitation over the experimental period</w:t>
      </w:r>
      <w:bookmarkEnd w:id="1"/>
      <w:r w:rsidRPr="00E60C81">
        <w:rPr>
          <w:lang w:val="en-GB"/>
        </w:rPr>
        <w:t xml:space="preserve"> are shown in Figure 1. The soil is classified as </w:t>
      </w:r>
      <w:r w:rsidRPr="00E60C81">
        <w:rPr>
          <w:i/>
          <w:iCs/>
          <w:lang w:val="en-GB"/>
        </w:rPr>
        <w:t xml:space="preserve">Cumuli-Ustic </w:t>
      </w:r>
      <w:proofErr w:type="spellStart"/>
      <w:r w:rsidRPr="00E60C81">
        <w:rPr>
          <w:i/>
          <w:iCs/>
          <w:lang w:val="en-GB"/>
        </w:rPr>
        <w:t>Isohumosol</w:t>
      </w:r>
      <w:proofErr w:type="spellEnd"/>
      <w:r w:rsidRPr="00E60C81">
        <w:rPr>
          <w:lang w:val="en-GB"/>
        </w:rPr>
        <w:t xml:space="preserve"> soil in the Chinese soil classification, equivalent to </w:t>
      </w:r>
      <w:r w:rsidRPr="00E60C81">
        <w:rPr>
          <w:i/>
          <w:iCs/>
          <w:lang w:val="en-GB"/>
        </w:rPr>
        <w:t xml:space="preserve">Udic </w:t>
      </w:r>
      <w:proofErr w:type="spellStart"/>
      <w:r w:rsidRPr="00E60C81">
        <w:rPr>
          <w:i/>
          <w:iCs/>
          <w:lang w:val="en-GB"/>
        </w:rPr>
        <w:t>Haplustalf</w:t>
      </w:r>
      <w:proofErr w:type="spellEnd"/>
      <w:r w:rsidRPr="00E60C81">
        <w:rPr>
          <w:lang w:val="en-GB"/>
        </w:rPr>
        <w:t xml:space="preserve"> in the USDA soil taxonomy. Soil physical-chemical properties at the beginning of the experiment are given in Table 1.</w:t>
      </w:r>
    </w:p>
    <w:p w14:paraId="7A66F51D" w14:textId="3FA540EA" w:rsidR="00DB309C" w:rsidRPr="00E60C81" w:rsidRDefault="003228E1" w:rsidP="003228E1">
      <w:pPr>
        <w:pStyle w:val="MDPI41tablecaption"/>
        <w:rPr>
          <w:rFonts w:eastAsiaTheme="minorEastAsia"/>
          <w:lang w:val="en-GB"/>
        </w:rPr>
      </w:pPr>
      <w:r w:rsidRPr="00E60C81">
        <w:rPr>
          <w:b/>
          <w:lang w:val="en-GB"/>
        </w:rPr>
        <w:t xml:space="preserve">Table 1. </w:t>
      </w:r>
      <w:r w:rsidR="00DB309C" w:rsidRPr="00E60C81">
        <w:rPr>
          <w:rFonts w:eastAsiaTheme="minorEastAsia"/>
          <w:lang w:val="en-GB"/>
        </w:rPr>
        <w:t xml:space="preserve">Soil physical and chemical properties at the beginning of the study experiment </w:t>
      </w:r>
      <w:r w:rsidR="00DB309C" w:rsidRPr="00E60C81">
        <w:rPr>
          <w:rFonts w:eastAsiaTheme="minorEastAsia"/>
          <w:lang w:val="en-GB"/>
        </w:rPr>
        <w:fldChar w:fldCharType="begin">
          <w:fldData xml:space="preserve">PEVuZE5vdGU+PENpdGU+PEF1dGhvcj5IdWFuZzwvQXV0aG9yPjxZZWFyPjIwMDY8L1llYXI+PFJl
Y051bT40MjwvUmVjTnVtPjxEaXNwbGF5VGV4dD48c3R5bGUgc2l6ZT0iMTAiPlsyNywyOF08L3N0
eWxlPjwvRGlzcGxheVRleHQ+PHJlY29yZD48cmVjLW51bWJlcj40MjwvcmVjLW51bWJlcj48Zm9y
ZWlnbi1rZXlzPjxrZXkgYXBwPSJFTiIgZGItaWQ9ImZ2dnp4ZjUyb3dhc2ExZTJ6OTV2dzkyNTA5
eHRmZWR4MnNlciIgdGltZXN0YW1wPSIxNjMxMDE0MjQxIj40Mjwva2V5PjwvZm9yZWlnbi1rZXlz
PjxyZWYtdHlwZSBuYW1lPSJKb3VybmFsIEFydGljbGUiPjE3PC9yZWYtdHlwZT48Y29udHJpYnV0
b3JzPjxhdXRob3JzPjxhdXRob3I+SHVhbmcsIE0uPC9hdXRob3I+PGF1dGhvcj5HYWxsaWNoYW5k
LCBKLjwvYXV0aG9yPjxhdXRob3I+RGFuZywgVC48L2F1dGhvcj48YXV0aG9yPlNoYW8sIE0uPC9h
dXRob3I+PC9hdXRob3JzPjwvY29udHJpYnV0b3JzPjx0aXRsZXM+PHRpdGxlPkFuIGV2YWx1YXRp
b24gb2YgRVBJQyBzb2lsIHdhdGVyIGFuZCB5aWVsZCBjb21wb25lbnRzIGluIHRoZSBndWxseSBy
ZWdpb24gb2YgTG9lc3MgUGxhdGVhdSwgQ2hpbmE8L3RpdGxlPjxzZWNvbmRhcnktdGl0bGU+VGhl
IEpvdXJuYWwgb2YgQWdyaWN1bHR1cmFsIFNjaWVuY2U8L3NlY29uZGFyeS10aXRsZT48L3RpdGxl
cz48cGVyaW9kaWNhbD48ZnVsbC10aXRsZT5UaGUgSm91cm5hbCBvZiBBZ3JpY3VsdHVyYWwgU2Np
ZW5jZTwvZnVsbC10aXRsZT48YWJici0xPkouIEFncmljLiBTY2kuPC9hYmJyLTE+PGFiYnItMj5K
IEFncmljIFNjaTwvYWJici0yPjwvcGVyaW9kaWNhbD48cGFnZXM+MzM5LTM0ODwvcGFnZXM+PHZv
bHVtZT4xNDQ8L3ZvbHVtZT48bnVtYmVyPjQ8L251bWJlcj48ZWRpdGlvbj4yMDA2LzA2LzAyPC9l
ZGl0aW9uPjxkYXRlcz48eWVhcj4yMDA2PC95ZWFyPjwvZGF0ZXM+PHB1Ymxpc2hlcj5DYW1icmlk
Z2UgVW5pdmVyc2l0eSBQcmVzczwvcHVibGlzaGVyPjxpc2JuPjAwMjEtODU5NjwvaXNibj48dXJs
cz48cmVsYXRlZC11cmxzPjx1cmw+aHR0cHM6Ly93d3cuY2FtYnJpZGdlLm9yZy9jb3JlL2FydGlj
bGUvYW4tZXZhbHVhdGlvbi1vZi1lcGljLXNvaWwtd2F0ZXItYW5kLXlpZWxkLWNvbXBvbmVudHMt
aW4tdGhlLWd1bGx5LXJlZ2lvbi1vZi1sb2Vzcy1wbGF0ZWF1LWNoaW5hLzRCNDgxRkUwN0FGQTZD
RTY2RkRENzhFNTFEOTk3MTM0PC91cmw+PC9yZWxhdGVkLXVybHM+PC91cmxzPjxlbGVjdHJvbmlj
LXJlc291cmNlLW51bT5odHRwczovL2RvaS5vcmcvMTAuMTAxNy9TMDAyMTg1OTYwNjAwNjEwMTwv
ZWxlY3Ryb25pYy1yZXNvdXJjZS1udW0+PHJlbW90ZS1kYXRhYmFzZS1uYW1lPkNhbWJyaWRnZSBD
b3JlPC9yZW1vdGUtZGF0YWJhc2UtbmFtZT48cmVtb3RlLWRhdGFiYXNlLXByb3ZpZGVyPkNhbWJy
aWRnZSBVbml2ZXJzaXR5IFByZXNzPC9yZW1vdGUtZGF0YWJhc2UtcHJvdmlkZXI+PC9yZWNvcmQ+
PC9DaXRlPjxDaXRlPjxBdXRob3I+Q2hlbjwvQXV0aG9yPjxZZWFyPjIwMTU8L1llYXI+PFJlY051
bT41NDwvUmVjTnVtPjxyZWNvcmQ+PHJlYy1udW1iZXI+NTQ8L3JlYy1udW1iZXI+PGZvcmVpZ24t
a2V5cz48a2V5IGFwcD0iRU4iIGRiLWlkPSJmdnZ6eGY1Mm93YXNhMWUyejk1dnc5MjUwOXh0ZmVk
eDJzZXIiIHRpbWVzdGFtcD0iMTYzNjIxNDk5MCI+NTQ8L2tleT48L2ZvcmVpZ24ta2V5cz48cmVm
LXR5cGUgbmFtZT0iSm91cm5hbCBBcnRpY2xlIj4xNzwvcmVmLXR5cGU+PGNvbnRyaWJ1dG9ycz48
YXV0aG9ycz48YXV0aG9yPkNoZW4sIEhhaXhpbjwvYXV0aG9yPjxhdXRob3I+WmhhbywgWWluZzwv
YXV0aG9yPjxhdXRob3I+RmVuZywgSGFvPC9hdXRob3I+PGF1dGhvcj5MaSwgSHVpamllPC9hdXRo
b3I+PGF1dGhvcj5TdW4sIEJlbmh1YTwvYXV0aG9yPjwvYXV0aG9ycz48L2NvbnRyaWJ1dG9ycz48
dGl0bGVzPjx0aXRsZT5Bc3Nlc3NtZW50IG9mIGNsaW1hdGUgY2hhbmdlIGltcGFjdHMgb24gc29p
bCBvcmdhbmljIGNhcmJvbiBhbmQgY3JvcCB5aWVsZCBiYXNlZCBvbiBsb25nLXRlcm0gZmVydGls
aXphdGlvbiBhcHBsaWNhdGlvbnMgaW4gTG9lc3MgUGxhdGVhdSwgQ2hpbmE8L3RpdGxlPjxzZWNv
bmRhcnktdGl0bGU+UGxhbnQgYW5kIFNvaWw8L3NlY29uZGFyeS10aXRsZT48L3RpdGxlcz48cGVy
aW9kaWNhbD48ZnVsbC10aXRsZT5QbGFudCBhbmQgU29pbDwvZnVsbC10aXRsZT48YWJici0xPlBs
YW50IFNvaWw8L2FiYnItMT48YWJici0yPlBsYW50IFNvaWw8L2FiYnItMj48L3BlcmlvZGljYWw+
PHBhZ2VzPjQwMS00MTc8L3BhZ2VzPjx2b2x1bWU+MzkwPC92b2x1bWU+PG51bWJlcj4xPC9udW1i
ZXI+PGRhdGVzPjx5ZWFyPjIwMTU8L3llYXI+PHB1Yi1kYXRlcz48ZGF0ZT4yMDE1LzA1LzAxPC9k
YXRlPjwvcHViLWRhdGVzPjwvZGF0ZXM+PGlzYm4+MTU3My01MDM2PC9pc2JuPjx1cmxzPjxyZWxh
dGVkLXVybHM+PHVybD5odHRwczovL2RvaS5vcmcvMTAuMTAwNy9zMTExMDQtMDE0LTIzMzItMTwv
dXJsPjwvcmVsYXRlZC11cmxzPjwvdXJscz48ZWxlY3Ryb25pYy1yZXNvdXJjZS1udW0+aHR0cHM6
Ly9kb2kub3JnLzEwLjEwMDcvczExMTA0LTAxNC0yMzMyLTE8L2VsZWN0cm9uaWMtcmVzb3VyY2Ut
bnVtPjwvcmVjb3JkPjwvQ2l0ZT48L0VuZE5vdGU+
</w:fldData>
        </w:fldChar>
      </w:r>
      <w:r w:rsidR="00DB309C" w:rsidRPr="00E60C81">
        <w:rPr>
          <w:rFonts w:eastAsiaTheme="minorEastAsia"/>
          <w:lang w:val="en-GB"/>
        </w:rPr>
        <w:instrText xml:space="preserve"> ADDIN EN.CITE </w:instrText>
      </w:r>
      <w:r w:rsidR="00DB309C" w:rsidRPr="00E60C81">
        <w:rPr>
          <w:rFonts w:eastAsiaTheme="minorEastAsia"/>
          <w:lang w:val="en-GB"/>
        </w:rPr>
        <w:fldChar w:fldCharType="begin">
          <w:fldData xml:space="preserve">PEVuZE5vdGU+PENpdGU+PEF1dGhvcj5IdWFuZzwvQXV0aG9yPjxZZWFyPjIwMDY8L1llYXI+PFJl
Y051bT40MjwvUmVjTnVtPjxEaXNwbGF5VGV4dD48c3R5bGUgc2l6ZT0iMTAiPlsyNywyOF08L3N0
eWxlPjwvRGlzcGxheVRleHQ+PHJlY29yZD48cmVjLW51bWJlcj40MjwvcmVjLW51bWJlcj48Zm9y
ZWlnbi1rZXlzPjxrZXkgYXBwPSJFTiIgZGItaWQ9ImZ2dnp4ZjUyb3dhc2ExZTJ6OTV2dzkyNTA5
eHRmZWR4MnNlciIgdGltZXN0YW1wPSIxNjMxMDE0MjQxIj40Mjwva2V5PjwvZm9yZWlnbi1rZXlz
PjxyZWYtdHlwZSBuYW1lPSJKb3VybmFsIEFydGljbGUiPjE3PC9yZWYtdHlwZT48Y29udHJpYnV0
b3JzPjxhdXRob3JzPjxhdXRob3I+SHVhbmcsIE0uPC9hdXRob3I+PGF1dGhvcj5HYWxsaWNoYW5k
LCBKLjwvYXV0aG9yPjxhdXRob3I+RGFuZywgVC48L2F1dGhvcj48YXV0aG9yPlNoYW8sIE0uPC9h
dXRob3I+PC9hdXRob3JzPjwvY29udHJpYnV0b3JzPjx0aXRsZXM+PHRpdGxlPkFuIGV2YWx1YXRp
b24gb2YgRVBJQyBzb2lsIHdhdGVyIGFuZCB5aWVsZCBjb21wb25lbnRzIGluIHRoZSBndWxseSBy
ZWdpb24gb2YgTG9lc3MgUGxhdGVhdSwgQ2hpbmE8L3RpdGxlPjxzZWNvbmRhcnktdGl0bGU+VGhl
IEpvdXJuYWwgb2YgQWdyaWN1bHR1cmFsIFNjaWVuY2U8L3NlY29uZGFyeS10aXRsZT48L3RpdGxl
cz48cGVyaW9kaWNhbD48ZnVsbC10aXRsZT5UaGUgSm91cm5hbCBvZiBBZ3JpY3VsdHVyYWwgU2Np
ZW5jZTwvZnVsbC10aXRsZT48YWJici0xPkouIEFncmljLiBTY2kuPC9hYmJyLTE+PGFiYnItMj5K
IEFncmljIFNjaTwvYWJici0yPjwvcGVyaW9kaWNhbD48cGFnZXM+MzM5LTM0ODwvcGFnZXM+PHZv
bHVtZT4xNDQ8L3ZvbHVtZT48bnVtYmVyPjQ8L251bWJlcj48ZWRpdGlvbj4yMDA2LzA2LzAyPC9l
ZGl0aW9uPjxkYXRlcz48eWVhcj4yMDA2PC95ZWFyPjwvZGF0ZXM+PHB1Ymxpc2hlcj5DYW1icmlk
Z2UgVW5pdmVyc2l0eSBQcmVzczwvcHVibGlzaGVyPjxpc2JuPjAwMjEtODU5NjwvaXNibj48dXJs
cz48cmVsYXRlZC11cmxzPjx1cmw+aHR0cHM6Ly93d3cuY2FtYnJpZGdlLm9yZy9jb3JlL2FydGlj
bGUvYW4tZXZhbHVhdGlvbi1vZi1lcGljLXNvaWwtd2F0ZXItYW5kLXlpZWxkLWNvbXBvbmVudHMt
aW4tdGhlLWd1bGx5LXJlZ2lvbi1vZi1sb2Vzcy1wbGF0ZWF1LWNoaW5hLzRCNDgxRkUwN0FGQTZD
RTY2RkRENzhFNTFEOTk3MTM0PC91cmw+PC9yZWxhdGVkLXVybHM+PC91cmxzPjxlbGVjdHJvbmlj
LXJlc291cmNlLW51bT5odHRwczovL2RvaS5vcmcvMTAuMTAxNy9TMDAyMTg1OTYwNjAwNjEwMTwv
ZWxlY3Ryb25pYy1yZXNvdXJjZS1udW0+PHJlbW90ZS1kYXRhYmFzZS1uYW1lPkNhbWJyaWRnZSBD
b3JlPC9yZW1vdGUtZGF0YWJhc2UtbmFtZT48cmVtb3RlLWRhdGFiYXNlLXByb3ZpZGVyPkNhbWJy
aWRnZSBVbml2ZXJzaXR5IFByZXNzPC9yZW1vdGUtZGF0YWJhc2UtcHJvdmlkZXI+PC9yZWNvcmQ+
PC9DaXRlPjxDaXRlPjxBdXRob3I+Q2hlbjwvQXV0aG9yPjxZZWFyPjIwMTU8L1llYXI+PFJlY051
bT41NDwvUmVjTnVtPjxyZWNvcmQ+PHJlYy1udW1iZXI+NTQ8L3JlYy1udW1iZXI+PGZvcmVpZ24t
a2V5cz48a2V5IGFwcD0iRU4iIGRiLWlkPSJmdnZ6eGY1Mm93YXNhMWUyejk1dnc5MjUwOXh0ZmVk
eDJzZXIiIHRpbWVzdGFtcD0iMTYzNjIxNDk5MCI+NTQ8L2tleT48L2ZvcmVpZ24ta2V5cz48cmVm
LXR5cGUgbmFtZT0iSm91cm5hbCBBcnRpY2xlIj4xNzwvcmVmLXR5cGU+PGNvbnRyaWJ1dG9ycz48
YXV0aG9ycz48YXV0aG9yPkNoZW4sIEhhaXhpbjwvYXV0aG9yPjxhdXRob3I+WmhhbywgWWluZzwv
YXV0aG9yPjxhdXRob3I+RmVuZywgSGFvPC9hdXRob3I+PGF1dGhvcj5MaSwgSHVpamllPC9hdXRo
b3I+PGF1dGhvcj5TdW4sIEJlbmh1YTwvYXV0aG9yPjwvYXV0aG9ycz48L2NvbnRyaWJ1dG9ycz48
dGl0bGVzPjx0aXRsZT5Bc3Nlc3NtZW50IG9mIGNsaW1hdGUgY2hhbmdlIGltcGFjdHMgb24gc29p
bCBvcmdhbmljIGNhcmJvbiBhbmQgY3JvcCB5aWVsZCBiYXNlZCBvbiBsb25nLXRlcm0gZmVydGls
aXphdGlvbiBhcHBsaWNhdGlvbnMgaW4gTG9lc3MgUGxhdGVhdSwgQ2hpbmE8L3RpdGxlPjxzZWNv
bmRhcnktdGl0bGU+UGxhbnQgYW5kIFNvaWw8L3NlY29uZGFyeS10aXRsZT48L3RpdGxlcz48cGVy
aW9kaWNhbD48ZnVsbC10aXRsZT5QbGFudCBhbmQgU29pbDwvZnVsbC10aXRsZT48YWJici0xPlBs
YW50IFNvaWw8L2FiYnItMT48YWJici0yPlBsYW50IFNvaWw8L2FiYnItMj48L3BlcmlvZGljYWw+
PHBhZ2VzPjQwMS00MTc8L3BhZ2VzPjx2b2x1bWU+MzkwPC92b2x1bWU+PG51bWJlcj4xPC9udW1i
ZXI+PGRhdGVzPjx5ZWFyPjIwMTU8L3llYXI+PHB1Yi1kYXRlcz48ZGF0ZT4yMDE1LzA1LzAxPC9k
YXRlPjwvcHViLWRhdGVzPjwvZGF0ZXM+PGlzYm4+MTU3My01MDM2PC9pc2JuPjx1cmxzPjxyZWxh
dGVkLXVybHM+PHVybD5odHRwczovL2RvaS5vcmcvMTAuMTAwNy9zMTExMDQtMDE0LTIzMzItMTwv
dXJsPjwvcmVsYXRlZC11cmxzPjwvdXJscz48ZWxlY3Ryb25pYy1yZXNvdXJjZS1udW0+aHR0cHM6
Ly9kb2kub3JnLzEwLjEwMDcvczExMTA0LTAxNC0yMzMyLTE8L2VsZWN0cm9uaWMtcmVzb3VyY2Ut
bnVtPjwvcmVjb3JkPjwvQ2l0ZT48L0VuZE5vdGU+
</w:fldData>
        </w:fldChar>
      </w:r>
      <w:r w:rsidR="00DB309C" w:rsidRPr="00E60C81">
        <w:rPr>
          <w:rFonts w:eastAsiaTheme="minorEastAsia"/>
          <w:lang w:val="en-GB"/>
        </w:rPr>
        <w:instrText xml:space="preserve"> ADDIN EN.CITE.DATA </w:instrText>
      </w:r>
      <w:r w:rsidR="00DB309C" w:rsidRPr="00E60C81">
        <w:rPr>
          <w:rFonts w:eastAsiaTheme="minorEastAsia"/>
          <w:lang w:val="en-GB"/>
        </w:rPr>
      </w:r>
      <w:r w:rsidR="00DB309C" w:rsidRPr="00E60C81">
        <w:rPr>
          <w:rFonts w:eastAsiaTheme="minorEastAsia"/>
          <w:lang w:val="en-GB"/>
        </w:rPr>
        <w:fldChar w:fldCharType="end"/>
      </w:r>
      <w:r w:rsidR="00DB309C" w:rsidRPr="00E60C81">
        <w:rPr>
          <w:rFonts w:eastAsiaTheme="minorEastAsia"/>
          <w:lang w:val="en-GB"/>
        </w:rPr>
      </w:r>
      <w:r w:rsidR="00DB309C" w:rsidRPr="00E60C81">
        <w:rPr>
          <w:rFonts w:eastAsiaTheme="minorEastAsia"/>
          <w:lang w:val="en-GB"/>
        </w:rPr>
        <w:fldChar w:fldCharType="separate"/>
      </w:r>
      <w:r w:rsidR="00DB309C" w:rsidRPr="00E60C81">
        <w:rPr>
          <w:rFonts w:eastAsiaTheme="minorEastAsia"/>
          <w:sz w:val="20"/>
          <w:lang w:val="en-GB"/>
        </w:rPr>
        <w:t>[27,28]</w:t>
      </w:r>
      <w:r w:rsidR="00DB309C" w:rsidRPr="00E60C81">
        <w:rPr>
          <w:rFonts w:eastAsiaTheme="minorEastAsia"/>
          <w:lang w:val="en-GB"/>
        </w:rPr>
        <w:fldChar w:fldCharType="end"/>
      </w:r>
      <w:r w:rsidRPr="00E60C81">
        <w:rPr>
          <w:rFonts w:eastAsiaTheme="minorEastAsia"/>
          <w:lang w:val="en-GB"/>
        </w:rPr>
        <w:t>.</w:t>
      </w:r>
    </w:p>
    <w:tbl>
      <w:tblPr>
        <w:tblW w:w="7857" w:type="dxa"/>
        <w:tblInd w:w="2608" w:type="dxa"/>
        <w:tblLayout w:type="fixed"/>
        <w:tblCellMar>
          <w:left w:w="0" w:type="dxa"/>
          <w:right w:w="0" w:type="dxa"/>
        </w:tblCellMar>
        <w:tblLook w:val="04A0" w:firstRow="1" w:lastRow="0" w:firstColumn="1" w:lastColumn="0" w:noHBand="0" w:noVBand="1"/>
      </w:tblPr>
      <w:tblGrid>
        <w:gridCol w:w="874"/>
        <w:gridCol w:w="872"/>
        <w:gridCol w:w="872"/>
        <w:gridCol w:w="874"/>
        <w:gridCol w:w="1373"/>
        <w:gridCol w:w="996"/>
        <w:gridCol w:w="998"/>
        <w:gridCol w:w="998"/>
      </w:tblGrid>
      <w:tr w:rsidR="00DB309C" w:rsidRPr="00E60C81" w14:paraId="4FFBD738" w14:textId="77777777" w:rsidTr="003228E1">
        <w:tc>
          <w:tcPr>
            <w:tcW w:w="556" w:type="pct"/>
            <w:tcBorders>
              <w:top w:val="single" w:sz="8" w:space="0" w:color="auto"/>
              <w:left w:val="nil"/>
              <w:bottom w:val="single" w:sz="4" w:space="0" w:color="auto"/>
              <w:right w:val="nil"/>
            </w:tcBorders>
            <w:shd w:val="clear" w:color="auto" w:fill="auto"/>
            <w:noWrap/>
            <w:vAlign w:val="center"/>
            <w:hideMark/>
          </w:tcPr>
          <w:p w14:paraId="5AD648F4" w14:textId="77777777"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Depth (cm)</w:t>
            </w:r>
          </w:p>
        </w:tc>
        <w:tc>
          <w:tcPr>
            <w:tcW w:w="555" w:type="pct"/>
            <w:tcBorders>
              <w:top w:val="single" w:sz="8" w:space="0" w:color="auto"/>
              <w:left w:val="nil"/>
              <w:bottom w:val="single" w:sz="4" w:space="0" w:color="auto"/>
              <w:right w:val="nil"/>
            </w:tcBorders>
            <w:shd w:val="clear" w:color="auto" w:fill="auto"/>
            <w:noWrap/>
            <w:vAlign w:val="center"/>
            <w:hideMark/>
          </w:tcPr>
          <w:p w14:paraId="69B99660" w14:textId="77777777"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Clay</w:t>
            </w:r>
          </w:p>
          <w:p w14:paraId="0FCAC3A2" w14:textId="77777777"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w:t>
            </w:r>
          </w:p>
        </w:tc>
        <w:tc>
          <w:tcPr>
            <w:tcW w:w="555" w:type="pct"/>
            <w:tcBorders>
              <w:top w:val="single" w:sz="8" w:space="0" w:color="auto"/>
              <w:left w:val="nil"/>
              <w:bottom w:val="single" w:sz="4" w:space="0" w:color="auto"/>
              <w:right w:val="nil"/>
            </w:tcBorders>
            <w:shd w:val="clear" w:color="auto" w:fill="auto"/>
            <w:noWrap/>
            <w:vAlign w:val="center"/>
            <w:hideMark/>
          </w:tcPr>
          <w:p w14:paraId="70BFE0C3" w14:textId="77777777"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Sand</w:t>
            </w:r>
          </w:p>
          <w:p w14:paraId="0C1E7A8D" w14:textId="77777777"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w:t>
            </w:r>
          </w:p>
        </w:tc>
        <w:tc>
          <w:tcPr>
            <w:tcW w:w="556" w:type="pct"/>
            <w:tcBorders>
              <w:top w:val="single" w:sz="8" w:space="0" w:color="auto"/>
              <w:left w:val="nil"/>
              <w:bottom w:val="single" w:sz="4" w:space="0" w:color="auto"/>
              <w:right w:val="nil"/>
            </w:tcBorders>
            <w:shd w:val="clear" w:color="auto" w:fill="auto"/>
            <w:noWrap/>
            <w:vAlign w:val="center"/>
            <w:hideMark/>
          </w:tcPr>
          <w:p w14:paraId="0850214F" w14:textId="77777777"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Silt</w:t>
            </w:r>
          </w:p>
          <w:p w14:paraId="051A7C04" w14:textId="77777777"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w:t>
            </w:r>
          </w:p>
        </w:tc>
        <w:tc>
          <w:tcPr>
            <w:tcW w:w="874" w:type="pct"/>
            <w:tcBorders>
              <w:top w:val="single" w:sz="8" w:space="0" w:color="auto"/>
              <w:left w:val="nil"/>
              <w:bottom w:val="single" w:sz="4" w:space="0" w:color="auto"/>
              <w:right w:val="nil"/>
            </w:tcBorders>
            <w:shd w:val="clear" w:color="auto" w:fill="auto"/>
            <w:noWrap/>
            <w:vAlign w:val="center"/>
            <w:hideMark/>
          </w:tcPr>
          <w:p w14:paraId="64144E4A" w14:textId="52C92790"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 xml:space="preserve">Bulk </w:t>
            </w:r>
            <w:r w:rsidR="003228E1" w:rsidRPr="00E60C81">
              <w:rPr>
                <w:rFonts w:eastAsia="DengXian"/>
                <w:b/>
                <w:noProof w:val="0"/>
                <w:lang w:val="en-GB"/>
              </w:rPr>
              <w:t>Density</w:t>
            </w:r>
          </w:p>
          <w:p w14:paraId="7A0C467E" w14:textId="77777777"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 xml:space="preserve">(g </w:t>
            </w:r>
            <w:proofErr w:type="gramStart"/>
            <w:r w:rsidRPr="00E60C81">
              <w:rPr>
                <w:rFonts w:eastAsia="DengXian"/>
                <w:b/>
                <w:noProof w:val="0"/>
                <w:lang w:val="en-GB"/>
              </w:rPr>
              <w:t>cm</w:t>
            </w:r>
            <w:r w:rsidRPr="00E60C81">
              <w:rPr>
                <w:rFonts w:eastAsiaTheme="minorEastAsia"/>
                <w:b/>
                <w:noProof w:val="0"/>
                <w:vertAlign w:val="superscript"/>
                <w:lang w:val="en-GB"/>
              </w:rPr>
              <w:t>–</w:t>
            </w:r>
            <w:r w:rsidRPr="00E60C81">
              <w:rPr>
                <w:rFonts w:eastAsia="DengXian"/>
                <w:b/>
                <w:noProof w:val="0"/>
                <w:vertAlign w:val="superscript"/>
                <w:lang w:val="en-GB"/>
              </w:rPr>
              <w:t>3</w:t>
            </w:r>
            <w:proofErr w:type="gramEnd"/>
            <w:r w:rsidRPr="00E60C81">
              <w:rPr>
                <w:rFonts w:eastAsia="DengXian"/>
                <w:b/>
                <w:noProof w:val="0"/>
                <w:lang w:val="en-GB"/>
              </w:rPr>
              <w:t>)</w:t>
            </w:r>
          </w:p>
        </w:tc>
        <w:tc>
          <w:tcPr>
            <w:tcW w:w="634" w:type="pct"/>
            <w:tcBorders>
              <w:top w:val="single" w:sz="8" w:space="0" w:color="auto"/>
              <w:left w:val="nil"/>
              <w:bottom w:val="single" w:sz="4" w:space="0" w:color="auto"/>
              <w:right w:val="nil"/>
            </w:tcBorders>
            <w:shd w:val="clear" w:color="auto" w:fill="auto"/>
            <w:noWrap/>
            <w:vAlign w:val="center"/>
            <w:hideMark/>
          </w:tcPr>
          <w:p w14:paraId="43F95944" w14:textId="77777777"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pH</w:t>
            </w:r>
          </w:p>
        </w:tc>
        <w:tc>
          <w:tcPr>
            <w:tcW w:w="635" w:type="pct"/>
            <w:tcBorders>
              <w:top w:val="single" w:sz="8" w:space="0" w:color="auto"/>
              <w:left w:val="nil"/>
              <w:bottom w:val="single" w:sz="4" w:space="0" w:color="auto"/>
              <w:right w:val="nil"/>
            </w:tcBorders>
            <w:shd w:val="clear" w:color="auto" w:fill="auto"/>
            <w:noWrap/>
            <w:vAlign w:val="center"/>
            <w:hideMark/>
          </w:tcPr>
          <w:p w14:paraId="4FE26B88" w14:textId="77777777"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SOC</w:t>
            </w:r>
          </w:p>
          <w:p w14:paraId="3C44147A" w14:textId="77777777"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 xml:space="preserve">(g </w:t>
            </w:r>
            <w:proofErr w:type="gramStart"/>
            <w:r w:rsidRPr="00E60C81">
              <w:rPr>
                <w:rFonts w:eastAsia="DengXian"/>
                <w:b/>
                <w:noProof w:val="0"/>
                <w:lang w:val="en-GB"/>
              </w:rPr>
              <w:t>kg</w:t>
            </w:r>
            <w:r w:rsidRPr="00E60C81">
              <w:rPr>
                <w:rFonts w:eastAsiaTheme="minorEastAsia"/>
                <w:b/>
                <w:noProof w:val="0"/>
                <w:vertAlign w:val="superscript"/>
                <w:lang w:val="en-GB"/>
              </w:rPr>
              <w:t>–</w:t>
            </w:r>
            <w:r w:rsidRPr="00E60C81">
              <w:rPr>
                <w:rFonts w:eastAsia="DengXian"/>
                <w:b/>
                <w:noProof w:val="0"/>
                <w:vertAlign w:val="superscript"/>
                <w:lang w:val="en-GB"/>
              </w:rPr>
              <w:t>1</w:t>
            </w:r>
            <w:proofErr w:type="gramEnd"/>
            <w:r w:rsidRPr="00E60C81">
              <w:rPr>
                <w:rFonts w:eastAsia="DengXian"/>
                <w:b/>
                <w:noProof w:val="0"/>
                <w:lang w:val="en-GB"/>
              </w:rPr>
              <w:t>)</w:t>
            </w:r>
          </w:p>
        </w:tc>
        <w:tc>
          <w:tcPr>
            <w:tcW w:w="635" w:type="pct"/>
            <w:tcBorders>
              <w:top w:val="single" w:sz="8" w:space="0" w:color="auto"/>
              <w:left w:val="nil"/>
              <w:bottom w:val="single" w:sz="4" w:space="0" w:color="auto"/>
              <w:right w:val="nil"/>
            </w:tcBorders>
            <w:shd w:val="clear" w:color="auto" w:fill="auto"/>
            <w:noWrap/>
            <w:vAlign w:val="center"/>
            <w:hideMark/>
          </w:tcPr>
          <w:p w14:paraId="1AD25E85" w14:textId="77777777"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Total N</w:t>
            </w:r>
          </w:p>
          <w:p w14:paraId="1380D1C3" w14:textId="77777777" w:rsidR="00DB309C" w:rsidRPr="00E60C81" w:rsidRDefault="00DB309C" w:rsidP="003228E1">
            <w:pPr>
              <w:autoSpaceDE w:val="0"/>
              <w:autoSpaceDN w:val="0"/>
              <w:adjustRightInd w:val="0"/>
              <w:snapToGrid w:val="0"/>
              <w:spacing w:line="240" w:lineRule="auto"/>
              <w:jc w:val="center"/>
              <w:rPr>
                <w:rFonts w:eastAsia="DengXian"/>
                <w:b/>
                <w:noProof w:val="0"/>
                <w:lang w:val="en-GB"/>
              </w:rPr>
            </w:pPr>
            <w:r w:rsidRPr="00E60C81">
              <w:rPr>
                <w:rFonts w:eastAsia="DengXian"/>
                <w:b/>
                <w:noProof w:val="0"/>
                <w:lang w:val="en-GB"/>
              </w:rPr>
              <w:t xml:space="preserve">(g </w:t>
            </w:r>
            <w:proofErr w:type="gramStart"/>
            <w:r w:rsidRPr="00E60C81">
              <w:rPr>
                <w:rFonts w:eastAsia="DengXian"/>
                <w:b/>
                <w:noProof w:val="0"/>
                <w:lang w:val="en-GB"/>
              </w:rPr>
              <w:t>kg</w:t>
            </w:r>
            <w:r w:rsidRPr="00E60C81">
              <w:rPr>
                <w:rFonts w:eastAsiaTheme="minorEastAsia"/>
                <w:b/>
                <w:noProof w:val="0"/>
                <w:vertAlign w:val="superscript"/>
                <w:lang w:val="en-GB"/>
              </w:rPr>
              <w:t>–</w:t>
            </w:r>
            <w:r w:rsidRPr="00E60C81">
              <w:rPr>
                <w:rFonts w:eastAsia="DengXian"/>
                <w:b/>
                <w:noProof w:val="0"/>
                <w:vertAlign w:val="superscript"/>
                <w:lang w:val="en-GB"/>
              </w:rPr>
              <w:t>1</w:t>
            </w:r>
            <w:proofErr w:type="gramEnd"/>
            <w:r w:rsidRPr="00E60C81">
              <w:rPr>
                <w:rFonts w:eastAsia="DengXian"/>
                <w:b/>
                <w:noProof w:val="0"/>
                <w:lang w:val="en-GB"/>
              </w:rPr>
              <w:t>)</w:t>
            </w:r>
          </w:p>
        </w:tc>
      </w:tr>
      <w:tr w:rsidR="00DB309C" w:rsidRPr="00E60C81" w14:paraId="3BE8CC52" w14:textId="77777777" w:rsidTr="003228E1">
        <w:tc>
          <w:tcPr>
            <w:tcW w:w="556" w:type="pct"/>
            <w:tcBorders>
              <w:top w:val="single" w:sz="4" w:space="0" w:color="auto"/>
              <w:left w:val="nil"/>
              <w:bottom w:val="nil"/>
              <w:right w:val="nil"/>
            </w:tcBorders>
            <w:shd w:val="clear" w:color="auto" w:fill="auto"/>
            <w:noWrap/>
            <w:vAlign w:val="center"/>
            <w:hideMark/>
          </w:tcPr>
          <w:p w14:paraId="0B7C4DB9" w14:textId="455C1B09" w:rsidR="00DB309C" w:rsidRPr="00E60C81" w:rsidRDefault="00CE66A8"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0–20</w:t>
            </w:r>
          </w:p>
        </w:tc>
        <w:tc>
          <w:tcPr>
            <w:tcW w:w="555" w:type="pct"/>
            <w:tcBorders>
              <w:top w:val="single" w:sz="4" w:space="0" w:color="auto"/>
              <w:left w:val="nil"/>
              <w:bottom w:val="nil"/>
              <w:right w:val="nil"/>
            </w:tcBorders>
            <w:shd w:val="clear" w:color="auto" w:fill="auto"/>
            <w:noWrap/>
            <w:vAlign w:val="center"/>
            <w:hideMark/>
          </w:tcPr>
          <w:p w14:paraId="3ABE6589"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20.6</w:t>
            </w:r>
          </w:p>
        </w:tc>
        <w:tc>
          <w:tcPr>
            <w:tcW w:w="555" w:type="pct"/>
            <w:tcBorders>
              <w:top w:val="single" w:sz="4" w:space="0" w:color="auto"/>
              <w:left w:val="nil"/>
              <w:bottom w:val="nil"/>
              <w:right w:val="nil"/>
            </w:tcBorders>
            <w:shd w:val="clear" w:color="auto" w:fill="auto"/>
            <w:noWrap/>
            <w:vAlign w:val="center"/>
            <w:hideMark/>
          </w:tcPr>
          <w:p w14:paraId="3549FC81"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10.5</w:t>
            </w:r>
          </w:p>
        </w:tc>
        <w:tc>
          <w:tcPr>
            <w:tcW w:w="556" w:type="pct"/>
            <w:tcBorders>
              <w:top w:val="single" w:sz="4" w:space="0" w:color="auto"/>
              <w:left w:val="nil"/>
              <w:bottom w:val="nil"/>
              <w:right w:val="nil"/>
            </w:tcBorders>
            <w:shd w:val="clear" w:color="auto" w:fill="auto"/>
            <w:noWrap/>
            <w:vAlign w:val="center"/>
            <w:hideMark/>
          </w:tcPr>
          <w:p w14:paraId="7268C27E"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69.0</w:t>
            </w:r>
          </w:p>
        </w:tc>
        <w:tc>
          <w:tcPr>
            <w:tcW w:w="874" w:type="pct"/>
            <w:tcBorders>
              <w:top w:val="single" w:sz="4" w:space="0" w:color="auto"/>
              <w:left w:val="nil"/>
              <w:bottom w:val="nil"/>
              <w:right w:val="nil"/>
            </w:tcBorders>
            <w:shd w:val="clear" w:color="auto" w:fill="auto"/>
            <w:noWrap/>
            <w:vAlign w:val="center"/>
            <w:hideMark/>
          </w:tcPr>
          <w:p w14:paraId="37FA4F9D"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1.12</w:t>
            </w:r>
          </w:p>
        </w:tc>
        <w:tc>
          <w:tcPr>
            <w:tcW w:w="634" w:type="pct"/>
            <w:tcBorders>
              <w:top w:val="single" w:sz="4" w:space="0" w:color="auto"/>
              <w:left w:val="nil"/>
              <w:bottom w:val="nil"/>
              <w:right w:val="nil"/>
            </w:tcBorders>
            <w:shd w:val="clear" w:color="auto" w:fill="auto"/>
            <w:noWrap/>
            <w:vAlign w:val="center"/>
            <w:hideMark/>
          </w:tcPr>
          <w:p w14:paraId="18CD0CFC"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8.3</w:t>
            </w:r>
          </w:p>
        </w:tc>
        <w:tc>
          <w:tcPr>
            <w:tcW w:w="635" w:type="pct"/>
            <w:tcBorders>
              <w:top w:val="single" w:sz="4" w:space="0" w:color="auto"/>
              <w:left w:val="nil"/>
              <w:bottom w:val="nil"/>
              <w:right w:val="nil"/>
            </w:tcBorders>
            <w:shd w:val="clear" w:color="auto" w:fill="auto"/>
            <w:noWrap/>
            <w:vAlign w:val="center"/>
            <w:hideMark/>
          </w:tcPr>
          <w:p w14:paraId="0D77D5F3"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6.4</w:t>
            </w:r>
          </w:p>
        </w:tc>
        <w:tc>
          <w:tcPr>
            <w:tcW w:w="635" w:type="pct"/>
            <w:tcBorders>
              <w:top w:val="single" w:sz="4" w:space="0" w:color="auto"/>
              <w:left w:val="nil"/>
              <w:bottom w:val="nil"/>
              <w:right w:val="nil"/>
            </w:tcBorders>
            <w:shd w:val="clear" w:color="auto" w:fill="auto"/>
            <w:noWrap/>
            <w:vAlign w:val="center"/>
            <w:hideMark/>
          </w:tcPr>
          <w:p w14:paraId="495779CF" w14:textId="77777777" w:rsidR="00DB309C" w:rsidRPr="00E60C81" w:rsidRDefault="00DB309C" w:rsidP="003228E1">
            <w:pPr>
              <w:autoSpaceDE w:val="0"/>
              <w:autoSpaceDN w:val="0"/>
              <w:adjustRightInd w:val="0"/>
              <w:snapToGrid w:val="0"/>
              <w:spacing w:line="240" w:lineRule="auto"/>
              <w:jc w:val="center"/>
              <w:rPr>
                <w:rFonts w:eastAsiaTheme="minorEastAsia"/>
                <w:noProof w:val="0"/>
                <w:lang w:val="en-GB"/>
              </w:rPr>
            </w:pPr>
            <w:r w:rsidRPr="00E60C81">
              <w:rPr>
                <w:rFonts w:eastAsiaTheme="minorEastAsia"/>
                <w:noProof w:val="0"/>
                <w:lang w:val="en-GB"/>
              </w:rPr>
              <w:t>0.98</w:t>
            </w:r>
          </w:p>
        </w:tc>
      </w:tr>
      <w:tr w:rsidR="00DB309C" w:rsidRPr="00E60C81" w14:paraId="51CD0555" w14:textId="77777777" w:rsidTr="003228E1">
        <w:tc>
          <w:tcPr>
            <w:tcW w:w="556" w:type="pct"/>
            <w:tcBorders>
              <w:top w:val="nil"/>
              <w:left w:val="nil"/>
              <w:bottom w:val="nil"/>
              <w:right w:val="nil"/>
            </w:tcBorders>
            <w:shd w:val="clear" w:color="auto" w:fill="auto"/>
            <w:noWrap/>
            <w:vAlign w:val="center"/>
            <w:hideMark/>
          </w:tcPr>
          <w:p w14:paraId="6CF3429F" w14:textId="1F9B4CA3"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2</w:t>
            </w:r>
            <w:r w:rsidR="00CE66A8" w:rsidRPr="00E60C81">
              <w:rPr>
                <w:rFonts w:eastAsia="DengXian"/>
                <w:noProof w:val="0"/>
                <w:lang w:val="en-GB"/>
              </w:rPr>
              <w:t>0–40</w:t>
            </w:r>
          </w:p>
        </w:tc>
        <w:tc>
          <w:tcPr>
            <w:tcW w:w="555" w:type="pct"/>
            <w:tcBorders>
              <w:top w:val="nil"/>
              <w:left w:val="nil"/>
              <w:bottom w:val="nil"/>
              <w:right w:val="nil"/>
            </w:tcBorders>
            <w:shd w:val="clear" w:color="auto" w:fill="auto"/>
            <w:noWrap/>
            <w:vAlign w:val="center"/>
            <w:hideMark/>
          </w:tcPr>
          <w:p w14:paraId="4B4FCFFD"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18.3</w:t>
            </w:r>
          </w:p>
        </w:tc>
        <w:tc>
          <w:tcPr>
            <w:tcW w:w="555" w:type="pct"/>
            <w:tcBorders>
              <w:top w:val="nil"/>
              <w:left w:val="nil"/>
              <w:bottom w:val="nil"/>
              <w:right w:val="nil"/>
            </w:tcBorders>
            <w:shd w:val="clear" w:color="auto" w:fill="auto"/>
            <w:noWrap/>
            <w:vAlign w:val="center"/>
            <w:hideMark/>
          </w:tcPr>
          <w:p w14:paraId="4FEAEB0F"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10.6</w:t>
            </w:r>
          </w:p>
        </w:tc>
        <w:tc>
          <w:tcPr>
            <w:tcW w:w="556" w:type="pct"/>
            <w:tcBorders>
              <w:top w:val="nil"/>
              <w:left w:val="nil"/>
              <w:bottom w:val="nil"/>
              <w:right w:val="nil"/>
            </w:tcBorders>
            <w:shd w:val="clear" w:color="auto" w:fill="auto"/>
            <w:noWrap/>
            <w:vAlign w:val="center"/>
            <w:hideMark/>
          </w:tcPr>
          <w:p w14:paraId="0248899A"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71.2</w:t>
            </w:r>
          </w:p>
        </w:tc>
        <w:tc>
          <w:tcPr>
            <w:tcW w:w="874" w:type="pct"/>
            <w:tcBorders>
              <w:top w:val="nil"/>
              <w:left w:val="nil"/>
              <w:bottom w:val="nil"/>
              <w:right w:val="nil"/>
            </w:tcBorders>
            <w:shd w:val="clear" w:color="auto" w:fill="auto"/>
            <w:noWrap/>
            <w:vAlign w:val="center"/>
            <w:hideMark/>
          </w:tcPr>
          <w:p w14:paraId="33D382AE"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1.06</w:t>
            </w:r>
          </w:p>
        </w:tc>
        <w:tc>
          <w:tcPr>
            <w:tcW w:w="634" w:type="pct"/>
            <w:tcBorders>
              <w:top w:val="nil"/>
              <w:left w:val="nil"/>
              <w:bottom w:val="nil"/>
              <w:right w:val="nil"/>
            </w:tcBorders>
            <w:shd w:val="clear" w:color="auto" w:fill="auto"/>
            <w:noWrap/>
            <w:vAlign w:val="center"/>
            <w:hideMark/>
          </w:tcPr>
          <w:p w14:paraId="54492DB8"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8.3</w:t>
            </w:r>
          </w:p>
        </w:tc>
        <w:tc>
          <w:tcPr>
            <w:tcW w:w="635" w:type="pct"/>
            <w:tcBorders>
              <w:top w:val="nil"/>
              <w:left w:val="nil"/>
              <w:bottom w:val="nil"/>
              <w:right w:val="nil"/>
            </w:tcBorders>
            <w:shd w:val="clear" w:color="auto" w:fill="auto"/>
            <w:noWrap/>
            <w:vAlign w:val="center"/>
            <w:hideMark/>
          </w:tcPr>
          <w:p w14:paraId="166BDAE4"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3.8</w:t>
            </w:r>
          </w:p>
        </w:tc>
        <w:tc>
          <w:tcPr>
            <w:tcW w:w="635" w:type="pct"/>
            <w:tcBorders>
              <w:top w:val="nil"/>
              <w:left w:val="nil"/>
              <w:bottom w:val="nil"/>
              <w:right w:val="nil"/>
            </w:tcBorders>
            <w:shd w:val="clear" w:color="auto" w:fill="auto"/>
            <w:noWrap/>
            <w:vAlign w:val="center"/>
            <w:hideMark/>
          </w:tcPr>
          <w:p w14:paraId="42B917A6" w14:textId="77777777" w:rsidR="00DB309C" w:rsidRPr="00E60C81" w:rsidRDefault="00DB309C" w:rsidP="003228E1">
            <w:pPr>
              <w:autoSpaceDE w:val="0"/>
              <w:autoSpaceDN w:val="0"/>
              <w:adjustRightInd w:val="0"/>
              <w:snapToGrid w:val="0"/>
              <w:spacing w:line="240" w:lineRule="auto"/>
              <w:jc w:val="center"/>
              <w:rPr>
                <w:noProof w:val="0"/>
                <w:lang w:val="en-GB"/>
              </w:rPr>
            </w:pPr>
            <w:r w:rsidRPr="00E60C81">
              <w:rPr>
                <w:noProof w:val="0"/>
                <w:lang w:val="en-GB"/>
              </w:rPr>
              <w:t>0.83</w:t>
            </w:r>
          </w:p>
        </w:tc>
      </w:tr>
      <w:tr w:rsidR="00DB309C" w:rsidRPr="00E60C81" w14:paraId="56FD176E" w14:textId="77777777" w:rsidTr="003228E1">
        <w:tc>
          <w:tcPr>
            <w:tcW w:w="556" w:type="pct"/>
            <w:tcBorders>
              <w:top w:val="nil"/>
              <w:left w:val="nil"/>
              <w:bottom w:val="nil"/>
              <w:right w:val="nil"/>
            </w:tcBorders>
            <w:shd w:val="clear" w:color="auto" w:fill="auto"/>
            <w:noWrap/>
            <w:vAlign w:val="center"/>
            <w:hideMark/>
          </w:tcPr>
          <w:p w14:paraId="41527967" w14:textId="69C72E86"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4</w:t>
            </w:r>
            <w:r w:rsidR="00CE66A8" w:rsidRPr="00E60C81">
              <w:rPr>
                <w:rFonts w:eastAsia="DengXian"/>
                <w:noProof w:val="0"/>
                <w:lang w:val="en-GB"/>
              </w:rPr>
              <w:t>0–95</w:t>
            </w:r>
          </w:p>
        </w:tc>
        <w:tc>
          <w:tcPr>
            <w:tcW w:w="555" w:type="pct"/>
            <w:tcBorders>
              <w:top w:val="nil"/>
              <w:left w:val="nil"/>
              <w:bottom w:val="nil"/>
              <w:right w:val="nil"/>
            </w:tcBorders>
            <w:shd w:val="clear" w:color="auto" w:fill="auto"/>
            <w:noWrap/>
            <w:vAlign w:val="center"/>
            <w:hideMark/>
          </w:tcPr>
          <w:p w14:paraId="140830FF"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18.2</w:t>
            </w:r>
          </w:p>
        </w:tc>
        <w:tc>
          <w:tcPr>
            <w:tcW w:w="555" w:type="pct"/>
            <w:tcBorders>
              <w:top w:val="nil"/>
              <w:left w:val="nil"/>
              <w:bottom w:val="nil"/>
              <w:right w:val="nil"/>
            </w:tcBorders>
            <w:shd w:val="clear" w:color="auto" w:fill="auto"/>
            <w:noWrap/>
            <w:vAlign w:val="center"/>
            <w:hideMark/>
          </w:tcPr>
          <w:p w14:paraId="194C728B"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10.8</w:t>
            </w:r>
          </w:p>
        </w:tc>
        <w:tc>
          <w:tcPr>
            <w:tcW w:w="556" w:type="pct"/>
            <w:tcBorders>
              <w:top w:val="nil"/>
              <w:left w:val="nil"/>
              <w:bottom w:val="nil"/>
              <w:right w:val="nil"/>
            </w:tcBorders>
            <w:shd w:val="clear" w:color="auto" w:fill="auto"/>
            <w:noWrap/>
            <w:vAlign w:val="center"/>
            <w:hideMark/>
          </w:tcPr>
          <w:p w14:paraId="24D2F20C"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71.0</w:t>
            </w:r>
          </w:p>
        </w:tc>
        <w:tc>
          <w:tcPr>
            <w:tcW w:w="874" w:type="pct"/>
            <w:tcBorders>
              <w:top w:val="nil"/>
              <w:left w:val="nil"/>
              <w:bottom w:val="nil"/>
              <w:right w:val="nil"/>
            </w:tcBorders>
            <w:shd w:val="clear" w:color="auto" w:fill="auto"/>
            <w:noWrap/>
            <w:vAlign w:val="center"/>
            <w:hideMark/>
          </w:tcPr>
          <w:p w14:paraId="4B9C8F00"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1.29</w:t>
            </w:r>
          </w:p>
        </w:tc>
        <w:tc>
          <w:tcPr>
            <w:tcW w:w="634" w:type="pct"/>
            <w:tcBorders>
              <w:top w:val="nil"/>
              <w:left w:val="nil"/>
              <w:bottom w:val="nil"/>
              <w:right w:val="nil"/>
            </w:tcBorders>
            <w:shd w:val="clear" w:color="auto" w:fill="auto"/>
            <w:noWrap/>
            <w:vAlign w:val="center"/>
            <w:hideMark/>
          </w:tcPr>
          <w:p w14:paraId="5026C845"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8.3</w:t>
            </w:r>
          </w:p>
        </w:tc>
        <w:tc>
          <w:tcPr>
            <w:tcW w:w="635" w:type="pct"/>
            <w:tcBorders>
              <w:top w:val="nil"/>
              <w:left w:val="nil"/>
              <w:bottom w:val="nil"/>
              <w:right w:val="nil"/>
            </w:tcBorders>
            <w:shd w:val="clear" w:color="auto" w:fill="auto"/>
            <w:noWrap/>
            <w:vAlign w:val="center"/>
            <w:hideMark/>
          </w:tcPr>
          <w:p w14:paraId="7ADDCDAA"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3.0</w:t>
            </w:r>
          </w:p>
        </w:tc>
        <w:tc>
          <w:tcPr>
            <w:tcW w:w="635" w:type="pct"/>
            <w:tcBorders>
              <w:top w:val="nil"/>
              <w:left w:val="nil"/>
              <w:bottom w:val="nil"/>
              <w:right w:val="nil"/>
            </w:tcBorders>
            <w:shd w:val="clear" w:color="auto" w:fill="auto"/>
            <w:noWrap/>
            <w:vAlign w:val="center"/>
            <w:hideMark/>
          </w:tcPr>
          <w:p w14:paraId="2A27E15B" w14:textId="77777777" w:rsidR="00DB309C" w:rsidRPr="00E60C81" w:rsidRDefault="00DB309C" w:rsidP="003228E1">
            <w:pPr>
              <w:autoSpaceDE w:val="0"/>
              <w:autoSpaceDN w:val="0"/>
              <w:adjustRightInd w:val="0"/>
              <w:snapToGrid w:val="0"/>
              <w:spacing w:line="240" w:lineRule="auto"/>
              <w:jc w:val="center"/>
              <w:rPr>
                <w:noProof w:val="0"/>
                <w:lang w:val="en-GB"/>
              </w:rPr>
            </w:pPr>
            <w:r w:rsidRPr="00E60C81">
              <w:rPr>
                <w:noProof w:val="0"/>
                <w:lang w:val="en-GB"/>
              </w:rPr>
              <w:t>0.61</w:t>
            </w:r>
          </w:p>
        </w:tc>
      </w:tr>
      <w:tr w:rsidR="00DB309C" w:rsidRPr="00E60C81" w14:paraId="393396A9" w14:textId="77777777" w:rsidTr="003228E1">
        <w:tc>
          <w:tcPr>
            <w:tcW w:w="556" w:type="pct"/>
            <w:tcBorders>
              <w:top w:val="nil"/>
              <w:left w:val="nil"/>
              <w:bottom w:val="single" w:sz="8" w:space="0" w:color="auto"/>
              <w:right w:val="nil"/>
            </w:tcBorders>
            <w:shd w:val="clear" w:color="auto" w:fill="auto"/>
            <w:noWrap/>
            <w:vAlign w:val="center"/>
            <w:hideMark/>
          </w:tcPr>
          <w:p w14:paraId="4678B9B7" w14:textId="73E2553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9</w:t>
            </w:r>
            <w:r w:rsidR="00CE66A8" w:rsidRPr="00E60C81">
              <w:rPr>
                <w:rFonts w:eastAsia="DengXian"/>
                <w:noProof w:val="0"/>
                <w:lang w:val="en-GB"/>
              </w:rPr>
              <w:t>5–150</w:t>
            </w:r>
          </w:p>
        </w:tc>
        <w:tc>
          <w:tcPr>
            <w:tcW w:w="555" w:type="pct"/>
            <w:tcBorders>
              <w:top w:val="nil"/>
              <w:left w:val="nil"/>
              <w:bottom w:val="single" w:sz="8" w:space="0" w:color="auto"/>
              <w:right w:val="nil"/>
            </w:tcBorders>
            <w:shd w:val="clear" w:color="auto" w:fill="auto"/>
            <w:noWrap/>
            <w:vAlign w:val="center"/>
            <w:hideMark/>
          </w:tcPr>
          <w:p w14:paraId="20798AC2"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19.3</w:t>
            </w:r>
          </w:p>
        </w:tc>
        <w:tc>
          <w:tcPr>
            <w:tcW w:w="555" w:type="pct"/>
            <w:tcBorders>
              <w:top w:val="nil"/>
              <w:left w:val="nil"/>
              <w:bottom w:val="single" w:sz="8" w:space="0" w:color="auto"/>
              <w:right w:val="nil"/>
            </w:tcBorders>
            <w:shd w:val="clear" w:color="auto" w:fill="auto"/>
            <w:noWrap/>
            <w:vAlign w:val="center"/>
            <w:hideMark/>
          </w:tcPr>
          <w:p w14:paraId="71CCEFD1"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8.1</w:t>
            </w:r>
          </w:p>
        </w:tc>
        <w:tc>
          <w:tcPr>
            <w:tcW w:w="556" w:type="pct"/>
            <w:tcBorders>
              <w:top w:val="nil"/>
              <w:left w:val="nil"/>
              <w:bottom w:val="single" w:sz="8" w:space="0" w:color="auto"/>
              <w:right w:val="nil"/>
            </w:tcBorders>
            <w:shd w:val="clear" w:color="auto" w:fill="auto"/>
            <w:noWrap/>
            <w:vAlign w:val="center"/>
            <w:hideMark/>
          </w:tcPr>
          <w:p w14:paraId="5E191FBB"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72.7</w:t>
            </w:r>
          </w:p>
        </w:tc>
        <w:tc>
          <w:tcPr>
            <w:tcW w:w="874" w:type="pct"/>
            <w:tcBorders>
              <w:top w:val="nil"/>
              <w:left w:val="nil"/>
              <w:bottom w:val="single" w:sz="8" w:space="0" w:color="auto"/>
              <w:right w:val="nil"/>
            </w:tcBorders>
            <w:shd w:val="clear" w:color="auto" w:fill="auto"/>
            <w:noWrap/>
            <w:vAlign w:val="center"/>
            <w:hideMark/>
          </w:tcPr>
          <w:p w14:paraId="04E33E0D"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1.4</w:t>
            </w:r>
          </w:p>
        </w:tc>
        <w:tc>
          <w:tcPr>
            <w:tcW w:w="634" w:type="pct"/>
            <w:tcBorders>
              <w:top w:val="nil"/>
              <w:left w:val="nil"/>
              <w:bottom w:val="single" w:sz="8" w:space="0" w:color="auto"/>
              <w:right w:val="nil"/>
            </w:tcBorders>
            <w:shd w:val="clear" w:color="auto" w:fill="auto"/>
            <w:noWrap/>
            <w:vAlign w:val="center"/>
            <w:hideMark/>
          </w:tcPr>
          <w:p w14:paraId="1CD02888"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8.4</w:t>
            </w:r>
          </w:p>
        </w:tc>
        <w:tc>
          <w:tcPr>
            <w:tcW w:w="635" w:type="pct"/>
            <w:tcBorders>
              <w:top w:val="nil"/>
              <w:left w:val="nil"/>
              <w:bottom w:val="single" w:sz="8" w:space="0" w:color="auto"/>
              <w:right w:val="nil"/>
            </w:tcBorders>
            <w:shd w:val="clear" w:color="auto" w:fill="auto"/>
            <w:noWrap/>
            <w:vAlign w:val="center"/>
            <w:hideMark/>
          </w:tcPr>
          <w:p w14:paraId="78AF9888"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1.9</w:t>
            </w:r>
          </w:p>
        </w:tc>
        <w:tc>
          <w:tcPr>
            <w:tcW w:w="635" w:type="pct"/>
            <w:tcBorders>
              <w:top w:val="nil"/>
              <w:left w:val="nil"/>
              <w:bottom w:val="single" w:sz="8" w:space="0" w:color="auto"/>
              <w:right w:val="nil"/>
            </w:tcBorders>
            <w:shd w:val="clear" w:color="auto" w:fill="auto"/>
            <w:noWrap/>
            <w:vAlign w:val="center"/>
            <w:hideMark/>
          </w:tcPr>
          <w:p w14:paraId="037BA347" w14:textId="77777777" w:rsidR="00DB309C" w:rsidRPr="00E60C81" w:rsidRDefault="00DB309C" w:rsidP="003228E1">
            <w:pPr>
              <w:autoSpaceDE w:val="0"/>
              <w:autoSpaceDN w:val="0"/>
              <w:adjustRightInd w:val="0"/>
              <w:snapToGrid w:val="0"/>
              <w:spacing w:line="240" w:lineRule="auto"/>
              <w:jc w:val="center"/>
              <w:rPr>
                <w:rFonts w:eastAsia="DengXian"/>
                <w:noProof w:val="0"/>
                <w:lang w:val="en-GB"/>
              </w:rPr>
            </w:pPr>
            <w:r w:rsidRPr="00E60C81">
              <w:rPr>
                <w:rFonts w:eastAsia="DengXian"/>
                <w:noProof w:val="0"/>
                <w:lang w:val="en-GB"/>
              </w:rPr>
              <w:t>0.38</w:t>
            </w:r>
          </w:p>
        </w:tc>
      </w:tr>
    </w:tbl>
    <w:p w14:paraId="2B9701A9" w14:textId="77777777" w:rsidR="00DB309C" w:rsidRPr="00E60C81" w:rsidRDefault="00DB309C" w:rsidP="009513BE">
      <w:pPr>
        <w:pStyle w:val="MDPI52figure"/>
        <w:rPr>
          <w:lang w:val="en-GB"/>
        </w:rPr>
      </w:pPr>
      <w:r w:rsidRPr="00E60C81">
        <w:rPr>
          <w:noProof/>
          <w:lang w:val="en-GB" w:eastAsia="zh-CN" w:bidi="ar-SA"/>
        </w:rPr>
        <w:lastRenderedPageBreak/>
        <w:drawing>
          <wp:inline distT="0" distB="0" distL="0" distR="0" wp14:anchorId="6A76460D" wp14:editId="7E3A70AE">
            <wp:extent cx="6137031" cy="3194539"/>
            <wp:effectExtent l="0" t="0" r="0" b="6350"/>
            <wp:docPr id="12" name="Chart 12">
              <a:extLst xmlns:a="http://schemas.openxmlformats.org/drawingml/2006/main">
                <a:ext uri="{FF2B5EF4-FFF2-40B4-BE49-F238E27FC236}">
                  <a16:creationId xmlns:a16="http://schemas.microsoft.com/office/drawing/2014/main" id="{9849BBAD-6CFF-41FD-AA9D-1A505CBCE4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B27715B" w14:textId="6200A562" w:rsidR="00DB309C" w:rsidRPr="00E60C81" w:rsidRDefault="009513BE" w:rsidP="009513BE">
      <w:pPr>
        <w:pStyle w:val="MDPI51figurecaption"/>
        <w:jc w:val="both"/>
        <w:rPr>
          <w:lang w:val="en-GB"/>
        </w:rPr>
      </w:pPr>
      <w:r w:rsidRPr="00E60C81">
        <w:rPr>
          <w:b/>
          <w:lang w:val="en-GB"/>
        </w:rPr>
        <w:t xml:space="preserve">Figure 1. </w:t>
      </w:r>
      <w:r w:rsidR="00DB309C" w:rsidRPr="00E60C81">
        <w:rPr>
          <w:lang w:val="en-GB"/>
        </w:rPr>
        <w:t>Monthly maximum and minimum temperatures and precipitation over the experimental period.</w:t>
      </w:r>
    </w:p>
    <w:p w14:paraId="13349C68" w14:textId="13FBC4AD" w:rsidR="00DB309C" w:rsidRPr="00E60C81" w:rsidRDefault="00DB309C" w:rsidP="009513BE">
      <w:pPr>
        <w:pStyle w:val="MDPI31text"/>
        <w:rPr>
          <w:lang w:val="en-GB"/>
        </w:rPr>
      </w:pPr>
      <w:r w:rsidRPr="00E60C81">
        <w:rPr>
          <w:lang w:val="en-GB"/>
        </w:rPr>
        <w:t xml:space="preserve">As detailed descriptions of the experiment have been published elsewhere </w:t>
      </w:r>
      <w:r w:rsidRPr="00E60C81">
        <w:rPr>
          <w:lang w:val="en-GB"/>
        </w:rPr>
        <w:fldChar w:fldCharType="begin">
          <w:fldData xml:space="preserve">PEVuZE5vdGU+PENpdGU+PEF1dGhvcj5DaGVuPC9BdXRob3I+PFllYXI+MjAwODwvWWVhcj48UmVj
TnVtPjMyPC9SZWNOdW0+PERpc3BsYXlUZXh0PjxzdHlsZSBzaXplPSIxMCI+WzI3LDI5LDMwXTwv
c3R5bGU+PC9EaXNwbGF5VGV4dD48cmVjb3JkPjxyZWMtbnVtYmVyPjMyPC9yZWMtbnVtYmVyPjxm
b3JlaWduLWtleXM+PGtleSBhcHA9IkVOIiBkYi1pZD0iZnZ2enhmNTJvd2FzYTFlMno5NXZ3OTI1
MDl4dGZlZHgyc2VyIiB0aW1lc3RhbXA9IjE2MzEwMDk5NzUiPjMyPC9rZXk+PC9mb3JlaWduLWtl
eXM+PHJlZi10eXBlIG5hbWU9IkpvdXJuYWwgQXJ0aWNsZSI+MTc8L3JlZi10eXBlPjxjb250cmli
dXRvcnM+PGF1dGhvcnM+PGF1dGhvcj5DaGVuLCBIb25nc29uZzwvYXV0aG9yPjxhdXRob3I+U2hh
bywgTWluZ2FuPC9hdXRob3I+PGF1dGhvcj5MaSwgWXV5dWFuPC9hdXRob3I+PC9hdXRob3JzPjwv
Y29udHJpYnV0b3JzPjx0aXRsZXM+PHRpdGxlPlRoZSBjaGFyYWN0ZXJpc3RpY3Mgb2Ygc29pbCB3
YXRlciBjeWNsZSBhbmQgd2F0ZXIgYmFsYW5jZSBvbiBzdGVlcCBncmFzc2xhbmQgdW5kZXIgbmF0
dXJhbCBhbmQgc2ltdWxhdGVkIHJhaW5mYWxsIGNvbmRpdGlvbnMgaW4gdGhlIExvZXNzIFBsYXRl
YXUgb2YgQ2hpbmE8L3RpdGxlPjxzZWNvbmRhcnktdGl0bGU+Sm91cm5hbCBvZiBIeWRyb2xvZ3k8
L3NlY29uZGFyeS10aXRsZT48L3RpdGxlcz48cGVyaW9kaWNhbD48ZnVsbC10aXRsZT5Kb3VybmFs
IG9mIEh5ZHJvbG9neTwvZnVsbC10aXRsZT48YWJici0xPkouIEh5ZHJvbC48L2FiYnItMT48YWJi
ci0yPkogSHlkcm9sPC9hYmJyLTI+PC9wZXJpb2RpY2FsPjxwYWdlcz4yNDItMjUxPC9wYWdlcz48
dm9sdW1lPjM2MDwvdm9sdW1lPjxudW1iZXI+MTwvbnVtYmVyPjxrZXl3b3Jkcz48a2V5d29yZD5X
YXRlciBjeWNsZTwva2V5d29yZD48a2V5d29yZD5XYXRlciBiYWxhbmNlPC9rZXl3b3JkPjxrZXl3
b3JkPlNvaWwgZGVzaWNjYXRpb248L2tleXdvcmQ+PGtleXdvcmQ+RGVlcCBzb2lsIGxheWVyPC9r
ZXl3b3JkPjxrZXl3b3JkPkdyYXNzbGFuZDwva2V5d29yZD48a2V5d29yZD5UaGUgTG9lc3MgUGxh
dGVhdSBvZiBDaGluYTwva2V5d29yZD48L2tleXdvcmRzPjxkYXRlcz48eWVhcj4yMDA4PC95ZWFy
PjxwdWItZGF0ZXM+PGRhdGU+MjAwOC8xMC8xNS88L2RhdGU+PC9wdWItZGF0ZXM+PC9kYXRlcz48
aXNibj4wMDIyLTE2OTQ8L2lzYm4+PHVybHM+PHJlbGF0ZWQtdXJscz48dXJsPmh0dHBzOi8vd3d3
LnNjaWVuY2VkaXJlY3QuY29tL3NjaWVuY2UvYXJ0aWNsZS9waWkvUzAwMjIxNjk0MDgwMDM4Njc8
L3VybD48L3JlbGF0ZWQtdXJscz48L3VybHM+PGVsZWN0cm9uaWMtcmVzb3VyY2UtbnVtPmh0dHBz
Oi8vZG9pLm9yZy8xMC4xMDE2L2ouamh5ZHJvbC4yMDA4LjA3LjAzNzwvZWxlY3Ryb25pYy1yZXNv
dXJjZS1udW0+PC9yZWNvcmQ+PC9DaXRlPjxDaXRlPjxBdXRob3I+SHVhbmc8L0F1dGhvcj48WWVh
cj4yMDA2PC9ZZWFyPjxSZWNOdW0+NDI8L1JlY051bT48cmVjb3JkPjxyZWMtbnVtYmVyPjQyPC9y
ZWMtbnVtYmVyPjxmb3JlaWduLWtleXM+PGtleSBhcHA9IkVOIiBkYi1pZD0iZnZ2enhmNTJvd2Fz
YTFlMno5NXZ3OTI1MDl4dGZlZHgyc2VyIiB0aW1lc3RhbXA9IjE2MzEwMTQyNDEiPjQyPC9rZXk+
PC9mb3JlaWduLWtleXM+PHJlZi10eXBlIG5hbWU9IkpvdXJuYWwgQXJ0aWNsZSI+MTc8L3JlZi10
eXBlPjxjb250cmlidXRvcnM+PGF1dGhvcnM+PGF1dGhvcj5IdWFuZywgTS48L2F1dGhvcj48YXV0
aG9yPkdhbGxpY2hhbmQsIEouPC9hdXRob3I+PGF1dGhvcj5EYW5nLCBULjwvYXV0aG9yPjxhdXRo
b3I+U2hhbywgTS48L2F1dGhvcj48L2F1dGhvcnM+PC9jb250cmlidXRvcnM+PHRpdGxlcz48dGl0
bGU+QW4gZXZhbHVhdGlvbiBvZiBFUElDIHNvaWwgd2F0ZXIgYW5kIHlpZWxkIGNvbXBvbmVudHMg
aW4gdGhlIGd1bGx5IHJlZ2lvbiBvZiBMb2VzcyBQbGF0ZWF1LCBDaGluYTwvdGl0bGU+PHNlY29u
ZGFyeS10aXRsZT5UaGUgSm91cm5hbCBvZiBBZ3JpY3VsdHVyYWwgU2NpZW5jZTwvc2Vjb25kYXJ5
LXRpdGxlPjwvdGl0bGVzPjxwZXJpb2RpY2FsPjxmdWxsLXRpdGxlPlRoZSBKb3VybmFsIG9mIEFn
cmljdWx0dXJhbCBTY2llbmNlPC9mdWxsLXRpdGxlPjxhYmJyLTE+Si4gQWdyaWMuIFNjaS48L2Fi
YnItMT48YWJici0yPkogQWdyaWMgU2NpPC9hYmJyLTI+PC9wZXJpb2RpY2FsPjxwYWdlcz4zMzkt
MzQ4PC9wYWdlcz48dm9sdW1lPjE0NDwvdm9sdW1lPjxudW1iZXI+NDwvbnVtYmVyPjxlZGl0aW9u
PjIwMDYvMDYvMDI8L2VkaXRpb24+PGRhdGVzPjx5ZWFyPjIwMDY8L3llYXI+PC9kYXRlcz48cHVi
bGlzaGVyPkNhbWJyaWRnZSBVbml2ZXJzaXR5IFByZXNzPC9wdWJsaXNoZXI+PGlzYm4+MDAyMS04
NTk2PC9pc2JuPjx1cmxzPjxyZWxhdGVkLXVybHM+PHVybD5odHRwczovL3d3dy5jYW1icmlkZ2Uu
b3JnL2NvcmUvYXJ0aWNsZS9hbi1ldmFsdWF0aW9uLW9mLWVwaWMtc29pbC13YXRlci1hbmQteWll
bGQtY29tcG9uZW50cy1pbi10aGUtZ3VsbHktcmVnaW9uLW9mLWxvZXNzLXBsYXRlYXUtY2hpbmEv
NEI0ODFGRTA3QUZBNkNFNjZGREQ3OEU1MUQ5OTcxMzQ8L3VybD48L3JlbGF0ZWQtdXJscz48L3Vy
bHM+PGVsZWN0cm9uaWMtcmVzb3VyY2UtbnVtPmh0dHBzOi8vZG9pLm9yZy8xMC4xMDE3L1MwMDIx
ODU5NjA2MDA2MTAxPC9lbGVjdHJvbmljLXJlc291cmNlLW51bT48cmVtb3RlLWRhdGFiYXNlLW5h
bWU+Q2FtYnJpZGdlIENvcmU8L3JlbW90ZS1kYXRhYmFzZS1uYW1lPjxyZW1vdGUtZGF0YWJhc2Ut
cHJvdmlkZXI+Q2FtYnJpZGdlIFVuaXZlcnNpdHkgUHJlc3M8L3JlbW90ZS1kYXRhYmFzZS1wcm92
aWRlcj48L3JlY29yZD48L0NpdGU+PENpdGU+PEF1dGhvcj5ZaTwvQXV0aG9yPjxZZWFyPjIwMTA8
L1llYXI+PFJlY051bT4zMzwvUmVjTnVtPjxyZWNvcmQ+PHJlYy1udW1iZXI+MzM8L3JlYy1udW1i
ZXI+PGZvcmVpZ24ta2V5cz48a2V5IGFwcD0iRU4iIGRiLWlkPSJmdnZ6eGY1Mm93YXNhMWUyejk1
dnc5MjUwOXh0ZmVkeDJzZXIiIHRpbWVzdGFtcD0iMTYzMTAwOTk3NSI+MzM8L2tleT48L2ZvcmVp
Z24ta2V5cz48cmVmLXR5cGUgbmFtZT0iSm91cm5hbCBBcnRpY2xlIj4xNzwvcmVmLXR5cGU+PGNv
bnRyaWJ1dG9ycz48YXV0aG9ycz48YXV0aG9yPllpLCBMaXU8L2F1dGhvcj48YXV0aG9yPlNoZW5q
aWFvLCBZYW5nPC9hdXRob3I+PGF1dGhvcj5TaGlxaW5nLCBMaTwvYXV0aG9yPjxhdXRob3I+WGlu
cGluZywgQ2hlbjwvYXV0aG9yPjxhdXRob3I+RmFuZywgQ2hlbjwvYXV0aG9yPjwvYXV0aG9ycz48
L2NvbnRyaWJ1dG9ycz48dGl0bGVzPjx0aXRsZT48c3R5bGUgZmFjZT0ibm9ybWFsIiBmb250PSJk
ZWZhdWx0IiBzaXplPSIxMDAlIj5Hcm93dGggYW5kIGRldmVsb3BtZW50IG9mIG1haXplICg8L3N0
eWxlPjxzdHlsZSBmYWNlPSJpdGFsaWMiIGZvbnQ9ImRlZmF1bHQiIHNpemU9IjEwMCUiPlplYSBt
YXlzPC9zdHlsZT48c3R5bGUgZmFjZT0ibm9ybWFsIiBmb250PSJkZWZhdWx0IiBzaXplPSIxMDAl
Ij4gTC4pIGluIHJlc3BvbnNlIHRvIGRpZmZlcmVudCBmaWVsZCB3YXRlciBtYW5hZ2VtZW50IHBy
YWN0aWNlczogUmVzb3VyY2UgY2FwdHVyZSBhbmQgdXNlIGVmZmljaWVuY3k8L3N0eWxlPjwvdGl0
bGU+PHNlY29uZGFyeS10aXRsZT5BZ3JpY3VsdHVyYWwgYW5kIEZvcmVzdCBNZXRlb3JvbG9neTwv
c2Vjb25kYXJ5LXRpdGxlPjwvdGl0bGVzPjxwZXJpb2RpY2FsPjxmdWxsLXRpdGxlPkFncmljdWx0
dXJhbCBhbmQgRm9yZXN0IE1ldGVvcm9sb2d5PC9mdWxsLXRpdGxlPjxhYmJyLTE+QWdyaWMuIEZv
ci4gTWV0ZW9yb2wuPC9hYmJyLTE+PC9wZXJpb2RpY2FsPjxwYWdlcz42MDYtNjEzPC9wYWdlcz48
dm9sdW1lPjE1MDwvdm9sdW1lPjxudW1iZXI+NDwvbnVtYmVyPjxrZXl3b3Jkcz48a2V5d29yZD5M
b2VzcyBwbGF0ZWF1PC9rZXl3b3JkPjxrZXl3b3JkPldhdGVyIG1hbmFnZW1lbnQgcHJhY3RpY2U8
L2tleXdvcmQ+PGtleXdvcmQ+TWFpemU8L2tleXdvcmQ+PGtleXdvcmQ+UmFkaWF0aW9uIHVzZSBl
ZmZpY2llbmN5PC9rZXl3b3JkPjxrZXl3b3JkPldhdGVyIHVzZSBlZmZpY2llbmN5PC9rZXl3b3Jk
Pjwva2V5d29yZHM+PGRhdGVzPjx5ZWFyPjIwMTA8L3llYXI+PHB1Yi1kYXRlcz48ZGF0ZT4yMDEw
LzA0LzE1LzwvZGF0ZT48L3B1Yi1kYXRlcz48L2RhdGVzPjxpc2JuPjAxNjgtMTkyMzwvaXNibj48
dXJscz48cmVsYXRlZC11cmxzPjx1cmw+aHR0cHM6Ly93d3cuc2NpZW5jZWRpcmVjdC5jb20vc2Np
ZW5jZS9hcnRpY2xlL3BpaS9TMDE2ODE5MjMxMDAwMDQ4MTwvdXJsPjwvcmVsYXRlZC11cmxzPjwv
dXJscz48ZWxlY3Ryb25pYy1yZXNvdXJjZS1udW0+aHR0cHM6Ly9kb2kub3JnLzEwLjEwMTYvai5h
Z3Jmb3JtZXQuMjAxMC4wMi4wMDM8L2VsZWN0cm9uaWMtcmVzb3VyY2UtbnVtPjwvcmVjb3JkPjwv
Q2l0ZT48L0VuZE5vdGU+AG==
</w:fldData>
        </w:fldChar>
      </w:r>
      <w:r w:rsidRPr="00E60C81">
        <w:rPr>
          <w:lang w:val="en-GB"/>
        </w:rPr>
        <w:instrText xml:space="preserve"> ADDIN EN.CITE </w:instrText>
      </w:r>
      <w:r w:rsidRPr="00E60C81">
        <w:rPr>
          <w:lang w:val="en-GB"/>
        </w:rPr>
        <w:fldChar w:fldCharType="begin">
          <w:fldData xml:space="preserve">PEVuZE5vdGU+PENpdGU+PEF1dGhvcj5DaGVuPC9BdXRob3I+PFllYXI+MjAwODwvWWVhcj48UmVj
TnVtPjMyPC9SZWNOdW0+PERpc3BsYXlUZXh0PjxzdHlsZSBzaXplPSIxMCI+WzI3LDI5LDMwXTwv
c3R5bGU+PC9EaXNwbGF5VGV4dD48cmVjb3JkPjxyZWMtbnVtYmVyPjMyPC9yZWMtbnVtYmVyPjxm
b3JlaWduLWtleXM+PGtleSBhcHA9IkVOIiBkYi1pZD0iZnZ2enhmNTJvd2FzYTFlMno5NXZ3OTI1
MDl4dGZlZHgyc2VyIiB0aW1lc3RhbXA9IjE2MzEwMDk5NzUiPjMyPC9rZXk+PC9mb3JlaWduLWtl
eXM+PHJlZi10eXBlIG5hbWU9IkpvdXJuYWwgQXJ0aWNsZSI+MTc8L3JlZi10eXBlPjxjb250cmli
dXRvcnM+PGF1dGhvcnM+PGF1dGhvcj5DaGVuLCBIb25nc29uZzwvYXV0aG9yPjxhdXRob3I+U2hh
bywgTWluZ2FuPC9hdXRob3I+PGF1dGhvcj5MaSwgWXV5dWFuPC9hdXRob3I+PC9hdXRob3JzPjwv
Y29udHJpYnV0b3JzPjx0aXRsZXM+PHRpdGxlPlRoZSBjaGFyYWN0ZXJpc3RpY3Mgb2Ygc29pbCB3
YXRlciBjeWNsZSBhbmQgd2F0ZXIgYmFsYW5jZSBvbiBzdGVlcCBncmFzc2xhbmQgdW5kZXIgbmF0
dXJhbCBhbmQgc2ltdWxhdGVkIHJhaW5mYWxsIGNvbmRpdGlvbnMgaW4gdGhlIExvZXNzIFBsYXRl
YXUgb2YgQ2hpbmE8L3RpdGxlPjxzZWNvbmRhcnktdGl0bGU+Sm91cm5hbCBvZiBIeWRyb2xvZ3k8
L3NlY29uZGFyeS10aXRsZT48L3RpdGxlcz48cGVyaW9kaWNhbD48ZnVsbC10aXRsZT5Kb3VybmFs
IG9mIEh5ZHJvbG9neTwvZnVsbC10aXRsZT48YWJici0xPkouIEh5ZHJvbC48L2FiYnItMT48YWJi
ci0yPkogSHlkcm9sPC9hYmJyLTI+PC9wZXJpb2RpY2FsPjxwYWdlcz4yNDItMjUxPC9wYWdlcz48
dm9sdW1lPjM2MDwvdm9sdW1lPjxudW1iZXI+MTwvbnVtYmVyPjxrZXl3b3Jkcz48a2V5d29yZD5X
YXRlciBjeWNsZTwva2V5d29yZD48a2V5d29yZD5XYXRlciBiYWxhbmNlPC9rZXl3b3JkPjxrZXl3
b3JkPlNvaWwgZGVzaWNjYXRpb248L2tleXdvcmQ+PGtleXdvcmQ+RGVlcCBzb2lsIGxheWVyPC9r
ZXl3b3JkPjxrZXl3b3JkPkdyYXNzbGFuZDwva2V5d29yZD48a2V5d29yZD5UaGUgTG9lc3MgUGxh
dGVhdSBvZiBDaGluYTwva2V5d29yZD48L2tleXdvcmRzPjxkYXRlcz48eWVhcj4yMDA4PC95ZWFy
PjxwdWItZGF0ZXM+PGRhdGU+MjAwOC8xMC8xNS88L2RhdGU+PC9wdWItZGF0ZXM+PC9kYXRlcz48
aXNibj4wMDIyLTE2OTQ8L2lzYm4+PHVybHM+PHJlbGF0ZWQtdXJscz48dXJsPmh0dHBzOi8vd3d3
LnNjaWVuY2VkaXJlY3QuY29tL3NjaWVuY2UvYXJ0aWNsZS9waWkvUzAwMjIxNjk0MDgwMDM4Njc8
L3VybD48L3JlbGF0ZWQtdXJscz48L3VybHM+PGVsZWN0cm9uaWMtcmVzb3VyY2UtbnVtPmh0dHBz
Oi8vZG9pLm9yZy8xMC4xMDE2L2ouamh5ZHJvbC4yMDA4LjA3LjAzNzwvZWxlY3Ryb25pYy1yZXNv
dXJjZS1udW0+PC9yZWNvcmQ+PC9DaXRlPjxDaXRlPjxBdXRob3I+SHVhbmc8L0F1dGhvcj48WWVh
cj4yMDA2PC9ZZWFyPjxSZWNOdW0+NDI8L1JlY051bT48cmVjb3JkPjxyZWMtbnVtYmVyPjQyPC9y
ZWMtbnVtYmVyPjxmb3JlaWduLWtleXM+PGtleSBhcHA9IkVOIiBkYi1pZD0iZnZ2enhmNTJvd2Fz
YTFlMno5NXZ3OTI1MDl4dGZlZHgyc2VyIiB0aW1lc3RhbXA9IjE2MzEwMTQyNDEiPjQyPC9rZXk+
PC9mb3JlaWduLWtleXM+PHJlZi10eXBlIG5hbWU9IkpvdXJuYWwgQXJ0aWNsZSI+MTc8L3JlZi10
eXBlPjxjb250cmlidXRvcnM+PGF1dGhvcnM+PGF1dGhvcj5IdWFuZywgTS48L2F1dGhvcj48YXV0
aG9yPkdhbGxpY2hhbmQsIEouPC9hdXRob3I+PGF1dGhvcj5EYW5nLCBULjwvYXV0aG9yPjxhdXRo
b3I+U2hhbywgTS48L2F1dGhvcj48L2F1dGhvcnM+PC9jb250cmlidXRvcnM+PHRpdGxlcz48dGl0
bGU+QW4gZXZhbHVhdGlvbiBvZiBFUElDIHNvaWwgd2F0ZXIgYW5kIHlpZWxkIGNvbXBvbmVudHMg
aW4gdGhlIGd1bGx5IHJlZ2lvbiBvZiBMb2VzcyBQbGF0ZWF1LCBDaGluYTwvdGl0bGU+PHNlY29u
ZGFyeS10aXRsZT5UaGUgSm91cm5hbCBvZiBBZ3JpY3VsdHVyYWwgU2NpZW5jZTwvc2Vjb25kYXJ5
LXRpdGxlPjwvdGl0bGVzPjxwZXJpb2RpY2FsPjxmdWxsLXRpdGxlPlRoZSBKb3VybmFsIG9mIEFn
cmljdWx0dXJhbCBTY2llbmNlPC9mdWxsLXRpdGxlPjxhYmJyLTE+Si4gQWdyaWMuIFNjaS48L2Fi
YnItMT48YWJici0yPkogQWdyaWMgU2NpPC9hYmJyLTI+PC9wZXJpb2RpY2FsPjxwYWdlcz4zMzkt
MzQ4PC9wYWdlcz48dm9sdW1lPjE0NDwvdm9sdW1lPjxudW1iZXI+NDwvbnVtYmVyPjxlZGl0aW9u
PjIwMDYvMDYvMDI8L2VkaXRpb24+PGRhdGVzPjx5ZWFyPjIwMDY8L3llYXI+PC9kYXRlcz48cHVi
bGlzaGVyPkNhbWJyaWRnZSBVbml2ZXJzaXR5IFByZXNzPC9wdWJsaXNoZXI+PGlzYm4+MDAyMS04
NTk2PC9pc2JuPjx1cmxzPjxyZWxhdGVkLXVybHM+PHVybD5odHRwczovL3d3dy5jYW1icmlkZ2Uu
b3JnL2NvcmUvYXJ0aWNsZS9hbi1ldmFsdWF0aW9uLW9mLWVwaWMtc29pbC13YXRlci1hbmQteWll
bGQtY29tcG9uZW50cy1pbi10aGUtZ3VsbHktcmVnaW9uLW9mLWxvZXNzLXBsYXRlYXUtY2hpbmEv
NEI0ODFGRTA3QUZBNkNFNjZGREQ3OEU1MUQ5OTcxMzQ8L3VybD48L3JlbGF0ZWQtdXJscz48L3Vy
bHM+PGVsZWN0cm9uaWMtcmVzb3VyY2UtbnVtPmh0dHBzOi8vZG9pLm9yZy8xMC4xMDE3L1MwMDIx
ODU5NjA2MDA2MTAxPC9lbGVjdHJvbmljLXJlc291cmNlLW51bT48cmVtb3RlLWRhdGFiYXNlLW5h
bWU+Q2FtYnJpZGdlIENvcmU8L3JlbW90ZS1kYXRhYmFzZS1uYW1lPjxyZW1vdGUtZGF0YWJhc2Ut
cHJvdmlkZXI+Q2FtYnJpZGdlIFVuaXZlcnNpdHkgUHJlc3M8L3JlbW90ZS1kYXRhYmFzZS1wcm92
aWRlcj48L3JlY29yZD48L0NpdGU+PENpdGU+PEF1dGhvcj5ZaTwvQXV0aG9yPjxZZWFyPjIwMTA8
L1llYXI+PFJlY051bT4zMzwvUmVjTnVtPjxyZWNvcmQ+PHJlYy1udW1iZXI+MzM8L3JlYy1udW1i
ZXI+PGZvcmVpZ24ta2V5cz48a2V5IGFwcD0iRU4iIGRiLWlkPSJmdnZ6eGY1Mm93YXNhMWUyejk1
dnc5MjUwOXh0ZmVkeDJzZXIiIHRpbWVzdGFtcD0iMTYzMTAwOTk3NSI+MzM8L2tleT48L2ZvcmVp
Z24ta2V5cz48cmVmLXR5cGUgbmFtZT0iSm91cm5hbCBBcnRpY2xlIj4xNzwvcmVmLXR5cGU+PGNv
bnRyaWJ1dG9ycz48YXV0aG9ycz48YXV0aG9yPllpLCBMaXU8L2F1dGhvcj48YXV0aG9yPlNoZW5q
aWFvLCBZYW5nPC9hdXRob3I+PGF1dGhvcj5TaGlxaW5nLCBMaTwvYXV0aG9yPjxhdXRob3I+WGlu
cGluZywgQ2hlbjwvYXV0aG9yPjxhdXRob3I+RmFuZywgQ2hlbjwvYXV0aG9yPjwvYXV0aG9ycz48
L2NvbnRyaWJ1dG9ycz48dGl0bGVzPjx0aXRsZT48c3R5bGUgZmFjZT0ibm9ybWFsIiBmb250PSJk
ZWZhdWx0IiBzaXplPSIxMDAlIj5Hcm93dGggYW5kIGRldmVsb3BtZW50IG9mIG1haXplICg8L3N0
eWxlPjxzdHlsZSBmYWNlPSJpdGFsaWMiIGZvbnQ9ImRlZmF1bHQiIHNpemU9IjEwMCUiPlplYSBt
YXlzPC9zdHlsZT48c3R5bGUgZmFjZT0ibm9ybWFsIiBmb250PSJkZWZhdWx0IiBzaXplPSIxMDAl
Ij4gTC4pIGluIHJlc3BvbnNlIHRvIGRpZmZlcmVudCBmaWVsZCB3YXRlciBtYW5hZ2VtZW50IHBy
YWN0aWNlczogUmVzb3VyY2UgY2FwdHVyZSBhbmQgdXNlIGVmZmljaWVuY3k8L3N0eWxlPjwvdGl0
bGU+PHNlY29uZGFyeS10aXRsZT5BZ3JpY3VsdHVyYWwgYW5kIEZvcmVzdCBNZXRlb3JvbG9neTwv
c2Vjb25kYXJ5LXRpdGxlPjwvdGl0bGVzPjxwZXJpb2RpY2FsPjxmdWxsLXRpdGxlPkFncmljdWx0
dXJhbCBhbmQgRm9yZXN0IE1ldGVvcm9sb2d5PC9mdWxsLXRpdGxlPjxhYmJyLTE+QWdyaWMuIEZv
ci4gTWV0ZW9yb2wuPC9hYmJyLTE+PC9wZXJpb2RpY2FsPjxwYWdlcz42MDYtNjEzPC9wYWdlcz48
dm9sdW1lPjE1MDwvdm9sdW1lPjxudW1iZXI+NDwvbnVtYmVyPjxrZXl3b3Jkcz48a2V5d29yZD5M
b2VzcyBwbGF0ZWF1PC9rZXl3b3JkPjxrZXl3b3JkPldhdGVyIG1hbmFnZW1lbnQgcHJhY3RpY2U8
L2tleXdvcmQ+PGtleXdvcmQ+TWFpemU8L2tleXdvcmQ+PGtleXdvcmQ+UmFkaWF0aW9uIHVzZSBl
ZmZpY2llbmN5PC9rZXl3b3JkPjxrZXl3b3JkPldhdGVyIHVzZSBlZmZpY2llbmN5PC9rZXl3b3Jk
Pjwva2V5d29yZHM+PGRhdGVzPjx5ZWFyPjIwMTA8L3llYXI+PHB1Yi1kYXRlcz48ZGF0ZT4yMDEw
LzA0LzE1LzwvZGF0ZT48L3B1Yi1kYXRlcz48L2RhdGVzPjxpc2JuPjAxNjgtMTkyMzwvaXNibj48
dXJscz48cmVsYXRlZC11cmxzPjx1cmw+aHR0cHM6Ly93d3cuc2NpZW5jZWRpcmVjdC5jb20vc2Np
ZW5jZS9hcnRpY2xlL3BpaS9TMDE2ODE5MjMxMDAwMDQ4MTwvdXJsPjwvcmVsYXRlZC11cmxzPjwv
dXJscz48ZWxlY3Ryb25pYy1yZXNvdXJjZS1udW0+aHR0cHM6Ly9kb2kub3JnLzEwLjEwMTYvai5h
Z3Jmb3JtZXQuMjAxMC4wMi4wMDM8L2VsZWN0cm9uaWMtcmVzb3VyY2UtbnVtPjwvcmVjb3JkPjwv
Q2l0ZT48L0VuZE5vdGU+AG==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lang w:val="en-GB"/>
        </w:rPr>
        <w:t>[27,29,30]</w:t>
      </w:r>
      <w:r w:rsidRPr="00E60C81">
        <w:rPr>
          <w:lang w:val="en-GB"/>
        </w:rPr>
        <w:fldChar w:fldCharType="end"/>
      </w:r>
      <w:r w:rsidRPr="00E60C81">
        <w:rPr>
          <w:lang w:val="en-GB"/>
        </w:rPr>
        <w:t xml:space="preserve">, it is reported here briefly. Maize was sown in mid-April and harvested in mid-September each year in each plot, while winter wheat was sown in late September each year and harvested in late June, the second year. Before sowing, plots were tilled at depths of 20 cm. Wheat and maize were irrigated at an average of 300 and 270 mm over their growing </w:t>
      </w:r>
      <w:r w:rsidRPr="00E60C81">
        <w:rPr>
          <w:color w:val="auto"/>
          <w:lang w:val="en-GB"/>
        </w:rPr>
        <w:t xml:space="preserve">seasons, respectively. Urea was applied at the rate of 120 kg N </w:t>
      </w:r>
      <w:proofErr w:type="gramStart"/>
      <w:r w:rsidRPr="00E60C81">
        <w:rPr>
          <w:color w:val="auto"/>
          <w:lang w:val="en-GB"/>
        </w:rPr>
        <w:t>ha</w:t>
      </w:r>
      <w:r w:rsidRPr="00E60C81">
        <w:rPr>
          <w:color w:val="auto"/>
          <w:vertAlign w:val="superscript"/>
          <w:lang w:val="en-GB"/>
        </w:rPr>
        <w:t>–1</w:t>
      </w:r>
      <w:proofErr w:type="gramEnd"/>
      <w:r w:rsidRPr="00E60C81">
        <w:rPr>
          <w:color w:val="auto"/>
          <w:lang w:val="en-GB"/>
        </w:rPr>
        <w:t>. For the combination treatment,</w:t>
      </w:r>
      <w:r w:rsidR="00053289" w:rsidRPr="00E60C81">
        <w:rPr>
          <w:color w:val="auto"/>
          <w:lang w:val="en-GB"/>
        </w:rPr>
        <w:t xml:space="preserve"> 75,000 </w:t>
      </w:r>
      <w:r w:rsidRPr="00E60C81">
        <w:rPr>
          <w:color w:val="auto"/>
          <w:lang w:val="en-GB"/>
        </w:rPr>
        <w:t>kg ha</w:t>
      </w:r>
      <w:r w:rsidRPr="00E60C81">
        <w:rPr>
          <w:color w:val="auto"/>
          <w:vertAlign w:val="superscript"/>
          <w:lang w:val="en-GB"/>
        </w:rPr>
        <w:t>–1</w:t>
      </w:r>
      <w:r w:rsidRPr="00E60C81">
        <w:rPr>
          <w:color w:val="auto"/>
          <w:lang w:val="en-GB"/>
        </w:rPr>
        <w:t xml:space="preserve"> manure was added on top of the chemical fertiliser rate for each crop </w:t>
      </w:r>
      <w:r w:rsidRPr="00E60C81">
        <w:rPr>
          <w:color w:val="auto"/>
          <w:lang w:val="en-GB"/>
        </w:rPr>
        <w:fldChar w:fldCharType="begin"/>
      </w:r>
      <w:r w:rsidRPr="00E60C81">
        <w:rPr>
          <w:color w:val="auto"/>
          <w:lang w:val="en-GB"/>
        </w:rPr>
        <w:instrText xml:space="preserve"> ADDIN EN.CITE &lt;EndNote&gt;&lt;Cite&gt;&lt;Author&gt;Huang&lt;/Author&gt;&lt;Year&gt;2003&lt;/Year&gt;&lt;RecNum&gt;64&lt;/RecNum&gt;&lt;DisplayText&gt;&lt;style size="10"&gt;[31]&lt;/style&gt;&lt;/DisplayText&gt;&lt;record&gt;&lt;rec-number&gt;64&lt;/rec-number&gt;&lt;foreign-keys&gt;&lt;key app="EN" db-id="fvvzxf52owasa1e2z95vw92509xtfedx2ser" timestamp="1650630980"&gt;64&lt;/key&gt;&lt;/foreign-keys&gt;&lt;ref-type name="Journal Article"&gt;17&lt;/ref-type&gt;&lt;contributors&gt;&lt;authors&gt;&lt;author&gt;Huang, Mingbin&lt;/author&gt;&lt;author&gt;Dang, Tinghui&lt;/author&gt;&lt;author&gt;Gallichand, Jacques&lt;/author&gt;&lt;author&gt;Goulet, Monique&lt;/author&gt;&lt;/authors&gt;&lt;/contributors&gt;&lt;titles&gt;&lt;title&gt;Effect of increased fertilizer applications to wheat crop on soil-water depletion in the Loess Plateau, China&lt;/title&gt;&lt;secondary-title&gt;Agricultural Water Management&lt;/secondary-title&gt;&lt;/titles&gt;&lt;periodical&gt;&lt;full-title&gt;Agricultural Water Management&lt;/full-title&gt;&lt;abbr-1&gt;Agric. Water Manage.&lt;/abbr-1&gt;&lt;abbr-2&gt;Agric Water Manage&lt;/abbr-2&gt;&lt;/periodical&gt;&lt;pages&gt;267-278&lt;/pages&gt;&lt;volume&gt;58&lt;/volume&gt;&lt;number&gt;3&lt;/number&gt;&lt;keywords&gt;&lt;keyword&gt;The Loess Plateau&lt;/keyword&gt;&lt;keyword&gt;Dryland farming&lt;/keyword&gt;&lt;keyword&gt;Increased productivity&lt;/keyword&gt;&lt;keyword&gt;Soil-water&lt;/keyword&gt;&lt;/keywords&gt;&lt;dates&gt;&lt;year&gt;2003&lt;/year&gt;&lt;pub-dates&gt;&lt;date&gt;2003/02/26/&lt;/date&gt;&lt;/pub-dates&gt;&lt;/dates&gt;&lt;isbn&gt;0378-3774&lt;/isbn&gt;&lt;urls&gt;&lt;related-urls&gt;&lt;url&gt;https://www.sciencedirect.com/science/article/pii/S0378377402000860&lt;/url&gt;&lt;/related-urls&gt;&lt;/urls&gt;&lt;electronic-resource-num&gt;https://doi.org/10.1016/S0378-3774(02)00086-0&lt;/electronic-resource-num&gt;&lt;/record&gt;&lt;/Cite&gt;&lt;/EndNote&gt;</w:instrText>
      </w:r>
      <w:r w:rsidRPr="00E60C81">
        <w:rPr>
          <w:color w:val="auto"/>
          <w:lang w:val="en-GB"/>
        </w:rPr>
        <w:fldChar w:fldCharType="separate"/>
      </w:r>
      <w:r w:rsidRPr="00E60C81">
        <w:rPr>
          <w:color w:val="auto"/>
          <w:lang w:val="en-GB"/>
        </w:rPr>
        <w:t>[31]</w:t>
      </w:r>
      <w:r w:rsidRPr="00E60C81">
        <w:rPr>
          <w:color w:val="auto"/>
          <w:lang w:val="en-GB"/>
        </w:rPr>
        <w:fldChar w:fldCharType="end"/>
      </w:r>
      <w:r w:rsidRPr="00E60C81">
        <w:rPr>
          <w:color w:val="auto"/>
          <w:lang w:val="en-GB"/>
        </w:rPr>
        <w:t>. Each crop also received calcium superphosphate at 60 P</w:t>
      </w:r>
      <w:r w:rsidRPr="00E60C81">
        <w:rPr>
          <w:color w:val="auto"/>
          <w:vertAlign w:val="subscript"/>
          <w:lang w:val="en-GB"/>
        </w:rPr>
        <w:t>2</w:t>
      </w:r>
      <w:r w:rsidRPr="00E60C81">
        <w:rPr>
          <w:color w:val="auto"/>
          <w:lang w:val="en-GB"/>
        </w:rPr>
        <w:t>O</w:t>
      </w:r>
      <w:r w:rsidRPr="00E60C81">
        <w:rPr>
          <w:color w:val="auto"/>
          <w:vertAlign w:val="subscript"/>
          <w:lang w:val="en-GB"/>
        </w:rPr>
        <w:t>5</w:t>
      </w:r>
      <w:r w:rsidRPr="00E60C81">
        <w:rPr>
          <w:color w:val="auto"/>
          <w:lang w:val="en-GB"/>
        </w:rPr>
        <w:t xml:space="preserve"> kg ha</w:t>
      </w:r>
      <w:r w:rsidRPr="00E60C81">
        <w:rPr>
          <w:color w:val="auto"/>
          <w:vertAlign w:val="superscript"/>
          <w:lang w:val="en-GB"/>
        </w:rPr>
        <w:t>–1</w:t>
      </w:r>
      <w:r w:rsidRPr="00E60C81">
        <w:rPr>
          <w:color w:val="auto"/>
          <w:lang w:val="en-GB"/>
        </w:rPr>
        <w:t xml:space="preserve"> and potassium chloride at 70 K</w:t>
      </w:r>
      <w:r w:rsidRPr="00E60C81">
        <w:rPr>
          <w:color w:val="auto"/>
          <w:vertAlign w:val="subscript"/>
          <w:lang w:val="en-GB"/>
        </w:rPr>
        <w:t>2</w:t>
      </w:r>
      <w:r w:rsidRPr="00E60C81">
        <w:rPr>
          <w:color w:val="auto"/>
          <w:lang w:val="en-GB"/>
        </w:rPr>
        <w:t>O kg ha</w:t>
      </w:r>
      <w:r w:rsidRPr="00E60C81">
        <w:rPr>
          <w:color w:val="auto"/>
          <w:vertAlign w:val="superscript"/>
          <w:lang w:val="en-GB"/>
        </w:rPr>
        <w:t>–1</w:t>
      </w:r>
      <w:r w:rsidRPr="00E60C81">
        <w:rPr>
          <w:color w:val="auto"/>
          <w:lang w:val="en-GB"/>
        </w:rPr>
        <w:t>. All fertilisers were applied before sowing. Field management</w:t>
      </w:r>
      <w:r w:rsidRPr="00E60C81">
        <w:rPr>
          <w:lang w:val="en-GB"/>
        </w:rPr>
        <w:t xml:space="preserve">, such as weed and pest control, was in accordance with local farmer practice. The plot size was 4 m </w:t>
      </w:r>
      <w:r w:rsidR="00C46F42" w:rsidRPr="00E60C81">
        <w:rPr>
          <w:lang w:val="en-GB"/>
        </w:rPr>
        <w:t>×</w:t>
      </w:r>
      <w:r w:rsidRPr="00E60C81">
        <w:rPr>
          <w:lang w:val="en-GB"/>
        </w:rPr>
        <w:t xml:space="preserve"> 6 m for both crops.</w:t>
      </w:r>
    </w:p>
    <w:p w14:paraId="7A6DCB73" w14:textId="1DC09FEE" w:rsidR="00DB309C" w:rsidRPr="00E60C81" w:rsidRDefault="009513BE" w:rsidP="009513BE">
      <w:pPr>
        <w:pStyle w:val="MDPI22heading2"/>
        <w:spacing w:before="240"/>
        <w:rPr>
          <w:noProof w:val="0"/>
          <w:lang w:val="en-GB"/>
        </w:rPr>
      </w:pPr>
      <w:r w:rsidRPr="00E60C81">
        <w:rPr>
          <w:noProof w:val="0"/>
          <w:lang w:val="en-GB"/>
        </w:rPr>
        <w:t xml:space="preserve">2.2. </w:t>
      </w:r>
      <w:r w:rsidR="00DB309C" w:rsidRPr="00E60C81">
        <w:rPr>
          <w:noProof w:val="0"/>
          <w:lang w:val="en-GB"/>
        </w:rPr>
        <w:t xml:space="preserve">Model </w:t>
      </w:r>
      <w:r w:rsidRPr="00E60C81">
        <w:rPr>
          <w:noProof w:val="0"/>
          <w:lang w:val="en-GB"/>
        </w:rPr>
        <w:t xml:space="preserve">Calibration </w:t>
      </w:r>
      <w:r w:rsidR="00DB309C" w:rsidRPr="00E60C81">
        <w:rPr>
          <w:noProof w:val="0"/>
          <w:lang w:val="en-GB"/>
        </w:rPr>
        <w:t xml:space="preserve">and </w:t>
      </w:r>
      <w:r w:rsidRPr="00E60C81">
        <w:rPr>
          <w:noProof w:val="0"/>
          <w:lang w:val="en-GB"/>
        </w:rPr>
        <w:t>Validation</w:t>
      </w:r>
    </w:p>
    <w:p w14:paraId="6122FF2D" w14:textId="3A7C6750" w:rsidR="00DB309C" w:rsidRPr="00E60C81" w:rsidRDefault="00DB309C" w:rsidP="00DB309C">
      <w:pPr>
        <w:pStyle w:val="MDPI31text"/>
        <w:rPr>
          <w:lang w:val="en-GB"/>
        </w:rPr>
      </w:pPr>
      <w:r w:rsidRPr="00E60C81">
        <w:rPr>
          <w:lang w:val="en-GB"/>
        </w:rPr>
        <w:t xml:space="preserve">Although the SPACSYS model has been calibrated and validated for wheat and maize under various climatic and soil conditions </w:t>
      </w:r>
      <w:r w:rsidRPr="00E60C81">
        <w:rPr>
          <w:lang w:val="en-GB"/>
        </w:rPr>
        <w:fldChar w:fldCharType="begin">
          <w:fldData xml:space="preserve">PEVuZE5vdGU+PENpdGU+PEF1dGhvcj5MaWFuZzwvQXV0aG9yPjxZZWFyPjIwMTg8L1llYXI+PFJl
Y051bT40MDwvUmVjTnVtPjxEaXNwbGF5VGV4dD48c3R5bGUgc2l6ZT0iMTAiPlsyNSwzMi0zNF08
L3N0eWxlPjwvRGlzcGxheVRleHQ+PHJlY29yZD48cmVjLW51bWJlcj40MDwvcmVjLW51bWJlcj48
Zm9yZWlnbi1rZXlzPjxrZXkgYXBwPSJFTiIgZGItaWQ9ImZ2dnp4ZjUyb3dhc2ExZTJ6OTV2dzky
NTA5eHRmZWR4MnNlciIgdGltZXN0YW1wPSIxNjMxMDA5OTc1Ij40MDwva2V5PjwvZm9yZWlnbi1r
ZXlzPjxyZWYtdHlwZSBuYW1lPSJKb3VybmFsIEFydGljbGUiPjE3PC9yZWYtdHlwZT48Y29udHJp
YnV0b3JzPjxhdXRob3JzPjxhdXRob3I+TGlhbmcsIFNodW88L2F1dGhvcj48YXV0aG9yPkxpLCBZ
dWVmZW48L2F1dGhvcj48YXV0aG9yPlpoYW5nLCBYdWJvPC9hdXRob3I+PGF1dGhvcj5TdW4sIFpo
aWdhbmc8L2F1dGhvcj48YXV0aG9yPlN1biwgTmFuPC9hdXRob3I+PGF1dGhvcj5EdWFuLCBZaW5n
aHVhPC9hdXRob3I+PGF1dGhvcj5YdSwgTWluZ2dhbmc8L2F1dGhvcj48YXV0aG9yPld1LCBMaWFu
aGFpPC9hdXRob3I+PC9hdXRob3JzPjwvY29udHJpYnV0b3JzPjx0aXRsZXM+PHRpdGxlPlJlc3Bv
bnNlIG9mIGNyb3AgeWllbGQgYW5kIG5pdHJvZ2VuIHVzZSBlZmZpY2llbmN5IGZvciB3aGVhdC1t
YWl6ZSBjcm9wcGluZyBzeXN0ZW0gdG8gZnV0dXJlIGNsaW1hdGUgY2hhbmdlIGluIG5vcnRoZXJu
IENoaW5hPC90aXRsZT48c2Vjb25kYXJ5LXRpdGxlPkFncmljdWx0dXJhbCBhbmQgRm9yZXN0IE1l
dGVvcm9sb2d5PC9zZWNvbmRhcnktdGl0bGU+PC90aXRsZXM+PHBlcmlvZGljYWw+PGZ1bGwtdGl0
bGU+QWdyaWN1bHR1cmFsIGFuZCBGb3Jlc3QgTWV0ZW9yb2xvZ3k8L2Z1bGwtdGl0bGU+PGFiYnIt
MT5BZ3JpYy4gRm9yLiBNZXRlb3JvbC48L2FiYnItMT48L3BlcmlvZGljYWw+PHBhZ2VzPjMxMC0z
MjE8L3BhZ2VzPjx2b2x1bWU+MjYyPC92b2x1bWU+PGtleXdvcmRzPjxrZXl3b3JkPkNsaW1hdGUg
Y2hhbmdlPC9rZXl3b3JkPjxrZXl3b3JkPllpZWxkPC9rZXl3b3JkPjxrZXl3b3JkPk5pdHJvZ2Vu
IHVzZSBlZmZpY2llbmN5PC9rZXl3b3JkPjxrZXl3b3JkPlNQQUNTWVMgbW9kZWw8L2tleXdvcmQ+
PGtleXdvcmQ+RG91YmxlIGNyb3BwaW5nPC9rZXl3b3JkPjwva2V5d29yZHM+PGRhdGVzPjx5ZWFy
PjIwMTg8L3llYXI+PHB1Yi1kYXRlcz48ZGF0ZT4yMDE4LzExLzE1LzwvZGF0ZT48L3B1Yi1kYXRl
cz48L2RhdGVzPjxpc2JuPjAxNjgtMTkyMzwvaXNibj48dXJscz48cmVsYXRlZC11cmxzPjx1cmw+
aHR0cDovL3d3dy5zY2llbmNlZGlyZWN0LmNvbS9zY2llbmNlL2FydGljbGUvcGlpL1MwMTY4MTky
MzE4MzAyMzg3PC91cmw+PC9yZWxhdGVkLXVybHM+PC91cmxzPjxlbGVjdHJvbmljLXJlc291cmNl
LW51bT5odHRwczovL2RvaS5vcmcvMTAuMTAxNi9qLmFncmZvcm1ldC4yMDE4LjA3LjAxOTwvZWxl
Y3Ryb25pYy1yZXNvdXJjZS1udW0+PC9yZWNvcmQ+PC9DaXRlPjxDaXRlPjxBdXRob3I+TGlhbmc8
L0F1dGhvcj48WWVhcj4yMDE5PC9ZZWFyPjxSZWNOdW0+NDE8L1JlY051bT48cmVjb3JkPjxyZWMt
bnVtYmVyPjQxPC9yZWMtbnVtYmVyPjxmb3JlaWduLWtleXM+PGtleSBhcHA9IkVOIiBkYi1pZD0i
ZnZ2enhmNTJvd2FzYTFlMno5NXZ3OTI1MDl4dGZlZHgyc2VyIiB0aW1lc3RhbXA9IjE2MzEwMDk5
NzUiPjQxPC9rZXk+PC9mb3JlaWduLWtleXM+PHJlZi10eXBlIG5hbWU9IkpvdXJuYWwgQXJ0aWNs
ZSI+MTc8L3JlZi10eXBlPjxjb250cmlidXRvcnM+PGF1dGhvcnM+PGF1dGhvcj5MaWFuZywgU2h1
bzwvYXV0aG9yPjxhdXRob3I+WmhhbmcsIFh1Ym88L2F1dGhvcj48YXV0aG9yPlN1biwgTmFuPC9h
dXRob3I+PGF1dGhvcj5MaSwgWXVlZmVuPC9hdXRob3I+PGF1dGhvcj5YdSwgTWluZ2dhbmc8L2F1
dGhvcj48YXV0aG9yPld1LCBMaWFuaGFpPC9hdXRob3I+PC9hdXRob3JzPjwvY29udHJpYnV0b3Jz
Pjx0aXRsZXM+PHRpdGxlPk1vZGVsaW5nIGNyb3AgeWllbGQgYW5kIG5pdHJvZ2VuIHVzZSBlZmZp
Y2llbmN5IGluIHdoZWF0IGFuZCBtYWl6ZSBwcm9kdWN0aW9uIHN5c3RlbXMgdW5kZXIgZnV0dXJl
IGNsaW1hdGUgY2hhbmdlPC90aXRsZT48c2Vjb25kYXJ5LXRpdGxlPk51dHJpZW50IEN5Y2xpbmcg
aW4gQWdyb2Vjb3N5c3RlbXM8L3NlY29uZGFyeS10aXRsZT48L3RpdGxlcz48cGVyaW9kaWNhbD48
ZnVsbC10aXRsZT5OdXRyaWVudCBDeWNsaW5nIGluIEFncm9lY29zeXN0ZW1zPC9mdWxsLXRpdGxl
PjxhYmJyLTE+TnV0ci4gQ3ljbC4gQWdyb2Vjb3N5cy48L2FiYnItMT48L3BlcmlvZGljYWw+PHBh
Z2VzPjExNy0xMzY8L3BhZ2VzPjx2b2x1bWU+MTE1PC92b2x1bWU+PG51bWJlcj4xPC9udW1iZXI+
PGRhdGVzPjx5ZWFyPjIwMTk8L3llYXI+PC9kYXRlcz48aXNibj4xMzg1LTEzMTQ8L2lzYm4+PHVy
bHM+PC91cmxzPjxlbGVjdHJvbmljLXJlc291cmNlLW51bT5odHRwczovL2RvaS5vcmcvMTAuMTAw
Ny9zMTA3MDUtMDE5LTEwMDEzLTQ8L2VsZWN0cm9uaWMtcmVzb3VyY2UtbnVtPjwvcmVjb3JkPjwv
Q2l0ZT48Q2l0ZT48QXV0aG9yPlpoYW5nPC9BdXRob3I+PFllYXI+MjAxNjwvWWVhcj48UmVjTnVt
PjI5PC9SZWNOdW0+PHJlY29yZD48cmVjLW51bWJlcj4yOTwvcmVjLW51bWJlcj48Zm9yZWlnbi1r
ZXlzPjxrZXkgYXBwPSJFTiIgZGItaWQ9ImZ2dnp4ZjUyb3dhc2ExZTJ6OTV2dzkyNTA5eHRmZWR4
MnNlciIgdGltZXN0YW1wPSIxNjMxMDA5OTc1Ij4yOTwva2V5PjwvZm9yZWlnbi1rZXlzPjxyZWYt
dHlwZSBuYW1lPSJKb3VybmFsIEFydGljbGUiPjE3PC9yZWYtdHlwZT48Y29udHJpYnV0b3JzPjxh
dXRob3JzPjxhdXRob3I+WmhhbmcsIFh1Ym88L2F1dGhvcj48YXV0aG9yPlN1biwgTmFuPC9hdXRo
b3I+PGF1dGhvcj5XdSwgTGlhbmhhaTwvYXV0aG9yPjxhdXRob3I+WHUsIE1pbmdnYW5nPC9hdXRo
b3I+PGF1dGhvcj5CaW5naGFtLCBJYW4gSjwvYXV0aG9yPjxhdXRob3I+TGksIFpob25nZmFuZzwv
YXV0aG9yPjwvYXV0aG9ycz48L2NvbnRyaWJ1dG9ycz48dGl0bGVzPjx0aXRsZT5FZmZlY3RzIG9m
IGVuaGFuY2luZyBzb2lsIG9yZ2FuaWMgY2FyYm9uIHNlcXVlc3RyYXRpb24gaW4gdGhlIHRvcHNv
aWwgYnkgZmVydGlsaXphdGlvbiBvbiBjcm9wIHByb2R1Y3Rpdml0eSBhbmQgc3RhYmlsaXR5OiBF
dmlkZW5jZSBmcm9tIGxvbmctdGVybSBleHBlcmltZW50cyB3aXRoIHdoZWF0LW1haXplIGNyb3Bw
aW5nIHN5c3RlbXMgaW4gQ2hpbmE8L3RpdGxlPjxzZWNvbmRhcnktdGl0bGU+U2NpZW5jZSBvZiB0
aGUgVG90YWwgRW52aXJvbm1lbnQ8L3NlY29uZGFyeS10aXRsZT48L3RpdGxlcz48cGVyaW9kaWNh
bD48ZnVsbC10aXRsZT5TY2llbmNlIG9mIHRoZSBUb3RhbCBFbnZpcm9ubWVudDwvZnVsbC10aXRs
ZT48YWJici0xPlNjaS4gVG90YWwgRW52aXJvbi48L2FiYnItMT48YWJici0yPlNjaSBUb3RhbCBF
bnZpcm9uPC9hYmJyLTI+PC9wZXJpb2RpY2FsPjxwYWdlcz4yNDctMjU5PC9wYWdlcz48dm9sdW1l
PjU2Mjwvdm9sdW1lPjxkYXRlcz48eWVhcj4yMDE2PC95ZWFyPjwvZGF0ZXM+PGlzYm4+MDA0OC05
Njk3PC9pc2JuPjx1cmxzPjwvdXJscz48ZWxlY3Ryb25pYy1yZXNvdXJjZS1udW0+aHR0cHM6Ly9k
b2kub3JnLzEwLjEwMTYvai5zY2l0b3RlbnYuMjAxNi4wMy4xOTM8L2VsZWN0cm9uaWMtcmVzb3Vy
Y2UtbnVtPjwvcmVjb3JkPjwvQ2l0ZT48Q2l0ZT48QXV0aG9yPlpoYW5nPC9BdXRob3I+PFllYXI+
MjAxODwvWWVhcj48UmVjTnVtPjMxPC9SZWNOdW0+PHJlY29yZD48cmVjLW51bWJlcj4zMTwvcmVj
LW51bWJlcj48Zm9yZWlnbi1rZXlzPjxrZXkgYXBwPSJFTiIgZGItaWQ9ImZ2dnp4ZjUyb3dhc2Ex
ZTJ6OTV2dzkyNTA5eHRmZWR4MnNlciIgdGltZXN0YW1wPSIxNjMxMDA5OTc1Ij4zMTwva2V5Pjwv
Zm9yZWlnbi1rZXlzPjxyZWYtdHlwZSBuYW1lPSJKb3VybmFsIEFydGljbGUiPjE3PC9yZWYtdHlw
ZT48Y29udHJpYnV0b3JzPjxhdXRob3JzPjxhdXRob3I+WmhhbmcsIFh1Ym88L2F1dGhvcj48YXV0
aG9yPlN1biwgWmhpZ2FuZzwvYXV0aG9yPjxhdXRob3I+TGl1LCBKaWFuPC9hdXRob3I+PGF1dGhv
cj5PdXlhbmcsIFpodTwvYXV0aG9yPjxhdXRob3I+V3UsIExpYW5oYWk8L2F1dGhvcj48L2F1dGhv
cnM+PC9jb250cmlidXRvcnM+PHRpdGxlcz48dGl0bGU+U2ltdWxhdGluZyBncmVlbmhvdXNlIGdh
cyBlbWlzc2lvbnMgYW5kIHN0b2NrcyBvZiBjYXJib24gYW5kIG5pdHJvZ2VuIGluIHNvaWwgZnJv
bSBhIGxvbmctdGVybSBuby10aWxsIHN5c3RlbSBpbiB0aGUgTm9ydGggQ2hpbmEgUGxhaW48L3Rp
dGxlPjxzZWNvbmRhcnktdGl0bGU+U29pbCBhbmQgVGlsbGFnZSBSZXNlYXJjaDwvc2Vjb25kYXJ5
LXRpdGxlPjwvdGl0bGVzPjxwZXJpb2RpY2FsPjxmdWxsLXRpdGxlPlNvaWwgYW5kIFRpbGxhZ2Ug
UmVzZWFyY2g8L2Z1bGwtdGl0bGU+PGFiYnItMT5Tb2lsIFRpbGwuIFJlcy48L2FiYnItMT48YWJi
ci0yPlNvaWwgVGlsbCBSZXM8L2FiYnItMj48L3BlcmlvZGljYWw+PHBhZ2VzPjMyLTQwPC9wYWdl
cz48dm9sdW1lPjE3ODwvdm9sdW1lPjxrZXl3b3Jkcz48a2V5d29yZD5Dcm9wIHlpZWxkPC9rZXl3
b3JkPjxrZXl3b3JkPlNvaWwgZmVydGlsaXR5PC9rZXl3b3JkPjxrZXl3b3JkPk5vIHRpbGxhZ2U8
L2tleXdvcmQ+PGtleXdvcmQ+R3JlZW5ob3VzZSBnYXNlczwva2V5d29yZD48a2V5d29yZD5TUEFD
U1lTPC9rZXl3b3JkPjwva2V5d29yZHM+PGRhdGVzPjx5ZWFyPjIwMTg8L3llYXI+PHB1Yi1kYXRl
cz48ZGF0ZT4yMDE4LzA1LzAxLzwvZGF0ZT48L3B1Yi1kYXRlcz48L2RhdGVzPjxpc2JuPjAxNjct
MTk4NzwvaXNibj48dXJscz48cmVsYXRlZC11cmxzPjx1cmw+aHR0cDovL3d3dy5zY2llbmNlZGly
ZWN0LmNvbS9zY2llbmNlL2FydGljbGUvcGlpL1MwMTY3MTk4NzE3MzAyMzg2PC91cmw+PC9yZWxh
dGVkLXVybHM+PC91cmxzPjxlbGVjdHJvbmljLXJlc291cmNlLW51bT5odHRwczovL2RvaS5vcmcv
MTAuMTAxNi9qLnN0aWxsLjIwMTcuMTIuMDEzPC9lbGVjdHJvbmljLXJlc291cmNlLW51bT48L3Jl
Y29yZD48L0NpdGU+PC9FbmROb3RlPgB=
</w:fldData>
        </w:fldChar>
      </w:r>
      <w:r w:rsidRPr="00E60C81">
        <w:rPr>
          <w:lang w:val="en-GB"/>
        </w:rPr>
        <w:instrText xml:space="preserve"> ADDIN EN.CITE </w:instrText>
      </w:r>
      <w:r w:rsidRPr="00E60C81">
        <w:rPr>
          <w:lang w:val="en-GB"/>
        </w:rPr>
        <w:fldChar w:fldCharType="begin">
          <w:fldData xml:space="preserve">PEVuZE5vdGU+PENpdGU+PEF1dGhvcj5MaWFuZzwvQXV0aG9yPjxZZWFyPjIwMTg8L1llYXI+PFJl
Y051bT40MDwvUmVjTnVtPjxEaXNwbGF5VGV4dD48c3R5bGUgc2l6ZT0iMTAiPlsyNSwzMi0zNF08
L3N0eWxlPjwvRGlzcGxheVRleHQ+PHJlY29yZD48cmVjLW51bWJlcj40MDwvcmVjLW51bWJlcj48
Zm9yZWlnbi1rZXlzPjxrZXkgYXBwPSJFTiIgZGItaWQ9ImZ2dnp4ZjUyb3dhc2ExZTJ6OTV2dzky
NTA5eHRmZWR4MnNlciIgdGltZXN0YW1wPSIxNjMxMDA5OTc1Ij40MDwva2V5PjwvZm9yZWlnbi1r
ZXlzPjxyZWYtdHlwZSBuYW1lPSJKb3VybmFsIEFydGljbGUiPjE3PC9yZWYtdHlwZT48Y29udHJp
YnV0b3JzPjxhdXRob3JzPjxhdXRob3I+TGlhbmcsIFNodW88L2F1dGhvcj48YXV0aG9yPkxpLCBZ
dWVmZW48L2F1dGhvcj48YXV0aG9yPlpoYW5nLCBYdWJvPC9hdXRob3I+PGF1dGhvcj5TdW4sIFpo
aWdhbmc8L2F1dGhvcj48YXV0aG9yPlN1biwgTmFuPC9hdXRob3I+PGF1dGhvcj5EdWFuLCBZaW5n
aHVhPC9hdXRob3I+PGF1dGhvcj5YdSwgTWluZ2dhbmc8L2F1dGhvcj48YXV0aG9yPld1LCBMaWFu
aGFpPC9hdXRob3I+PC9hdXRob3JzPjwvY29udHJpYnV0b3JzPjx0aXRsZXM+PHRpdGxlPlJlc3Bv
bnNlIG9mIGNyb3AgeWllbGQgYW5kIG5pdHJvZ2VuIHVzZSBlZmZpY2llbmN5IGZvciB3aGVhdC1t
YWl6ZSBjcm9wcGluZyBzeXN0ZW0gdG8gZnV0dXJlIGNsaW1hdGUgY2hhbmdlIGluIG5vcnRoZXJu
IENoaW5hPC90aXRsZT48c2Vjb25kYXJ5LXRpdGxlPkFncmljdWx0dXJhbCBhbmQgRm9yZXN0IE1l
dGVvcm9sb2d5PC9zZWNvbmRhcnktdGl0bGU+PC90aXRsZXM+PHBlcmlvZGljYWw+PGZ1bGwtdGl0
bGU+QWdyaWN1bHR1cmFsIGFuZCBGb3Jlc3QgTWV0ZW9yb2xvZ3k8L2Z1bGwtdGl0bGU+PGFiYnIt
MT5BZ3JpYy4gRm9yLiBNZXRlb3JvbC48L2FiYnItMT48L3BlcmlvZGljYWw+PHBhZ2VzPjMxMC0z
MjE8L3BhZ2VzPjx2b2x1bWU+MjYyPC92b2x1bWU+PGtleXdvcmRzPjxrZXl3b3JkPkNsaW1hdGUg
Y2hhbmdlPC9rZXl3b3JkPjxrZXl3b3JkPllpZWxkPC9rZXl3b3JkPjxrZXl3b3JkPk5pdHJvZ2Vu
IHVzZSBlZmZpY2llbmN5PC9rZXl3b3JkPjxrZXl3b3JkPlNQQUNTWVMgbW9kZWw8L2tleXdvcmQ+
PGtleXdvcmQ+RG91YmxlIGNyb3BwaW5nPC9rZXl3b3JkPjwva2V5d29yZHM+PGRhdGVzPjx5ZWFy
PjIwMTg8L3llYXI+PHB1Yi1kYXRlcz48ZGF0ZT4yMDE4LzExLzE1LzwvZGF0ZT48L3B1Yi1kYXRl
cz48L2RhdGVzPjxpc2JuPjAxNjgtMTkyMzwvaXNibj48dXJscz48cmVsYXRlZC11cmxzPjx1cmw+
aHR0cDovL3d3dy5zY2llbmNlZGlyZWN0LmNvbS9zY2llbmNlL2FydGljbGUvcGlpL1MwMTY4MTky
MzE4MzAyMzg3PC91cmw+PC9yZWxhdGVkLXVybHM+PC91cmxzPjxlbGVjdHJvbmljLXJlc291cmNl
LW51bT5odHRwczovL2RvaS5vcmcvMTAuMTAxNi9qLmFncmZvcm1ldC4yMDE4LjA3LjAxOTwvZWxl
Y3Ryb25pYy1yZXNvdXJjZS1udW0+PC9yZWNvcmQ+PC9DaXRlPjxDaXRlPjxBdXRob3I+TGlhbmc8
L0F1dGhvcj48WWVhcj4yMDE5PC9ZZWFyPjxSZWNOdW0+NDE8L1JlY051bT48cmVjb3JkPjxyZWMt
bnVtYmVyPjQxPC9yZWMtbnVtYmVyPjxmb3JlaWduLWtleXM+PGtleSBhcHA9IkVOIiBkYi1pZD0i
ZnZ2enhmNTJvd2FzYTFlMno5NXZ3OTI1MDl4dGZlZHgyc2VyIiB0aW1lc3RhbXA9IjE2MzEwMDk5
NzUiPjQxPC9rZXk+PC9mb3JlaWduLWtleXM+PHJlZi10eXBlIG5hbWU9IkpvdXJuYWwgQXJ0aWNs
ZSI+MTc8L3JlZi10eXBlPjxjb250cmlidXRvcnM+PGF1dGhvcnM+PGF1dGhvcj5MaWFuZywgU2h1
bzwvYXV0aG9yPjxhdXRob3I+WmhhbmcsIFh1Ym88L2F1dGhvcj48YXV0aG9yPlN1biwgTmFuPC9h
dXRob3I+PGF1dGhvcj5MaSwgWXVlZmVuPC9hdXRob3I+PGF1dGhvcj5YdSwgTWluZ2dhbmc8L2F1
dGhvcj48YXV0aG9yPld1LCBMaWFuaGFpPC9hdXRob3I+PC9hdXRob3JzPjwvY29udHJpYnV0b3Jz
Pjx0aXRsZXM+PHRpdGxlPk1vZGVsaW5nIGNyb3AgeWllbGQgYW5kIG5pdHJvZ2VuIHVzZSBlZmZp
Y2llbmN5IGluIHdoZWF0IGFuZCBtYWl6ZSBwcm9kdWN0aW9uIHN5c3RlbXMgdW5kZXIgZnV0dXJl
IGNsaW1hdGUgY2hhbmdlPC90aXRsZT48c2Vjb25kYXJ5LXRpdGxlPk51dHJpZW50IEN5Y2xpbmcg
aW4gQWdyb2Vjb3N5c3RlbXM8L3NlY29uZGFyeS10aXRsZT48L3RpdGxlcz48cGVyaW9kaWNhbD48
ZnVsbC10aXRsZT5OdXRyaWVudCBDeWNsaW5nIGluIEFncm9lY29zeXN0ZW1zPC9mdWxsLXRpdGxl
PjxhYmJyLTE+TnV0ci4gQ3ljbC4gQWdyb2Vjb3N5cy48L2FiYnItMT48L3BlcmlvZGljYWw+PHBh
Z2VzPjExNy0xMzY8L3BhZ2VzPjx2b2x1bWU+MTE1PC92b2x1bWU+PG51bWJlcj4xPC9udW1iZXI+
PGRhdGVzPjx5ZWFyPjIwMTk8L3llYXI+PC9kYXRlcz48aXNibj4xMzg1LTEzMTQ8L2lzYm4+PHVy
bHM+PC91cmxzPjxlbGVjdHJvbmljLXJlc291cmNlLW51bT5odHRwczovL2RvaS5vcmcvMTAuMTAw
Ny9zMTA3MDUtMDE5LTEwMDEzLTQ8L2VsZWN0cm9uaWMtcmVzb3VyY2UtbnVtPjwvcmVjb3JkPjwv
Q2l0ZT48Q2l0ZT48QXV0aG9yPlpoYW5nPC9BdXRob3I+PFllYXI+MjAxNjwvWWVhcj48UmVjTnVt
PjI5PC9SZWNOdW0+PHJlY29yZD48cmVjLW51bWJlcj4yOTwvcmVjLW51bWJlcj48Zm9yZWlnbi1r
ZXlzPjxrZXkgYXBwPSJFTiIgZGItaWQ9ImZ2dnp4ZjUyb3dhc2ExZTJ6OTV2dzkyNTA5eHRmZWR4
MnNlciIgdGltZXN0YW1wPSIxNjMxMDA5OTc1Ij4yOTwva2V5PjwvZm9yZWlnbi1rZXlzPjxyZWYt
dHlwZSBuYW1lPSJKb3VybmFsIEFydGljbGUiPjE3PC9yZWYtdHlwZT48Y29udHJpYnV0b3JzPjxh
dXRob3JzPjxhdXRob3I+WmhhbmcsIFh1Ym88L2F1dGhvcj48YXV0aG9yPlN1biwgTmFuPC9hdXRo
b3I+PGF1dGhvcj5XdSwgTGlhbmhhaTwvYXV0aG9yPjxhdXRob3I+WHUsIE1pbmdnYW5nPC9hdXRo
b3I+PGF1dGhvcj5CaW5naGFtLCBJYW4gSjwvYXV0aG9yPjxhdXRob3I+TGksIFpob25nZmFuZzwv
YXV0aG9yPjwvYXV0aG9ycz48L2NvbnRyaWJ1dG9ycz48dGl0bGVzPjx0aXRsZT5FZmZlY3RzIG9m
IGVuaGFuY2luZyBzb2lsIG9yZ2FuaWMgY2FyYm9uIHNlcXVlc3RyYXRpb24gaW4gdGhlIHRvcHNv
aWwgYnkgZmVydGlsaXphdGlvbiBvbiBjcm9wIHByb2R1Y3Rpdml0eSBhbmQgc3RhYmlsaXR5OiBF
dmlkZW5jZSBmcm9tIGxvbmctdGVybSBleHBlcmltZW50cyB3aXRoIHdoZWF0LW1haXplIGNyb3Bw
aW5nIHN5c3RlbXMgaW4gQ2hpbmE8L3RpdGxlPjxzZWNvbmRhcnktdGl0bGU+U2NpZW5jZSBvZiB0
aGUgVG90YWwgRW52aXJvbm1lbnQ8L3NlY29uZGFyeS10aXRsZT48L3RpdGxlcz48cGVyaW9kaWNh
bD48ZnVsbC10aXRsZT5TY2llbmNlIG9mIHRoZSBUb3RhbCBFbnZpcm9ubWVudDwvZnVsbC10aXRs
ZT48YWJici0xPlNjaS4gVG90YWwgRW52aXJvbi48L2FiYnItMT48YWJici0yPlNjaSBUb3RhbCBF
bnZpcm9uPC9hYmJyLTI+PC9wZXJpb2RpY2FsPjxwYWdlcz4yNDctMjU5PC9wYWdlcz48dm9sdW1l
PjU2Mjwvdm9sdW1lPjxkYXRlcz48eWVhcj4yMDE2PC95ZWFyPjwvZGF0ZXM+PGlzYm4+MDA0OC05
Njk3PC9pc2JuPjx1cmxzPjwvdXJscz48ZWxlY3Ryb25pYy1yZXNvdXJjZS1udW0+aHR0cHM6Ly9k
b2kub3JnLzEwLjEwMTYvai5zY2l0b3RlbnYuMjAxNi4wMy4xOTM8L2VsZWN0cm9uaWMtcmVzb3Vy
Y2UtbnVtPjwvcmVjb3JkPjwvQ2l0ZT48Q2l0ZT48QXV0aG9yPlpoYW5nPC9BdXRob3I+PFllYXI+
MjAxODwvWWVhcj48UmVjTnVtPjMxPC9SZWNOdW0+PHJlY29yZD48cmVjLW51bWJlcj4zMTwvcmVj
LW51bWJlcj48Zm9yZWlnbi1rZXlzPjxrZXkgYXBwPSJFTiIgZGItaWQ9ImZ2dnp4ZjUyb3dhc2Ex
ZTJ6OTV2dzkyNTA5eHRmZWR4MnNlciIgdGltZXN0YW1wPSIxNjMxMDA5OTc1Ij4zMTwva2V5Pjwv
Zm9yZWlnbi1rZXlzPjxyZWYtdHlwZSBuYW1lPSJKb3VybmFsIEFydGljbGUiPjE3PC9yZWYtdHlw
ZT48Y29udHJpYnV0b3JzPjxhdXRob3JzPjxhdXRob3I+WmhhbmcsIFh1Ym88L2F1dGhvcj48YXV0
aG9yPlN1biwgWmhpZ2FuZzwvYXV0aG9yPjxhdXRob3I+TGl1LCBKaWFuPC9hdXRob3I+PGF1dGhv
cj5PdXlhbmcsIFpodTwvYXV0aG9yPjxhdXRob3I+V3UsIExpYW5oYWk8L2F1dGhvcj48L2F1dGhv
cnM+PC9jb250cmlidXRvcnM+PHRpdGxlcz48dGl0bGU+U2ltdWxhdGluZyBncmVlbmhvdXNlIGdh
cyBlbWlzc2lvbnMgYW5kIHN0b2NrcyBvZiBjYXJib24gYW5kIG5pdHJvZ2VuIGluIHNvaWwgZnJv
bSBhIGxvbmctdGVybSBuby10aWxsIHN5c3RlbSBpbiB0aGUgTm9ydGggQ2hpbmEgUGxhaW48L3Rp
dGxlPjxzZWNvbmRhcnktdGl0bGU+U29pbCBhbmQgVGlsbGFnZSBSZXNlYXJjaDwvc2Vjb25kYXJ5
LXRpdGxlPjwvdGl0bGVzPjxwZXJpb2RpY2FsPjxmdWxsLXRpdGxlPlNvaWwgYW5kIFRpbGxhZ2Ug
UmVzZWFyY2g8L2Z1bGwtdGl0bGU+PGFiYnItMT5Tb2lsIFRpbGwuIFJlcy48L2FiYnItMT48YWJi
ci0yPlNvaWwgVGlsbCBSZXM8L2FiYnItMj48L3BlcmlvZGljYWw+PHBhZ2VzPjMyLTQwPC9wYWdl
cz48dm9sdW1lPjE3ODwvdm9sdW1lPjxrZXl3b3Jkcz48a2V5d29yZD5Dcm9wIHlpZWxkPC9rZXl3
b3JkPjxrZXl3b3JkPlNvaWwgZmVydGlsaXR5PC9rZXl3b3JkPjxrZXl3b3JkPk5vIHRpbGxhZ2U8
L2tleXdvcmQ+PGtleXdvcmQ+R3JlZW5ob3VzZSBnYXNlczwva2V5d29yZD48a2V5d29yZD5TUEFD
U1lTPC9rZXl3b3JkPjwva2V5d29yZHM+PGRhdGVzPjx5ZWFyPjIwMTg8L3llYXI+PHB1Yi1kYXRl
cz48ZGF0ZT4yMDE4LzA1LzAxLzwvZGF0ZT48L3B1Yi1kYXRlcz48L2RhdGVzPjxpc2JuPjAxNjct
MTk4NzwvaXNibj48dXJscz48cmVsYXRlZC11cmxzPjx1cmw+aHR0cDovL3d3dy5zY2llbmNlZGly
ZWN0LmNvbS9zY2llbmNlL2FydGljbGUvcGlpL1MwMTY3MTk4NzE3MzAyMzg2PC91cmw+PC9yZWxh
dGVkLXVybHM+PC91cmxzPjxlbGVjdHJvbmljLXJlc291cmNlLW51bT5odHRwczovL2RvaS5vcmcv
MTAuMTAxNi9qLnN0aWxsLjIwMTcuMTIuMDEzPC9lbGVjdHJvbmljLXJlc291cmNlLW51bT48L3Jl
Y29yZD48L0NpdGU+PC9FbmROb3RlPgB=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00053289" w:rsidRPr="00E60C81">
        <w:rPr>
          <w:lang w:val="en-GB"/>
        </w:rPr>
        <w:t>[25,32–34</w:t>
      </w:r>
      <w:r w:rsidRPr="00E60C81">
        <w:rPr>
          <w:lang w:val="en-GB"/>
        </w:rPr>
        <w:t>]</w:t>
      </w:r>
      <w:r w:rsidRPr="00E60C81">
        <w:rPr>
          <w:lang w:val="en-GB"/>
        </w:rPr>
        <w:fldChar w:fldCharType="end"/>
      </w:r>
      <w:r w:rsidRPr="00E60C81">
        <w:rPr>
          <w:lang w:val="en-GB"/>
        </w:rPr>
        <w:t xml:space="preserve">, it is still important to assess its predictive performance on a </w:t>
      </w:r>
      <w:r w:rsidR="00246C54" w:rsidRPr="00E60C81">
        <w:rPr>
          <w:lang w:val="en-GB"/>
        </w:rPr>
        <w:t>study-by-study</w:t>
      </w:r>
      <w:r w:rsidRPr="00E60C81">
        <w:rPr>
          <w:lang w:val="en-GB"/>
        </w:rPr>
        <w:t xml:space="preserve"> basis. For this study, the observed dataset on grain yield of wheat (198</w:t>
      </w:r>
      <w:r w:rsidR="00CE66A8" w:rsidRPr="00E60C81">
        <w:rPr>
          <w:lang w:val="en-GB"/>
        </w:rPr>
        <w:t>5–1999</w:t>
      </w:r>
      <w:r w:rsidRPr="00E60C81">
        <w:rPr>
          <w:lang w:val="en-GB"/>
        </w:rPr>
        <w:t>) and maize (198</w:t>
      </w:r>
      <w:r w:rsidR="00CE66A8" w:rsidRPr="00E60C81">
        <w:rPr>
          <w:lang w:val="en-GB"/>
        </w:rPr>
        <w:t>5–2004</w:t>
      </w:r>
      <w:r w:rsidRPr="00E60C81">
        <w:rPr>
          <w:lang w:val="en-GB"/>
        </w:rPr>
        <w:t>) was divided into two equal and sequential parts for model calibration and validation, respectively (i.e., for wheat 198</w:t>
      </w:r>
      <w:r w:rsidR="00CE66A8" w:rsidRPr="00E60C81">
        <w:rPr>
          <w:lang w:val="en-GB"/>
        </w:rPr>
        <w:t>5–1992</w:t>
      </w:r>
      <w:r w:rsidRPr="00E60C81">
        <w:rPr>
          <w:lang w:val="en-GB"/>
        </w:rPr>
        <w:t xml:space="preserve"> and 199</w:t>
      </w:r>
      <w:r w:rsidR="00CE66A8" w:rsidRPr="00E60C81">
        <w:rPr>
          <w:lang w:val="en-GB"/>
        </w:rPr>
        <w:t>3–1999</w:t>
      </w:r>
      <w:r w:rsidRPr="00E60C81">
        <w:rPr>
          <w:lang w:val="en-GB"/>
        </w:rPr>
        <w:t>, and for maize 198</w:t>
      </w:r>
      <w:r w:rsidR="00CE66A8" w:rsidRPr="00E60C81">
        <w:rPr>
          <w:lang w:val="en-GB"/>
        </w:rPr>
        <w:t>5–1994</w:t>
      </w:r>
      <w:r w:rsidRPr="00E60C81">
        <w:rPr>
          <w:lang w:val="en-GB"/>
        </w:rPr>
        <w:t xml:space="preserve"> and 199</w:t>
      </w:r>
      <w:r w:rsidR="00CE66A8" w:rsidRPr="00E60C81">
        <w:rPr>
          <w:lang w:val="en-GB"/>
        </w:rPr>
        <w:t>5–2004</w:t>
      </w:r>
      <w:r w:rsidRPr="00E60C81">
        <w:rPr>
          <w:lang w:val="en-GB"/>
        </w:rPr>
        <w:t>, respectively).</w:t>
      </w:r>
    </w:p>
    <w:p w14:paraId="16A439B1" w14:textId="30B07D71" w:rsidR="00DB309C" w:rsidRPr="00E60C81" w:rsidRDefault="00DB309C" w:rsidP="00DB309C">
      <w:pPr>
        <w:pStyle w:val="MDPI31text"/>
        <w:rPr>
          <w:color w:val="auto"/>
          <w:lang w:val="en-GB"/>
        </w:rPr>
      </w:pPr>
      <w:r w:rsidRPr="00E60C81">
        <w:rPr>
          <w:color w:val="auto"/>
          <w:lang w:val="en-GB"/>
        </w:rPr>
        <w:t>Ideally, simulated SOC dynamics should also be calibrated and validated before the model is applied for SOC prediction.</w:t>
      </w:r>
      <w:r w:rsidRPr="00E60C81">
        <w:rPr>
          <w:rFonts w:eastAsiaTheme="minorEastAsia"/>
          <w:color w:val="auto"/>
          <w:lang w:val="en-GB" w:eastAsia="zh-CN"/>
        </w:rPr>
        <w:t xml:space="preserve"> </w:t>
      </w:r>
      <w:r w:rsidR="00794F30" w:rsidRPr="00E60C81">
        <w:rPr>
          <w:rFonts w:eastAsiaTheme="minorEastAsia" w:hint="eastAsia"/>
          <w:color w:val="auto"/>
          <w:lang w:val="en-GB" w:eastAsia="zh-CN"/>
        </w:rPr>
        <w:t>G</w:t>
      </w:r>
      <w:r w:rsidR="00794F30" w:rsidRPr="00E60C81">
        <w:rPr>
          <w:rFonts w:eastAsiaTheme="minorEastAsia"/>
          <w:color w:val="auto"/>
          <w:lang w:val="en-GB" w:eastAsia="zh-CN"/>
        </w:rPr>
        <w:t>iven</w:t>
      </w:r>
      <w:r w:rsidRPr="00E60C81">
        <w:rPr>
          <w:rFonts w:eastAsiaTheme="minorEastAsia"/>
          <w:color w:val="auto"/>
          <w:lang w:val="en-GB" w:eastAsia="zh-CN"/>
        </w:rPr>
        <w:t xml:space="preserve"> the original purpose of the field experiment, SOC stock was not monitored. Therefore, it is impossible to validate SOC stock prediction using experimental data in this instance. However, soil C dynamics have been calibrated and validated in various cropping systems in Chinese climates and soil types </w:t>
      </w:r>
      <w:r w:rsidRPr="00E60C81">
        <w:rPr>
          <w:rFonts w:eastAsiaTheme="minorEastAsia"/>
          <w:color w:val="auto"/>
          <w:lang w:val="en-GB" w:eastAsia="zh-CN"/>
        </w:rPr>
        <w:fldChar w:fldCharType="begin">
          <w:fldData xml:space="preserve">PEVuZE5vdGU+PENpdGU+PEF1dGhvcj5aaGFuZzwvQXV0aG9yPjxZZWFyPjIwMTY8L1llYXI+PFJl
Y051bT4zMDwvUmVjTnVtPjxEaXNwbGF5VGV4dD48c3R5bGUgc2l6ZT0iMTAiPlsyNCwyNV08L3N0
eWxlPjwvRGlzcGxheVRleHQ+PHJlY29yZD48cmVjLW51bWJlcj4zMDwvcmVjLW51bWJlcj48Zm9y
ZWlnbi1rZXlzPjxrZXkgYXBwPSJFTiIgZGItaWQ9ImZ2dnp4ZjUyb3dhc2ExZTJ6OTV2dzkyNTA5
eHRmZWR4MnNlciIgdGltZXN0YW1wPSIxNjMxMDA5OTc1Ij4zMDwva2V5PjwvZm9yZWlnbi1rZXlz
PjxyZWYtdHlwZSBuYW1lPSJKb3VybmFsIEFydGljbGUiPjE3PC9yZWYtdHlwZT48Y29udHJpYnV0
b3JzPjxhdXRob3JzPjxhdXRob3I+WmhhbmcsIFh1Ym88L2F1dGhvcj48YXV0aG9yPlh1LCBNaW5n
Z2FuZzwvYXV0aG9yPjxhdXRob3I+U3VuLCBOYW48L2F1dGhvcj48YXV0aG9yPlhpb25nLCBXZWk8
L2F1dGhvcj48YXV0aG9yPkh1YW5nLCBTaGFvbWluPC9hdXRob3I+PGF1dGhvcj5XdSwgTGlhbmhh
aTwvYXV0aG9yPjwvYXV0aG9ycz48L2NvbnRyaWJ1dG9ycz48dGl0bGVzPjx0aXRsZT5Nb2RlbGxp
bmcgYW5kIHByZWRpY3RpbmcgY3JvcCB5aWVsZCwgc29pbCBjYXJib24gYW5kIG5pdHJvZ2VuIHN0
b2NrcyB1bmRlciBjbGltYXRlIGNoYW5nZSBzY2VuYXJpb3Mgd2l0aCBmZXJ0aWxpc2VyIG1hbmFn
ZW1lbnQgaW4gdGhlIE5vcnRoIENoaW5hIFBsYWluPC90aXRsZT48c2Vjb25kYXJ5LXRpdGxlPkdl
b2Rlcm1hPC9zZWNvbmRhcnktdGl0bGU+PC90aXRsZXM+PHBlcmlvZGljYWw+PGZ1bGwtdGl0bGU+
R2VvZGVybWE8L2Z1bGwtdGl0bGU+PGFiYnItMT5HZW9kZXJtYTwvYWJici0xPjwvcGVyaW9kaWNh
bD48cGFnZXM+MTc2LTE4NjwvcGFnZXM+PHZvbHVtZT4yNjU8L3ZvbHVtZT48a2V5d29yZHM+PGtl
eXdvcmQ+Q2xpbWF0ZSBjaGFuZ2U8L2tleXdvcmQ+PGtleXdvcmQ+U1BBQ1NZUzwva2V5d29yZD48
a2V5d29yZD5XaGVhdDwva2V5d29yZD48a2V5d29yZD5NYWl6ZTwva2V5d29yZD48a2V5d29yZD5Z
aWVsZDwva2V5d29yZD48a2V5d29yZD5Tb2lsIG9yZ2FuaWMgbWF0dGVyPC9rZXl3b3JkPjwva2V5
d29yZHM+PGRhdGVzPjx5ZWFyPjIwMTY8L3llYXI+PHB1Yi1kYXRlcz48ZGF0ZT4yMDE2LzAzLzAx
LzwvZGF0ZT48L3B1Yi1kYXRlcz48L2RhdGVzPjxpc2JuPjAwMTYtNzA2MTwvaXNibj48dXJscz48
cmVsYXRlZC11cmxzPjx1cmw+aHR0cDovL3d3dy5zY2llbmNlZGlyZWN0LmNvbS9zY2llbmNlL2Fy
dGljbGUvcGlpL1MwMDE2NzA2MTE1MzAxNDI3PC91cmw+PC9yZWxhdGVkLXVybHM+PC91cmxzPjxl
bGVjdHJvbmljLXJlc291cmNlLW51bT5odHRwczovL2RvaS5vcmcvMTAuMTAxNi9qLmdlb2Rlcm1h
LjIwMTUuMTEuMDI3PC9lbGVjdHJvbmljLXJlc291cmNlLW51bT48L3JlY29yZD48L0NpdGU+PENp
dGU+PEF1dGhvcj5aaGFuZzwvQXV0aG9yPjxZZWFyPjIwMTg8L1llYXI+PFJlY051bT4zMTwvUmVj
TnVtPjxyZWNvcmQ+PHJlYy1udW1iZXI+MzE8L3JlYy1udW1iZXI+PGZvcmVpZ24ta2V5cz48a2V5
IGFwcD0iRU4iIGRiLWlkPSJmdnZ6eGY1Mm93YXNhMWUyejk1dnc5MjUwOXh0ZmVkeDJzZXIiIHRp
bWVzdGFtcD0iMTYzMTAwOTk3NSI+MzE8L2tleT48L2ZvcmVpZ24ta2V5cz48cmVmLXR5cGUgbmFt
ZT0iSm91cm5hbCBBcnRpY2xlIj4xNzwvcmVmLXR5cGU+PGNvbnRyaWJ1dG9ycz48YXV0aG9ycz48
YXV0aG9yPlpoYW5nLCBYdWJvPC9hdXRob3I+PGF1dGhvcj5TdW4sIFpoaWdhbmc8L2F1dGhvcj48
YXV0aG9yPkxpdSwgSmlhbjwvYXV0aG9yPjxhdXRob3I+T3V5YW5nLCBaaHU8L2F1dGhvcj48YXV0
aG9yPld1LCBMaWFuaGFpPC9hdXRob3I+PC9hdXRob3JzPjwvY29udHJpYnV0b3JzPjx0aXRsZXM+
PHRpdGxlPlNpbXVsYXRpbmcgZ3JlZW5ob3VzZSBnYXMgZW1pc3Npb25zIGFuZCBzdG9ja3Mgb2Yg
Y2FyYm9uIGFuZCBuaXRyb2dlbiBpbiBzb2lsIGZyb20gYSBsb25nLXRlcm0gbm8tdGlsbCBzeXN0
ZW0gaW4gdGhlIE5vcnRoIENoaW5hIFBsYWluPC90aXRsZT48c2Vjb25kYXJ5LXRpdGxlPlNvaWwg
YW5kIFRpbGxhZ2UgUmVzZWFyY2g8L3NlY29uZGFyeS10aXRsZT48L3RpdGxlcz48cGVyaW9kaWNh
bD48ZnVsbC10aXRsZT5Tb2lsIGFuZCBUaWxsYWdlIFJlc2VhcmNoPC9mdWxsLXRpdGxlPjxhYmJy
LTE+U29pbCBUaWxsLiBSZXMuPC9hYmJyLTE+PGFiYnItMj5Tb2lsIFRpbGwgUmVzPC9hYmJyLTI+
PC9wZXJpb2RpY2FsPjxwYWdlcz4zMi00MDwvcGFnZXM+PHZvbHVtZT4xNzg8L3ZvbHVtZT48a2V5
d29yZHM+PGtleXdvcmQ+Q3JvcCB5aWVsZDwva2V5d29yZD48a2V5d29yZD5Tb2lsIGZlcnRpbGl0
eTwva2V5d29yZD48a2V5d29yZD5ObyB0aWxsYWdlPC9rZXl3b3JkPjxrZXl3b3JkPkdyZWVuaG91
c2UgZ2FzZXM8L2tleXdvcmQ+PGtleXdvcmQ+U1BBQ1NZUzwva2V5d29yZD48L2tleXdvcmRzPjxk
YXRlcz48eWVhcj4yMDE4PC95ZWFyPjxwdWItZGF0ZXM+PGRhdGU+MjAxOC8wNS8wMS88L2RhdGU+
PC9wdWItZGF0ZXM+PC9kYXRlcz48aXNibj4wMTY3LTE5ODc8L2lzYm4+PHVybHM+PHJlbGF0ZWQt
dXJscz48dXJsPmh0dHA6Ly93d3cuc2NpZW5jZWRpcmVjdC5jb20vc2NpZW5jZS9hcnRpY2xlL3Bp
aS9TMDE2NzE5ODcxNzMwMjM4NjwvdXJsPjwvcmVsYXRlZC11cmxzPjwvdXJscz48ZWxlY3Ryb25p
Yy1yZXNvdXJjZS1udW0+aHR0cHM6Ly9kb2kub3JnLzEwLjEwMTYvai5zdGlsbC4yMDE3LjEyLjAx
MzwvZWxlY3Ryb25pYy1yZXNvdXJjZS1udW0+PC9yZWNvcmQ+PC9DaXRlPjwvRW5kTm90ZT4A
</w:fldData>
        </w:fldChar>
      </w:r>
      <w:r w:rsidRPr="00E60C81">
        <w:rPr>
          <w:rFonts w:eastAsiaTheme="minorEastAsia"/>
          <w:color w:val="auto"/>
          <w:lang w:val="en-GB" w:eastAsia="zh-CN"/>
        </w:rPr>
        <w:instrText xml:space="preserve"> ADDIN EN.CITE </w:instrText>
      </w:r>
      <w:r w:rsidRPr="00E60C81">
        <w:rPr>
          <w:rFonts w:eastAsiaTheme="minorEastAsia"/>
          <w:color w:val="auto"/>
          <w:lang w:val="en-GB" w:eastAsia="zh-CN"/>
        </w:rPr>
        <w:fldChar w:fldCharType="begin">
          <w:fldData xml:space="preserve">PEVuZE5vdGU+PENpdGU+PEF1dGhvcj5aaGFuZzwvQXV0aG9yPjxZZWFyPjIwMTY8L1llYXI+PFJl
Y051bT4zMDwvUmVjTnVtPjxEaXNwbGF5VGV4dD48c3R5bGUgc2l6ZT0iMTAiPlsyNCwyNV08L3N0
eWxlPjwvRGlzcGxheVRleHQ+PHJlY29yZD48cmVjLW51bWJlcj4zMDwvcmVjLW51bWJlcj48Zm9y
ZWlnbi1rZXlzPjxrZXkgYXBwPSJFTiIgZGItaWQ9ImZ2dnp4ZjUyb3dhc2ExZTJ6OTV2dzkyNTA5
eHRmZWR4MnNlciIgdGltZXN0YW1wPSIxNjMxMDA5OTc1Ij4zMDwva2V5PjwvZm9yZWlnbi1rZXlz
PjxyZWYtdHlwZSBuYW1lPSJKb3VybmFsIEFydGljbGUiPjE3PC9yZWYtdHlwZT48Y29udHJpYnV0
b3JzPjxhdXRob3JzPjxhdXRob3I+WmhhbmcsIFh1Ym88L2F1dGhvcj48YXV0aG9yPlh1LCBNaW5n
Z2FuZzwvYXV0aG9yPjxhdXRob3I+U3VuLCBOYW48L2F1dGhvcj48YXV0aG9yPlhpb25nLCBXZWk8
L2F1dGhvcj48YXV0aG9yPkh1YW5nLCBTaGFvbWluPC9hdXRob3I+PGF1dGhvcj5XdSwgTGlhbmhh
aTwvYXV0aG9yPjwvYXV0aG9ycz48L2NvbnRyaWJ1dG9ycz48dGl0bGVzPjx0aXRsZT5Nb2RlbGxp
bmcgYW5kIHByZWRpY3RpbmcgY3JvcCB5aWVsZCwgc29pbCBjYXJib24gYW5kIG5pdHJvZ2VuIHN0
b2NrcyB1bmRlciBjbGltYXRlIGNoYW5nZSBzY2VuYXJpb3Mgd2l0aCBmZXJ0aWxpc2VyIG1hbmFn
ZW1lbnQgaW4gdGhlIE5vcnRoIENoaW5hIFBsYWluPC90aXRsZT48c2Vjb25kYXJ5LXRpdGxlPkdl
b2Rlcm1hPC9zZWNvbmRhcnktdGl0bGU+PC90aXRsZXM+PHBlcmlvZGljYWw+PGZ1bGwtdGl0bGU+
R2VvZGVybWE8L2Z1bGwtdGl0bGU+PGFiYnItMT5HZW9kZXJtYTwvYWJici0xPjwvcGVyaW9kaWNh
bD48cGFnZXM+MTc2LTE4NjwvcGFnZXM+PHZvbHVtZT4yNjU8L3ZvbHVtZT48a2V5d29yZHM+PGtl
eXdvcmQ+Q2xpbWF0ZSBjaGFuZ2U8L2tleXdvcmQ+PGtleXdvcmQ+U1BBQ1NZUzwva2V5d29yZD48
a2V5d29yZD5XaGVhdDwva2V5d29yZD48a2V5d29yZD5NYWl6ZTwva2V5d29yZD48a2V5d29yZD5Z
aWVsZDwva2V5d29yZD48a2V5d29yZD5Tb2lsIG9yZ2FuaWMgbWF0dGVyPC9rZXl3b3JkPjwva2V5
d29yZHM+PGRhdGVzPjx5ZWFyPjIwMTY8L3llYXI+PHB1Yi1kYXRlcz48ZGF0ZT4yMDE2LzAzLzAx
LzwvZGF0ZT48L3B1Yi1kYXRlcz48L2RhdGVzPjxpc2JuPjAwMTYtNzA2MTwvaXNibj48dXJscz48
cmVsYXRlZC11cmxzPjx1cmw+aHR0cDovL3d3dy5zY2llbmNlZGlyZWN0LmNvbS9zY2llbmNlL2Fy
dGljbGUvcGlpL1MwMDE2NzA2MTE1MzAxNDI3PC91cmw+PC9yZWxhdGVkLXVybHM+PC91cmxzPjxl
bGVjdHJvbmljLXJlc291cmNlLW51bT5odHRwczovL2RvaS5vcmcvMTAuMTAxNi9qLmdlb2Rlcm1h
LjIwMTUuMTEuMDI3PC9lbGVjdHJvbmljLXJlc291cmNlLW51bT48L3JlY29yZD48L0NpdGU+PENp
dGU+PEF1dGhvcj5aaGFuZzwvQXV0aG9yPjxZZWFyPjIwMTg8L1llYXI+PFJlY051bT4zMTwvUmVj
TnVtPjxyZWNvcmQ+PHJlYy1udW1iZXI+MzE8L3JlYy1udW1iZXI+PGZvcmVpZ24ta2V5cz48a2V5
IGFwcD0iRU4iIGRiLWlkPSJmdnZ6eGY1Mm93YXNhMWUyejk1dnc5MjUwOXh0ZmVkeDJzZXIiIHRp
bWVzdGFtcD0iMTYzMTAwOTk3NSI+MzE8L2tleT48L2ZvcmVpZ24ta2V5cz48cmVmLXR5cGUgbmFt
ZT0iSm91cm5hbCBBcnRpY2xlIj4xNzwvcmVmLXR5cGU+PGNvbnRyaWJ1dG9ycz48YXV0aG9ycz48
YXV0aG9yPlpoYW5nLCBYdWJvPC9hdXRob3I+PGF1dGhvcj5TdW4sIFpoaWdhbmc8L2F1dGhvcj48
YXV0aG9yPkxpdSwgSmlhbjwvYXV0aG9yPjxhdXRob3I+T3V5YW5nLCBaaHU8L2F1dGhvcj48YXV0
aG9yPld1LCBMaWFuaGFpPC9hdXRob3I+PC9hdXRob3JzPjwvY29udHJpYnV0b3JzPjx0aXRsZXM+
PHRpdGxlPlNpbXVsYXRpbmcgZ3JlZW5ob3VzZSBnYXMgZW1pc3Npb25zIGFuZCBzdG9ja3Mgb2Yg
Y2FyYm9uIGFuZCBuaXRyb2dlbiBpbiBzb2lsIGZyb20gYSBsb25nLXRlcm0gbm8tdGlsbCBzeXN0
ZW0gaW4gdGhlIE5vcnRoIENoaW5hIFBsYWluPC90aXRsZT48c2Vjb25kYXJ5LXRpdGxlPlNvaWwg
YW5kIFRpbGxhZ2UgUmVzZWFyY2g8L3NlY29uZGFyeS10aXRsZT48L3RpdGxlcz48cGVyaW9kaWNh
bD48ZnVsbC10aXRsZT5Tb2lsIGFuZCBUaWxsYWdlIFJlc2VhcmNoPC9mdWxsLXRpdGxlPjxhYmJy
LTE+U29pbCBUaWxsLiBSZXMuPC9hYmJyLTE+PGFiYnItMj5Tb2lsIFRpbGwgUmVzPC9hYmJyLTI+
PC9wZXJpb2RpY2FsPjxwYWdlcz4zMi00MDwvcGFnZXM+PHZvbHVtZT4xNzg8L3ZvbHVtZT48a2V5
d29yZHM+PGtleXdvcmQ+Q3JvcCB5aWVsZDwva2V5d29yZD48a2V5d29yZD5Tb2lsIGZlcnRpbGl0
eTwva2V5d29yZD48a2V5d29yZD5ObyB0aWxsYWdlPC9rZXl3b3JkPjxrZXl3b3JkPkdyZWVuaG91
c2UgZ2FzZXM8L2tleXdvcmQ+PGtleXdvcmQ+U1BBQ1NZUzwva2V5d29yZD48L2tleXdvcmRzPjxk
YXRlcz48eWVhcj4yMDE4PC95ZWFyPjxwdWItZGF0ZXM+PGRhdGU+MjAxOC8wNS8wMS88L2RhdGU+
PC9wdWItZGF0ZXM+PC9kYXRlcz48aXNibj4wMTY3LTE5ODc8L2lzYm4+PHVybHM+PHJlbGF0ZWQt
dXJscz48dXJsPmh0dHA6Ly93d3cuc2NpZW5jZWRpcmVjdC5jb20vc2NpZW5jZS9hcnRpY2xlL3Bp
aS9TMDE2NzE5ODcxNzMwMjM4NjwvdXJsPjwvcmVsYXRlZC11cmxzPjwvdXJscz48ZWxlY3Ryb25p
Yy1yZXNvdXJjZS1udW0+aHR0cHM6Ly9kb2kub3JnLzEwLjEwMTYvai5zdGlsbC4yMDE3LjEyLjAx
MzwvZWxlY3Ryb25pYy1yZXNvdXJjZS1udW0+PC9yZWNvcmQ+PC9DaXRlPjwvRW5kTm90ZT4A
</w:fldData>
        </w:fldChar>
      </w:r>
      <w:r w:rsidRPr="00E60C81">
        <w:rPr>
          <w:rFonts w:eastAsiaTheme="minorEastAsia"/>
          <w:color w:val="auto"/>
          <w:lang w:val="en-GB" w:eastAsia="zh-CN"/>
        </w:rPr>
        <w:instrText xml:space="preserve"> ADDIN EN.CITE.DATA </w:instrText>
      </w:r>
      <w:r w:rsidRPr="00E60C81">
        <w:rPr>
          <w:rFonts w:eastAsiaTheme="minorEastAsia"/>
          <w:color w:val="auto"/>
          <w:lang w:val="en-GB" w:eastAsia="zh-CN"/>
        </w:rPr>
      </w:r>
      <w:r w:rsidRPr="00E60C81">
        <w:rPr>
          <w:rFonts w:eastAsiaTheme="minorEastAsia"/>
          <w:color w:val="auto"/>
          <w:lang w:val="en-GB" w:eastAsia="zh-CN"/>
        </w:rPr>
        <w:fldChar w:fldCharType="end"/>
      </w:r>
      <w:r w:rsidRPr="00E60C81">
        <w:rPr>
          <w:rFonts w:eastAsiaTheme="minorEastAsia"/>
          <w:color w:val="auto"/>
          <w:lang w:val="en-GB" w:eastAsia="zh-CN"/>
        </w:rPr>
      </w:r>
      <w:r w:rsidRPr="00E60C81">
        <w:rPr>
          <w:rFonts w:eastAsiaTheme="minorEastAsia"/>
          <w:color w:val="auto"/>
          <w:lang w:val="en-GB" w:eastAsia="zh-CN"/>
        </w:rPr>
        <w:fldChar w:fldCharType="separate"/>
      </w:r>
      <w:r w:rsidRPr="00E60C81">
        <w:rPr>
          <w:rFonts w:eastAsiaTheme="minorEastAsia"/>
          <w:color w:val="auto"/>
          <w:lang w:val="en-GB" w:eastAsia="zh-CN"/>
        </w:rPr>
        <w:t>[24,25]</w:t>
      </w:r>
      <w:r w:rsidRPr="00E60C81">
        <w:rPr>
          <w:rFonts w:eastAsiaTheme="minorEastAsia"/>
          <w:color w:val="auto"/>
          <w:lang w:val="en-GB" w:eastAsia="zh-CN"/>
        </w:rPr>
        <w:fldChar w:fldCharType="end"/>
      </w:r>
      <w:r w:rsidRPr="00E60C81">
        <w:rPr>
          <w:rFonts w:eastAsiaTheme="minorEastAsia"/>
          <w:color w:val="auto"/>
          <w:lang w:val="en-GB" w:eastAsia="zh-CN"/>
        </w:rPr>
        <w:t>, where conclusions from these previous studies gave us confidence in simulation accuracy in C cycling in this study.</w:t>
      </w:r>
    </w:p>
    <w:p w14:paraId="57C92FBF" w14:textId="052FD799" w:rsidR="00DB309C" w:rsidRPr="00E60C81" w:rsidRDefault="009513BE" w:rsidP="009513BE">
      <w:pPr>
        <w:pStyle w:val="MDPI22heading2"/>
        <w:spacing w:before="240"/>
        <w:rPr>
          <w:noProof w:val="0"/>
          <w:lang w:val="en-GB"/>
        </w:rPr>
      </w:pPr>
      <w:r w:rsidRPr="00E60C81">
        <w:rPr>
          <w:noProof w:val="0"/>
          <w:lang w:val="en-GB"/>
        </w:rPr>
        <w:t xml:space="preserve">2.3. </w:t>
      </w:r>
      <w:r w:rsidR="00DB309C" w:rsidRPr="00E60C81">
        <w:rPr>
          <w:noProof w:val="0"/>
          <w:lang w:val="en-GB"/>
        </w:rPr>
        <w:t xml:space="preserve">Historic </w:t>
      </w:r>
      <w:r w:rsidRPr="00E60C81">
        <w:rPr>
          <w:noProof w:val="0"/>
          <w:lang w:val="en-GB"/>
        </w:rPr>
        <w:t xml:space="preserve">Weather Data </w:t>
      </w:r>
      <w:r w:rsidR="00DB309C" w:rsidRPr="00E60C81">
        <w:rPr>
          <w:noProof w:val="0"/>
          <w:lang w:val="en-GB"/>
        </w:rPr>
        <w:t xml:space="preserve">and </w:t>
      </w:r>
      <w:r w:rsidRPr="00E60C81">
        <w:rPr>
          <w:noProof w:val="0"/>
          <w:lang w:val="en-GB"/>
        </w:rPr>
        <w:t>Future Climate Scenarios</w:t>
      </w:r>
    </w:p>
    <w:p w14:paraId="5C399F7B" w14:textId="3D1F7371" w:rsidR="00DB309C" w:rsidRPr="00E60C81" w:rsidRDefault="00DB309C" w:rsidP="00DB309C">
      <w:pPr>
        <w:pStyle w:val="MDPI31text"/>
        <w:rPr>
          <w:lang w:val="en-GB"/>
        </w:rPr>
      </w:pPr>
      <w:r w:rsidRPr="00E60C81">
        <w:rPr>
          <w:lang w:val="en-GB"/>
        </w:rPr>
        <w:t>Historic weather data for the study site were downloaded from the Chinese National Meteorological Information Centre (</w:t>
      </w:r>
      <w:r w:rsidR="00664EE6" w:rsidRPr="00E60C81">
        <w:rPr>
          <w:color w:val="0000FF"/>
          <w:lang w:val="en-GB"/>
        </w:rPr>
        <w:t xml:space="preserve">Historic weather. Available online: </w:t>
      </w:r>
      <w:hyperlink r:id="rId10" w:history="1">
        <w:r w:rsidR="00664EE6" w:rsidRPr="00E60C81">
          <w:rPr>
            <w:rStyle w:val="Hyperlink"/>
            <w:lang w:val="en-GB"/>
          </w:rPr>
          <w:t>http://data.cma.cn</w:t>
        </w:r>
      </w:hyperlink>
      <w:r w:rsidR="00664EE6" w:rsidRPr="00E60C81">
        <w:rPr>
          <w:color w:val="0000FF"/>
          <w:lang w:val="en-GB"/>
        </w:rPr>
        <w:t xml:space="preserve"> </w:t>
      </w:r>
      <w:r w:rsidR="00664EE6" w:rsidRPr="00E60C81">
        <w:rPr>
          <w:color w:val="0000FF"/>
          <w:lang w:val="en-GB"/>
        </w:rPr>
        <w:lastRenderedPageBreak/>
        <w:t>(accessed on 1</w:t>
      </w:r>
      <w:r w:rsidR="00664EE6" w:rsidRPr="00E60C81">
        <w:rPr>
          <w:color w:val="0000FF"/>
          <w:vertAlign w:val="superscript"/>
          <w:lang w:val="en-GB"/>
        </w:rPr>
        <w:t>st</w:t>
      </w:r>
      <w:r w:rsidR="00664EE6" w:rsidRPr="00E60C81">
        <w:rPr>
          <w:color w:val="0000FF"/>
          <w:lang w:val="en-GB"/>
        </w:rPr>
        <w:t xml:space="preserve"> December 2021)</w:t>
      </w:r>
      <w:r w:rsidRPr="00E60C81">
        <w:rPr>
          <w:lang w:val="en-GB"/>
        </w:rPr>
        <w:t xml:space="preserve">) and the product of the 6th Coupled Model Inter-Comparison Pathway (CMIP6) was used to represent future climate scenarios. CMIP6 is based on a number of shared socioeconomic pathways (SSPs) scenarios, proposed by the intergovernmental panel on climate change (IPCC) in the 6th assessment report </w:t>
      </w:r>
      <w:r w:rsidRPr="00E60C81">
        <w:rPr>
          <w:lang w:val="en-GB"/>
        </w:rPr>
        <w:fldChar w:fldCharType="begin">
          <w:fldData xml:space="preserve">PEVuZE5vdGU+PENpdGU+PEF1dGhvcj5JUENDPC9BdXRob3I+PFllYXI+MjAxOTwvWWVhcj48UmVj
TnVtPjE3PC9SZWNOdW0+PERpc3BsYXlUZXh0PjxzdHlsZSBzaXplPSIxMCI+WzEzLDM1XTwvc3R5
bGU+PC9EaXNwbGF5VGV4dD48cmVjb3JkPjxyZWMtbnVtYmVyPjE3PC9yZWMtbnVtYmVyPjxmb3Jl
aWduLWtleXM+PGtleSBhcHA9IkVOIiBkYi1pZD0iZnZ2enhmNTJvd2FzYTFlMno5NXZ3OTI1MDl4
dGZlZHgyc2VyIiB0aW1lc3RhbXA9IjE2MzEwMDk5NzQiPjE3PC9rZXk+PC9mb3JlaWduLWtleXM+
PHJlZi10eXBlIG5hbWU9IlJlcG9ydCI+Mjc8L3JlZi10eXBlPjxjb250cmlidXRvcnM+PGF1dGhv
cnM+PGF1dGhvcj5JUENDPC9hdXRob3I+PC9hdXRob3JzPjxzZWNvbmRhcnktYXV0aG9ycz48YXV0
aG9yPlNodWtsYSwgUFI8L2F1dGhvcj48YXV0aG9yPlNrZWEsIEo8L2F1dGhvcj48YXV0aG9yPkNh
bHZvIEJ1ZW5kaWEsIEU8L2F1dGhvcj48YXV0aG9yPk1hc3Nvbi1EZWxtb3R0ZSwgVjwvYXV0aG9y
PjxhdXRob3I+UMO2cnRuZXIsIEgtTzwvYXV0aG9yPjxhdXRob3I+Um9iZXJ0cywgREM8L2F1dGhv
cj48YXV0aG9yPlpoYWksIFA8L2F1dGhvcj48YXV0aG9yPlNsYWRlLCBSPC9hdXRob3I+PGF1dGhv
cj5Db25ub3JzLCBTPC9hdXRob3I+PGF1dGhvcj5WYW4gRGllbWVuLCBSPC9hdXRob3I+PGF1dGhv
cj5GZXJyYXQsIE08L2F1dGhvcj48YXV0aG9yPkhhdWdoZXksIEU8L2F1dGhvcj48YXV0aG9yPkx1
eiwgUzwvYXV0aG9yPjxhdXRob3I+TmVvZ2ksIFM8L2F1dGhvcj48YXV0aG9yPlBhdGhhaywgTTwv
YXV0aG9yPjxhdXRob3I+UGV0em9sZCwgSjwvYXV0aG9yPjxhdXRob3I+UG9ydHVnYWwgUGVyZWly
YSwgSjwvYXV0aG9yPjxhdXRob3I+VnlhcywgUDwvYXV0aG9yPjxhdXRob3I+SHVudGxleSwgRTwv
YXV0aG9yPjxhdXRob3I+S2lzc2ljaywgSzwvYXV0aG9yPjxhdXRob3I+QmVsa2FjZW1pLCBNPC9h
dXRob3I+PGF1dGhvcj5NYWxsZXksIEo8L2F1dGhvcj48L3NlY29uZGFyeS1hdXRob3JzPjwvY29u
dHJpYnV0b3JzPjx0aXRsZXM+PHRpdGxlPkNsaW1hdGUgQ2hhbmdlIGFuZCBMYW5kOiBhbiBJUEND
IHNwZWNpYWwgcmVwb3J0IG9uIGNsaW1hdGUgY2hhbmdlLCBkZXNlcnRpZmljYXRpb24sIGxhbmQg
ZGVncmFkYXRpb24sIHN1c3RhaW5hYmxlIGxhbmQgbWFuYWdlbWVudCxmb29kIHNlY3VyaXR5LGFu
ZCBncmVlbmhvdXNlIGdhcyBmbHV4ZXMgaW4gdGVycmVzdHJpYWwgZWNvc3lzdGVtPC90aXRsZT48
L3RpdGxlcz48ZGF0ZXM+PHllYXI+MjAxOTwveWVhcj48L2RhdGVzPjxwdWJsaXNoZXI+SW50ZXJn
b3Zlcm5tZW50YWwgUGFuZWwgb24gQ2xpbWF0ZSBDaGFuZ2UgKElQQ0MpPC9wdWJsaXNoZXI+PHVy
bHM+PC91cmxzPjxlbGVjdHJvbmljLXJlc291cmNlLW51bT5odHRwczovL2RvaS5vcmcvMTAuMjU1
NjEvNzY2MTg8L2VsZWN0cm9uaWMtcmVzb3VyY2UtbnVtPjwvcmVjb3JkPjwvQ2l0ZT48Q2l0ZT48
QXV0aG9yPlJlaW1hbm48L0F1dGhvcj48WWVhcj4yMDIxPC9ZZWFyPjxSZWNOdW0+MTk8L1JlY051
bT48cmVjb3JkPjxyZWMtbnVtYmVyPjE5PC9yZWMtbnVtYmVyPjxmb3JlaWduLWtleXM+PGtleSBh
cHA9IkVOIiBkYi1pZD0iZnZ2enhmNTJvd2FzYTFlMno5NXZ3OTI1MDl4dGZlZHgyc2VyIiB0aW1l
c3RhbXA9IjE2MzEwMDk5NzQiPjE5PC9rZXk+PC9mb3JlaWduLWtleXM+PHJlZi10eXBlIG5hbWU9
IkpvdXJuYWwgQXJ0aWNsZSI+MTc8L3JlZi10eXBlPjxjb250cmlidXRvcnM+PGF1dGhvcnM+PGF1
dGhvcj5SZWltYW5uLCBMZW5hPC9hdXRob3I+PGF1dGhvcj5Wb2xsc3RlZHQsIEJlbnRlPC9hdXRo
b3I+PGF1dGhvcj5Lb2VydGgsIEphbmE8L2F1dGhvcj48YXV0aG9yPlRzYWtpcmlzLCBNYXVyZWVu
PC9hdXRob3I+PGF1dGhvcj5CZWVyLCBNYXJ0aW48L2F1dGhvcj48YXV0aG9yPlZhZmVpZGlzLCBB
dGhhbmFzaW9zIFQuPC9hdXRob3I+PC9hdXRob3JzPjwvY29udHJpYnV0b3JzPjx0aXRsZXM+PHRp
dGxlPkV4dGVuZGluZyB0aGUgU2hhcmVkIFNvY2lvZWNvbm9taWMgUGF0aHdheXMgKFNTUHMpIHRv
IHN1cHBvcnQgbG9jYWwgYWRhcHRhdGlvbiBwbGFubmluZ+KAlEEgY2xpbWF0ZSBzZXJ2aWNlIGZv
ciBGbGVuc2J1cmcsIEdlcm1hbnk8L3RpdGxlPjxzZWNvbmRhcnktdGl0bGU+RnV0dXJlczwvc2Vj
b25kYXJ5LXRpdGxlPjwvdGl0bGVzPjxwYWdlcz4xMDI2OTE8L3BhZ2VzPjx2b2x1bWU+MTI3PC92
b2x1bWU+PGtleXdvcmRzPjxrZXl3b3JkPkxvY2FsIHNvY2lvZWNvbm9taWMgc2NlbmFyaW9zPC9r
ZXl3b3JkPjxrZXl3b3JkPk11bHRpLXNjYWxlPC9rZXl3b3JkPjxrZXl3b3JkPkNvLXByb2R1Y3Rp
b248L2tleXdvcmQ+PGtleXdvcmQ+RXh0ZW5kZWQgU2hhcmVkIFNvY2lvZWNvbm9taWMgUGF0aHdh
eXMgKFNTUHMpPC9rZXl3b3JkPjxrZXl3b3JkPkNsaW1hdGUgc2VydmljZTwva2V5d29yZD48a2V5
d29yZD5MaXZpbmcgbGFiPC9rZXl3b3JkPjwva2V5d29yZHM+PGRhdGVzPjx5ZWFyPjIwMjE8L3ll
YXI+PHB1Yi1kYXRlcz48ZGF0ZT4yMDIxLzAzLzAxLzwvZGF0ZT48L3B1Yi1kYXRlcz48L2RhdGVz
Pjxpc2JuPjAwMTYtMzI4NzwvaXNibj48dXJscz48cmVsYXRlZC11cmxzPjx1cmw+aHR0cHM6Ly93
d3cuc2NpZW5jZWRpcmVjdC5jb20vc2NpZW5jZS9hcnRpY2xlL3BpaS9TMDAxNjMyODcyMDMwMTgx
NjwvdXJsPjwvcmVsYXRlZC11cmxzPjwvdXJscz48ZWxlY3Ryb25pYy1yZXNvdXJjZS1udW0+aHR0
cHM6Ly9kb2kub3JnLzEwLjEwMTYvai5mdXR1cmVzLjIwMjAuMTAyNjkxPC9lbGVjdHJvbmljLXJl
c291cmNlLW51bT48L3JlY29yZD48L0NpdGU+PC9FbmROb3RlPn==
</w:fldData>
        </w:fldChar>
      </w:r>
      <w:r w:rsidRPr="00E60C81">
        <w:rPr>
          <w:lang w:val="en-GB"/>
        </w:rPr>
        <w:instrText xml:space="preserve"> ADDIN EN.CITE </w:instrText>
      </w:r>
      <w:r w:rsidRPr="00E60C81">
        <w:rPr>
          <w:lang w:val="en-GB"/>
        </w:rPr>
        <w:fldChar w:fldCharType="begin">
          <w:fldData xml:space="preserve">PEVuZE5vdGU+PENpdGU+PEF1dGhvcj5JUENDPC9BdXRob3I+PFllYXI+MjAxOTwvWWVhcj48UmVj
TnVtPjE3PC9SZWNOdW0+PERpc3BsYXlUZXh0PjxzdHlsZSBzaXplPSIxMCI+WzEzLDM1XTwvc3R5
bGU+PC9EaXNwbGF5VGV4dD48cmVjb3JkPjxyZWMtbnVtYmVyPjE3PC9yZWMtbnVtYmVyPjxmb3Jl
aWduLWtleXM+PGtleSBhcHA9IkVOIiBkYi1pZD0iZnZ2enhmNTJvd2FzYTFlMno5NXZ3OTI1MDl4
dGZlZHgyc2VyIiB0aW1lc3RhbXA9IjE2MzEwMDk5NzQiPjE3PC9rZXk+PC9mb3JlaWduLWtleXM+
PHJlZi10eXBlIG5hbWU9IlJlcG9ydCI+Mjc8L3JlZi10eXBlPjxjb250cmlidXRvcnM+PGF1dGhv
cnM+PGF1dGhvcj5JUENDPC9hdXRob3I+PC9hdXRob3JzPjxzZWNvbmRhcnktYXV0aG9ycz48YXV0
aG9yPlNodWtsYSwgUFI8L2F1dGhvcj48YXV0aG9yPlNrZWEsIEo8L2F1dGhvcj48YXV0aG9yPkNh
bHZvIEJ1ZW5kaWEsIEU8L2F1dGhvcj48YXV0aG9yPk1hc3Nvbi1EZWxtb3R0ZSwgVjwvYXV0aG9y
PjxhdXRob3I+UMO2cnRuZXIsIEgtTzwvYXV0aG9yPjxhdXRob3I+Um9iZXJ0cywgREM8L2F1dGhv
cj48YXV0aG9yPlpoYWksIFA8L2F1dGhvcj48YXV0aG9yPlNsYWRlLCBSPC9hdXRob3I+PGF1dGhv
cj5Db25ub3JzLCBTPC9hdXRob3I+PGF1dGhvcj5WYW4gRGllbWVuLCBSPC9hdXRob3I+PGF1dGhv
cj5GZXJyYXQsIE08L2F1dGhvcj48YXV0aG9yPkhhdWdoZXksIEU8L2F1dGhvcj48YXV0aG9yPkx1
eiwgUzwvYXV0aG9yPjxhdXRob3I+TmVvZ2ksIFM8L2F1dGhvcj48YXV0aG9yPlBhdGhhaywgTTwv
YXV0aG9yPjxhdXRob3I+UGV0em9sZCwgSjwvYXV0aG9yPjxhdXRob3I+UG9ydHVnYWwgUGVyZWly
YSwgSjwvYXV0aG9yPjxhdXRob3I+VnlhcywgUDwvYXV0aG9yPjxhdXRob3I+SHVudGxleSwgRTwv
YXV0aG9yPjxhdXRob3I+S2lzc2ljaywgSzwvYXV0aG9yPjxhdXRob3I+QmVsa2FjZW1pLCBNPC9h
dXRob3I+PGF1dGhvcj5NYWxsZXksIEo8L2F1dGhvcj48L3NlY29uZGFyeS1hdXRob3JzPjwvY29u
dHJpYnV0b3JzPjx0aXRsZXM+PHRpdGxlPkNsaW1hdGUgQ2hhbmdlIGFuZCBMYW5kOiBhbiBJUEND
IHNwZWNpYWwgcmVwb3J0IG9uIGNsaW1hdGUgY2hhbmdlLCBkZXNlcnRpZmljYXRpb24sIGxhbmQg
ZGVncmFkYXRpb24sIHN1c3RhaW5hYmxlIGxhbmQgbWFuYWdlbWVudCxmb29kIHNlY3VyaXR5LGFu
ZCBncmVlbmhvdXNlIGdhcyBmbHV4ZXMgaW4gdGVycmVzdHJpYWwgZWNvc3lzdGVtPC90aXRsZT48
L3RpdGxlcz48ZGF0ZXM+PHllYXI+MjAxOTwveWVhcj48L2RhdGVzPjxwdWJsaXNoZXI+SW50ZXJn
b3Zlcm5tZW50YWwgUGFuZWwgb24gQ2xpbWF0ZSBDaGFuZ2UgKElQQ0MpPC9wdWJsaXNoZXI+PHVy
bHM+PC91cmxzPjxlbGVjdHJvbmljLXJlc291cmNlLW51bT5odHRwczovL2RvaS5vcmcvMTAuMjU1
NjEvNzY2MTg8L2VsZWN0cm9uaWMtcmVzb3VyY2UtbnVtPjwvcmVjb3JkPjwvQ2l0ZT48Q2l0ZT48
QXV0aG9yPlJlaW1hbm48L0F1dGhvcj48WWVhcj4yMDIxPC9ZZWFyPjxSZWNOdW0+MTk8L1JlY051
bT48cmVjb3JkPjxyZWMtbnVtYmVyPjE5PC9yZWMtbnVtYmVyPjxmb3JlaWduLWtleXM+PGtleSBh
cHA9IkVOIiBkYi1pZD0iZnZ2enhmNTJvd2FzYTFlMno5NXZ3OTI1MDl4dGZlZHgyc2VyIiB0aW1l
c3RhbXA9IjE2MzEwMDk5NzQiPjE5PC9rZXk+PC9mb3JlaWduLWtleXM+PHJlZi10eXBlIG5hbWU9
IkpvdXJuYWwgQXJ0aWNsZSI+MTc8L3JlZi10eXBlPjxjb250cmlidXRvcnM+PGF1dGhvcnM+PGF1
dGhvcj5SZWltYW5uLCBMZW5hPC9hdXRob3I+PGF1dGhvcj5Wb2xsc3RlZHQsIEJlbnRlPC9hdXRo
b3I+PGF1dGhvcj5Lb2VydGgsIEphbmE8L2F1dGhvcj48YXV0aG9yPlRzYWtpcmlzLCBNYXVyZWVu
PC9hdXRob3I+PGF1dGhvcj5CZWVyLCBNYXJ0aW48L2F1dGhvcj48YXV0aG9yPlZhZmVpZGlzLCBB
dGhhbmFzaW9zIFQuPC9hdXRob3I+PC9hdXRob3JzPjwvY29udHJpYnV0b3JzPjx0aXRsZXM+PHRp
dGxlPkV4dGVuZGluZyB0aGUgU2hhcmVkIFNvY2lvZWNvbm9taWMgUGF0aHdheXMgKFNTUHMpIHRv
IHN1cHBvcnQgbG9jYWwgYWRhcHRhdGlvbiBwbGFubmluZ+KAlEEgY2xpbWF0ZSBzZXJ2aWNlIGZv
ciBGbGVuc2J1cmcsIEdlcm1hbnk8L3RpdGxlPjxzZWNvbmRhcnktdGl0bGU+RnV0dXJlczwvc2Vj
b25kYXJ5LXRpdGxlPjwvdGl0bGVzPjxwYWdlcz4xMDI2OTE8L3BhZ2VzPjx2b2x1bWU+MTI3PC92
b2x1bWU+PGtleXdvcmRzPjxrZXl3b3JkPkxvY2FsIHNvY2lvZWNvbm9taWMgc2NlbmFyaW9zPC9r
ZXl3b3JkPjxrZXl3b3JkPk11bHRpLXNjYWxlPC9rZXl3b3JkPjxrZXl3b3JkPkNvLXByb2R1Y3Rp
b248L2tleXdvcmQ+PGtleXdvcmQ+RXh0ZW5kZWQgU2hhcmVkIFNvY2lvZWNvbm9taWMgUGF0aHdh
eXMgKFNTUHMpPC9rZXl3b3JkPjxrZXl3b3JkPkNsaW1hdGUgc2VydmljZTwva2V5d29yZD48a2V5
d29yZD5MaXZpbmcgbGFiPC9rZXl3b3JkPjwva2V5d29yZHM+PGRhdGVzPjx5ZWFyPjIwMjE8L3ll
YXI+PHB1Yi1kYXRlcz48ZGF0ZT4yMDIxLzAzLzAxLzwvZGF0ZT48L3B1Yi1kYXRlcz48L2RhdGVz
Pjxpc2JuPjAwMTYtMzI4NzwvaXNibj48dXJscz48cmVsYXRlZC11cmxzPjx1cmw+aHR0cHM6Ly93
d3cuc2NpZW5jZWRpcmVjdC5jb20vc2NpZW5jZS9hcnRpY2xlL3BpaS9TMDAxNjMyODcyMDMwMTgx
NjwvdXJsPjwvcmVsYXRlZC11cmxzPjwvdXJscz48ZWxlY3Ryb25pYy1yZXNvdXJjZS1udW0+aHR0
cHM6Ly9kb2kub3JnLzEwLjEwMTYvai5mdXR1cmVzLjIwMjAuMTAyNjkxPC9lbGVjdHJvbmljLXJl
c291cmNlLW51bT48L3JlY29yZD48L0NpdGU+PC9FbmROb3RlPn==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lang w:val="en-GB"/>
        </w:rPr>
        <w:t>[13,35]</w:t>
      </w:r>
      <w:r w:rsidRPr="00E60C81">
        <w:rPr>
          <w:lang w:val="en-GB"/>
        </w:rPr>
        <w:fldChar w:fldCharType="end"/>
      </w:r>
      <w:r w:rsidRPr="00E60C81">
        <w:rPr>
          <w:lang w:val="en-GB"/>
        </w:rPr>
        <w:t xml:space="preserve">. Data for six climate scenarios from 2020 to 2050 were downloaded and statistically downscaled from </w:t>
      </w:r>
      <w:bookmarkStart w:id="2" w:name="_Hlk83545271"/>
      <w:r w:rsidRPr="00E60C81">
        <w:rPr>
          <w:lang w:val="en-GB"/>
        </w:rPr>
        <w:t>the UKESM1 model (0.5 × 0.5°) output (</w:t>
      </w:r>
      <w:r w:rsidR="00664EE6" w:rsidRPr="00E60C81">
        <w:rPr>
          <w:color w:val="0000FF"/>
          <w:lang w:val="en-GB"/>
        </w:rPr>
        <w:t xml:space="preserve">Climate scenario </w:t>
      </w:r>
      <w:r w:rsidR="00D15C70" w:rsidRPr="00E60C81">
        <w:rPr>
          <w:color w:val="0000FF"/>
          <w:lang w:val="en-GB"/>
        </w:rPr>
        <w:t>dataset</w:t>
      </w:r>
      <w:r w:rsidR="00664EE6" w:rsidRPr="00E60C81">
        <w:rPr>
          <w:color w:val="0000FF"/>
          <w:lang w:val="en-GB"/>
        </w:rPr>
        <w:t xml:space="preserve">: </w:t>
      </w:r>
      <w:hyperlink r:id="rId11" w:history="1">
        <w:r w:rsidR="00664EE6" w:rsidRPr="00E60C81">
          <w:rPr>
            <w:rStyle w:val="Hyperlink"/>
            <w:lang w:val="en-GB"/>
          </w:rPr>
          <w:t>https://www.metoffice.gov.uk</w:t>
        </w:r>
      </w:hyperlink>
      <w:r w:rsidR="00664EE6" w:rsidRPr="00E60C81">
        <w:rPr>
          <w:color w:val="0000FF"/>
          <w:lang w:val="en-GB"/>
        </w:rPr>
        <w:t xml:space="preserve"> (accessed on </w:t>
      </w:r>
      <w:r w:rsidR="003706F6" w:rsidRPr="00E60C81">
        <w:rPr>
          <w:color w:val="0000FF"/>
          <w:lang w:val="en-GB"/>
        </w:rPr>
        <w:t>16</w:t>
      </w:r>
      <w:r w:rsidR="003706F6" w:rsidRPr="00E60C81">
        <w:rPr>
          <w:color w:val="0000FF"/>
          <w:vertAlign w:val="superscript"/>
          <w:lang w:val="en-GB"/>
        </w:rPr>
        <w:t>th</w:t>
      </w:r>
      <w:r w:rsidR="003706F6" w:rsidRPr="00E60C81">
        <w:rPr>
          <w:color w:val="0000FF"/>
          <w:lang w:val="en-GB"/>
        </w:rPr>
        <w:t xml:space="preserve"> December 2021</w:t>
      </w:r>
      <w:r w:rsidR="00664EE6" w:rsidRPr="00E60C81">
        <w:rPr>
          <w:color w:val="0000FF"/>
          <w:lang w:val="en-GB"/>
        </w:rPr>
        <w:t>)</w:t>
      </w:r>
      <w:r w:rsidRPr="00E60C81">
        <w:rPr>
          <w:lang w:val="en-GB"/>
        </w:rPr>
        <w:t>) for the study site. The six climate scenarios were SSP1</w:t>
      </w:r>
      <w:bookmarkEnd w:id="2"/>
      <w:r w:rsidRPr="00E60C81">
        <w:rPr>
          <w:lang w:val="en-GB"/>
        </w:rPr>
        <w:t xml:space="preserve">-1.9 and SSP1-2.6 (ssp119 and ssp126, the green road), SSP2-4.5 (ssp245, middle of the road), SSP3-7.0 (ssp370, a rocky road by regional rivalry), SSP4-3.4 (ssp434, a divided road by inequality) and SSP5-8.5 (ssp585, the highway by fossil-fuelled development) </w:t>
      </w:r>
      <w:r w:rsidRPr="00E60C81">
        <w:rPr>
          <w:lang w:val="en-GB"/>
        </w:rPr>
        <w:fldChar w:fldCharType="begin">
          <w:fldData xml:space="preserve">PEVuZE5vdGU+PENpdGU+PEF1dGhvcj5GcmFtZTwvQXV0aG9yPjxZZWFyPjIwMTg8L1llYXI+PFJl
Y051bT4zNzwvUmVjTnVtPjxEaXNwbGF5VGV4dD48c3R5bGUgc2l6ZT0iMTAiPlszNiwzN108L3N0
eWxlPjwvRGlzcGxheVRleHQ+PHJlY29yZD48cmVjLW51bWJlcj4zNzwvcmVjLW51bWJlcj48Zm9y
ZWlnbi1rZXlzPjxrZXkgYXBwPSJFTiIgZGItaWQ9ImZ2dnp4ZjUyb3dhc2ExZTJ6OTV2dzkyNTA5
eHRmZWR4MnNlciIgdGltZXN0YW1wPSIxNjMxMDA5OTc1Ij4zNzwva2V5PjwvZm9yZWlnbi1rZXlz
PjxyZWYtdHlwZSBuYW1lPSJKb3VybmFsIEFydGljbGUiPjE3PC9yZWYtdHlwZT48Y29udHJpYnV0
b3JzPjxhdXRob3JzPjxhdXRob3I+RnJhbWUsIEJvYjwvYXV0aG9yPjxhdXRob3I+TGF3cmVuY2Us
IEp1ZHk8L2F1dGhvcj48YXV0aG9yPkF1c3NlaWwsIEFubmUtR2FlbGxlPC9hdXRob3I+PGF1dGhv
cj5SZWlzaW5nZXIsIEFuZHk8L2F1dGhvcj48YXV0aG9yPkRhaWduZWF1bHQsIEFkYW08L2F1dGhv
cj48L2F1dGhvcnM+PC9jb250cmlidXRvcnM+PHRpdGxlcz48dGl0bGU+QWRhcHRpbmcgZ2xvYmFs
IHNoYXJlZCBzb2Npby1lY29ub21pYyBwYXRod2F5cyBmb3IgbmF0aW9uYWwgYW5kIGxvY2FsIHNj
ZW5hcmlvczwvdGl0bGU+PHNlY29uZGFyeS10aXRsZT5DbGltYXRlIFJpc2sgTWFuYWdlbWVudDwv
c2Vjb25kYXJ5LXRpdGxlPjwvdGl0bGVzPjxwZXJpb2RpY2FsPjxmdWxsLXRpdGxlPkNsaW1hdGUg
UmlzayBNYW5hZ2VtZW50PC9mdWxsLXRpdGxlPjxhYmJyLTE+Q2xpbS4gUmlzayBNYW5hZy48L2Fi
YnItMT48L3BlcmlvZGljYWw+PHBhZ2VzPjM5LTUxPC9wYWdlcz48dm9sdW1lPjIxPC92b2x1bWU+
PGtleXdvcmRzPjxrZXl3b3JkPlNjZW5hcmlvczwva2V5d29yZD48a2V5d29yZD5Tb2Npby1lY29u
b21pYzwva2V5d29yZD48a2V5d29yZD5BZGFwdGF0aW9uPC9rZXl3b3JkPjxrZXl3b3JkPk1pdGln
YXRpb248L2tleXdvcmQ+PGtleXdvcmQ+R2xvYmFsPC9rZXl3b3JkPjxrZXl3b3JkPk5hdGlvbmFs
PC9rZXl3b3JkPjwva2V5d29yZHM+PGRhdGVzPjx5ZWFyPjIwMTg8L3llYXI+PHB1Yi1kYXRlcz48
ZGF0ZT4yMDE4LzAxLzAxLzwvZGF0ZT48L3B1Yi1kYXRlcz48L2RhdGVzPjxpc2JuPjIyMTItMDk2
MzwvaXNibj48dXJscz48cmVsYXRlZC11cmxzPjx1cmw+aHR0cHM6Ly93d3cuc2NpZW5jZWRpcmVj
dC5jb20vc2NpZW5jZS9hcnRpY2xlL3BpaS9TMjIxMjA5NjMxODMwMDQ2OTwvdXJsPjwvcmVsYXRl
ZC11cmxzPjwvdXJscz48ZWxlY3Ryb25pYy1yZXNvdXJjZS1udW0+aHR0cHM6Ly9kb2kub3JnLzEw
LjEwMTYvai5jcm0uMjAxOC4wNS4wMDE8L2VsZWN0cm9uaWMtcmVzb3VyY2UtbnVtPjwvcmVjb3Jk
PjwvQ2l0ZT48Q2l0ZT48QXV0aG9yPk/igJlOZWlsbDwvQXV0aG9yPjxZZWFyPjIwMjA8L1llYXI+
PFJlY051bT4zODwvUmVjTnVtPjxyZWNvcmQ+PHJlYy1udW1iZXI+Mzg8L3JlYy1udW1iZXI+PGZv
cmVpZ24ta2V5cz48a2V5IGFwcD0iRU4iIGRiLWlkPSJmdnZ6eGY1Mm93YXNhMWUyejk1dnc5MjUw
OXh0ZmVkeDJzZXIiIHRpbWVzdGFtcD0iMTYzMTAwOTk3NSI+Mzg8L2tleT48L2ZvcmVpZ24ta2V5
cz48cmVmLXR5cGUgbmFtZT0iSm91cm5hbCBBcnRpY2xlIj4xNzwvcmVmLXR5cGU+PGNvbnRyaWJ1
dG9ycz48YXV0aG9ycz48YXV0aG9yPk/igJlOZWlsbCwgQnJpYW4gQy48L2F1dGhvcj48YXV0aG9y
PkNhcnRlciwgVGltb3RoeSBSLjwvYXV0aG9yPjxhdXRob3I+RWJpLCBLcmlzdGllPC9hdXRob3I+
PGF1dGhvcj5IYXJyaXNvbiwgUGF1bGEgQS48L2F1dGhvcj48YXV0aG9yPktlbXAtQmVuZWRpY3Qs
IEVyaWM8L2F1dGhvcj48YXV0aG9yPktvaywgS2FzcGVyPC9hdXRob3I+PGF1dGhvcj5LcmllZ2xl
ciwgRWxtYXI8L2F1dGhvcj48YXV0aG9yPlByZXN0b24sIEJlbmphbWluIEwuPC9hdXRob3I+PGF1
dGhvcj5SaWFoaSwgS2V5d2FuPC9hdXRob3I+PGF1dGhvcj5TaWxsbWFubiwgSmFuYTwvYXV0aG9y
PjxhdXRob3I+dmFuIFJ1aWp2ZW4sIEJhcyBKLjwvYXV0aG9yPjxhdXRob3I+dmFuIFZ1dXJlbiwg
RGV0bGVmPC9hdXRob3I+PGF1dGhvcj5DYXJsaXNsZSwgRGF2aWQ8L2F1dGhvcj48YXV0aG9yPkNv
bmRlLCBDZWNpbGlhPC9hdXRob3I+PGF1dGhvcj5GdWdsZXN0dmVkdCwgSmFuPC9hdXRob3I+PGF1
dGhvcj5HcmVlbiwgQ2Fyb2xlPC9hdXRob3I+PGF1dGhvcj5IYXNlZ2F3YSwgVG9tb2tvPC9hdXRo
b3I+PGF1dGhvcj5MZWluaW5nZXIsIEp1bGlhPC9hdXRob3I+PGF1dGhvcj5Nb250ZWl0aCwgU2V0
aDwvYXV0aG9yPjxhdXRob3I+UGljaHMtTWFkcnVnYSwgUmFtb248L2F1dGhvcj48L2F1dGhvcnM+
PC9jb250cmlidXRvcnM+PHRpdGxlcz48dGl0bGU+QWNoaWV2ZW1lbnRzIGFuZCBuZWVkcyBmb3Ig
dGhlIGNsaW1hdGUgY2hhbmdlIHNjZW5hcmlvIGZyYW1ld29yazwvdGl0bGU+PHNlY29uZGFyeS10
aXRsZT5OYXR1cmUgQ2xpbWF0ZSBDaGFuZ2U8L3NlY29uZGFyeS10aXRsZT48L3RpdGxlcz48cGVy
aW9kaWNhbD48ZnVsbC10aXRsZT5OYXR1cmUgQ2xpbWF0ZSBDaGFuZ2U8L2Z1bGwtdGl0bGU+PGFi
YnItMT5OYXQuIENsaW0uIENoYW5nZS48L2FiYnItMT48L3BlcmlvZGljYWw+PHBhZ2VzPjEwNzQt
MTA4NDwvcGFnZXM+PHZvbHVtZT4xMDwvdm9sdW1lPjxudW1iZXI+MTI8L251bWJlcj48ZGF0ZXM+
PHllYXI+MjAyMDwveWVhcj48cHViLWRhdGVzPjxkYXRlPjIwMjAvMTIvMDE8L2RhdGU+PC9wdWIt
ZGF0ZXM+PC9kYXRlcz48aXNibj4xNzU4LTY3OTg8L2lzYm4+PHVybHM+PHJlbGF0ZWQtdXJscz48
dXJsPmh0dHBzOi8vZG9pLm9yZy8xMC4xMDM4L3M0MTU1OC0wMjAtMDA5NTItMDwvdXJsPjwvcmVs
YXRlZC11cmxzPjwvdXJscz48ZWxlY3Ryb25pYy1yZXNvdXJjZS1udW0+PHN0eWxlIGZhY2U9Im5v
cm1hbCIgZm9udD0iZGVmYXVsdCIgc2l6ZT0iMTIiPmh0dHBzOi8vZG9pLm9yZy88L3N0eWxlPjxz
dHlsZSBmYWNlPSJub3JtYWwiIGZvbnQ9ImRlZmF1bHQiIHNpemU9IjEwMCUiPjEwLjEwMzgvczQx
NTU4LTAyMC0wMDk1Mi0wPC9zdHlsZT48L2VsZWN0cm9uaWMtcmVzb3VyY2UtbnVtPjwvcmVjb3Jk
PjwvQ2l0ZT48L0VuZE5vdGU+
</w:fldData>
        </w:fldChar>
      </w:r>
      <w:r w:rsidRPr="00E60C81">
        <w:rPr>
          <w:lang w:val="en-GB"/>
        </w:rPr>
        <w:instrText xml:space="preserve"> ADDIN EN.CITE </w:instrText>
      </w:r>
      <w:r w:rsidRPr="00E60C81">
        <w:rPr>
          <w:lang w:val="en-GB"/>
        </w:rPr>
        <w:fldChar w:fldCharType="begin">
          <w:fldData xml:space="preserve">PEVuZE5vdGU+PENpdGU+PEF1dGhvcj5GcmFtZTwvQXV0aG9yPjxZZWFyPjIwMTg8L1llYXI+PFJl
Y051bT4zNzwvUmVjTnVtPjxEaXNwbGF5VGV4dD48c3R5bGUgc2l6ZT0iMTAiPlszNiwzN108L3N0
eWxlPjwvRGlzcGxheVRleHQ+PHJlY29yZD48cmVjLW51bWJlcj4zNzwvcmVjLW51bWJlcj48Zm9y
ZWlnbi1rZXlzPjxrZXkgYXBwPSJFTiIgZGItaWQ9ImZ2dnp4ZjUyb3dhc2ExZTJ6OTV2dzkyNTA5
eHRmZWR4MnNlciIgdGltZXN0YW1wPSIxNjMxMDA5OTc1Ij4zNzwva2V5PjwvZm9yZWlnbi1rZXlz
PjxyZWYtdHlwZSBuYW1lPSJKb3VybmFsIEFydGljbGUiPjE3PC9yZWYtdHlwZT48Y29udHJpYnV0
b3JzPjxhdXRob3JzPjxhdXRob3I+RnJhbWUsIEJvYjwvYXV0aG9yPjxhdXRob3I+TGF3cmVuY2Us
IEp1ZHk8L2F1dGhvcj48YXV0aG9yPkF1c3NlaWwsIEFubmUtR2FlbGxlPC9hdXRob3I+PGF1dGhv
cj5SZWlzaW5nZXIsIEFuZHk8L2F1dGhvcj48YXV0aG9yPkRhaWduZWF1bHQsIEFkYW08L2F1dGhv
cj48L2F1dGhvcnM+PC9jb250cmlidXRvcnM+PHRpdGxlcz48dGl0bGU+QWRhcHRpbmcgZ2xvYmFs
IHNoYXJlZCBzb2Npby1lY29ub21pYyBwYXRod2F5cyBmb3IgbmF0aW9uYWwgYW5kIGxvY2FsIHNj
ZW5hcmlvczwvdGl0bGU+PHNlY29uZGFyeS10aXRsZT5DbGltYXRlIFJpc2sgTWFuYWdlbWVudDwv
c2Vjb25kYXJ5LXRpdGxlPjwvdGl0bGVzPjxwZXJpb2RpY2FsPjxmdWxsLXRpdGxlPkNsaW1hdGUg
UmlzayBNYW5hZ2VtZW50PC9mdWxsLXRpdGxlPjxhYmJyLTE+Q2xpbS4gUmlzayBNYW5hZy48L2Fi
YnItMT48L3BlcmlvZGljYWw+PHBhZ2VzPjM5LTUxPC9wYWdlcz48dm9sdW1lPjIxPC92b2x1bWU+
PGtleXdvcmRzPjxrZXl3b3JkPlNjZW5hcmlvczwva2V5d29yZD48a2V5d29yZD5Tb2Npby1lY29u
b21pYzwva2V5d29yZD48a2V5d29yZD5BZGFwdGF0aW9uPC9rZXl3b3JkPjxrZXl3b3JkPk1pdGln
YXRpb248L2tleXdvcmQ+PGtleXdvcmQ+R2xvYmFsPC9rZXl3b3JkPjxrZXl3b3JkPk5hdGlvbmFs
PC9rZXl3b3JkPjwva2V5d29yZHM+PGRhdGVzPjx5ZWFyPjIwMTg8L3llYXI+PHB1Yi1kYXRlcz48
ZGF0ZT4yMDE4LzAxLzAxLzwvZGF0ZT48L3B1Yi1kYXRlcz48L2RhdGVzPjxpc2JuPjIyMTItMDk2
MzwvaXNibj48dXJscz48cmVsYXRlZC11cmxzPjx1cmw+aHR0cHM6Ly93d3cuc2NpZW5jZWRpcmVj
dC5jb20vc2NpZW5jZS9hcnRpY2xlL3BpaS9TMjIxMjA5NjMxODMwMDQ2OTwvdXJsPjwvcmVsYXRl
ZC11cmxzPjwvdXJscz48ZWxlY3Ryb25pYy1yZXNvdXJjZS1udW0+aHR0cHM6Ly9kb2kub3JnLzEw
LjEwMTYvai5jcm0uMjAxOC4wNS4wMDE8L2VsZWN0cm9uaWMtcmVzb3VyY2UtbnVtPjwvcmVjb3Jk
PjwvQ2l0ZT48Q2l0ZT48QXV0aG9yPk/igJlOZWlsbDwvQXV0aG9yPjxZZWFyPjIwMjA8L1llYXI+
PFJlY051bT4zODwvUmVjTnVtPjxyZWNvcmQ+PHJlYy1udW1iZXI+Mzg8L3JlYy1udW1iZXI+PGZv
cmVpZ24ta2V5cz48a2V5IGFwcD0iRU4iIGRiLWlkPSJmdnZ6eGY1Mm93YXNhMWUyejk1dnc5MjUw
OXh0ZmVkeDJzZXIiIHRpbWVzdGFtcD0iMTYzMTAwOTk3NSI+Mzg8L2tleT48L2ZvcmVpZ24ta2V5
cz48cmVmLXR5cGUgbmFtZT0iSm91cm5hbCBBcnRpY2xlIj4xNzwvcmVmLXR5cGU+PGNvbnRyaWJ1
dG9ycz48YXV0aG9ycz48YXV0aG9yPk/igJlOZWlsbCwgQnJpYW4gQy48L2F1dGhvcj48YXV0aG9y
PkNhcnRlciwgVGltb3RoeSBSLjwvYXV0aG9yPjxhdXRob3I+RWJpLCBLcmlzdGllPC9hdXRob3I+
PGF1dGhvcj5IYXJyaXNvbiwgUGF1bGEgQS48L2F1dGhvcj48YXV0aG9yPktlbXAtQmVuZWRpY3Qs
IEVyaWM8L2F1dGhvcj48YXV0aG9yPktvaywgS2FzcGVyPC9hdXRob3I+PGF1dGhvcj5LcmllZ2xl
ciwgRWxtYXI8L2F1dGhvcj48YXV0aG9yPlByZXN0b24sIEJlbmphbWluIEwuPC9hdXRob3I+PGF1
dGhvcj5SaWFoaSwgS2V5d2FuPC9hdXRob3I+PGF1dGhvcj5TaWxsbWFubiwgSmFuYTwvYXV0aG9y
PjxhdXRob3I+dmFuIFJ1aWp2ZW4sIEJhcyBKLjwvYXV0aG9yPjxhdXRob3I+dmFuIFZ1dXJlbiwg
RGV0bGVmPC9hdXRob3I+PGF1dGhvcj5DYXJsaXNsZSwgRGF2aWQ8L2F1dGhvcj48YXV0aG9yPkNv
bmRlLCBDZWNpbGlhPC9hdXRob3I+PGF1dGhvcj5GdWdsZXN0dmVkdCwgSmFuPC9hdXRob3I+PGF1
dGhvcj5HcmVlbiwgQ2Fyb2xlPC9hdXRob3I+PGF1dGhvcj5IYXNlZ2F3YSwgVG9tb2tvPC9hdXRo
b3I+PGF1dGhvcj5MZWluaW5nZXIsIEp1bGlhPC9hdXRob3I+PGF1dGhvcj5Nb250ZWl0aCwgU2V0
aDwvYXV0aG9yPjxhdXRob3I+UGljaHMtTWFkcnVnYSwgUmFtb248L2F1dGhvcj48L2F1dGhvcnM+
PC9jb250cmlidXRvcnM+PHRpdGxlcz48dGl0bGU+QWNoaWV2ZW1lbnRzIGFuZCBuZWVkcyBmb3Ig
dGhlIGNsaW1hdGUgY2hhbmdlIHNjZW5hcmlvIGZyYW1ld29yazwvdGl0bGU+PHNlY29uZGFyeS10
aXRsZT5OYXR1cmUgQ2xpbWF0ZSBDaGFuZ2U8L3NlY29uZGFyeS10aXRsZT48L3RpdGxlcz48cGVy
aW9kaWNhbD48ZnVsbC10aXRsZT5OYXR1cmUgQ2xpbWF0ZSBDaGFuZ2U8L2Z1bGwtdGl0bGU+PGFi
YnItMT5OYXQuIENsaW0uIENoYW5nZS48L2FiYnItMT48L3BlcmlvZGljYWw+PHBhZ2VzPjEwNzQt
MTA4NDwvcGFnZXM+PHZvbHVtZT4xMDwvdm9sdW1lPjxudW1iZXI+MTI8L251bWJlcj48ZGF0ZXM+
PHllYXI+MjAyMDwveWVhcj48cHViLWRhdGVzPjxkYXRlPjIwMjAvMTIvMDE8L2RhdGU+PC9wdWIt
ZGF0ZXM+PC9kYXRlcz48aXNibj4xNzU4LTY3OTg8L2lzYm4+PHVybHM+PHJlbGF0ZWQtdXJscz48
dXJsPmh0dHBzOi8vZG9pLm9yZy8xMC4xMDM4L3M0MTU1OC0wMjAtMDA5NTItMDwvdXJsPjwvcmVs
YXRlZC11cmxzPjwvdXJscz48ZWxlY3Ryb25pYy1yZXNvdXJjZS1udW0+PHN0eWxlIGZhY2U9Im5v
cm1hbCIgZm9udD0iZGVmYXVsdCIgc2l6ZT0iMTIiPmh0dHBzOi8vZG9pLm9yZy88L3N0eWxlPjxz
dHlsZSBmYWNlPSJub3JtYWwiIGZvbnQ9ImRlZmF1bHQiIHNpemU9IjEwMCUiPjEwLjEwMzgvczQx
NTU4LTAyMC0wMDk1Mi0wPC9zdHlsZT48L2VsZWN0cm9uaWMtcmVzb3VyY2UtbnVtPjwvcmVjb3Jk
PjwvQ2l0ZT48L0VuZE5vdGU+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lang w:val="en-GB"/>
        </w:rPr>
        <w:t>[36,37]</w:t>
      </w:r>
      <w:r w:rsidRPr="00E60C81">
        <w:rPr>
          <w:lang w:val="en-GB"/>
        </w:rPr>
        <w:fldChar w:fldCharType="end"/>
      </w:r>
      <w:r w:rsidRPr="00E60C81">
        <w:rPr>
          <w:lang w:val="en-GB"/>
        </w:rPr>
        <w:t>. Each CMIP6 output dataset is distinguished with the variant-id global attribute of r1i1p1f, r2i1p1f, r3i1p1f, r4i1p1f and r8i1p1f, where the numbers are indices for a particular configuration of the reali</w:t>
      </w:r>
      <w:r w:rsidR="0040514C" w:rsidRPr="00E60C81">
        <w:rPr>
          <w:lang w:val="en-GB"/>
        </w:rPr>
        <w:t>s</w:t>
      </w:r>
      <w:r w:rsidRPr="00E60C81">
        <w:rPr>
          <w:lang w:val="en-GB"/>
        </w:rPr>
        <w:t>ation (i.e.</w:t>
      </w:r>
      <w:r w:rsidR="00053289" w:rsidRPr="00E60C81">
        <w:rPr>
          <w:lang w:val="en-GB"/>
        </w:rPr>
        <w:t>,</w:t>
      </w:r>
      <w:r w:rsidRPr="00E60C81">
        <w:rPr>
          <w:lang w:val="en-GB"/>
        </w:rPr>
        <w:t xml:space="preserve"> ensemble member), initiali</w:t>
      </w:r>
      <w:r w:rsidR="0040514C" w:rsidRPr="00E60C81">
        <w:rPr>
          <w:lang w:val="en-GB"/>
        </w:rPr>
        <w:t>s</w:t>
      </w:r>
      <w:r w:rsidRPr="00E60C81">
        <w:rPr>
          <w:lang w:val="en-GB"/>
        </w:rPr>
        <w:t>ation method, physics and forcing (</w:t>
      </w:r>
      <w:r w:rsidR="00305231" w:rsidRPr="00E60C81">
        <w:rPr>
          <w:lang w:val="en-GB"/>
        </w:rPr>
        <w:t xml:space="preserve">VARIANT-ID IN CMIP6 METADATA. </w:t>
      </w:r>
      <w:hyperlink r:id="rId12" w:history="1">
        <w:r w:rsidR="00305231" w:rsidRPr="00E60C81">
          <w:rPr>
            <w:rStyle w:val="Hyperlink"/>
            <w:lang w:val="en-GB"/>
          </w:rPr>
          <w:t>https://ukesm.ac.uk/cmip6/variant-id/</w:t>
        </w:r>
      </w:hyperlink>
      <w:r w:rsidRPr="00E60C81">
        <w:rPr>
          <w:lang w:val="en-GB"/>
        </w:rPr>
        <w:t xml:space="preserve"> </w:t>
      </w:r>
      <w:r w:rsidR="00D15C70" w:rsidRPr="00E60C81">
        <w:rPr>
          <w:lang w:val="en-GB"/>
        </w:rPr>
        <w:t xml:space="preserve">(accessed on </w:t>
      </w:r>
      <w:r w:rsidR="00D15C70" w:rsidRPr="00E60C81">
        <w:rPr>
          <w:color w:val="0000FF"/>
          <w:lang w:val="en-GB"/>
        </w:rPr>
        <w:t>16</w:t>
      </w:r>
      <w:r w:rsidR="00D15C70" w:rsidRPr="00E60C81">
        <w:rPr>
          <w:color w:val="0000FF"/>
          <w:vertAlign w:val="superscript"/>
          <w:lang w:val="en-GB"/>
        </w:rPr>
        <w:t>th</w:t>
      </w:r>
      <w:r w:rsidR="00D15C70" w:rsidRPr="00E60C81">
        <w:rPr>
          <w:color w:val="0000FF"/>
          <w:lang w:val="en-GB"/>
        </w:rPr>
        <w:t xml:space="preserve"> December 2021</w:t>
      </w:r>
      <w:r w:rsidR="00D15C70" w:rsidRPr="00E60C81">
        <w:rPr>
          <w:lang w:val="en-GB"/>
        </w:rPr>
        <w:t xml:space="preserve">) </w:t>
      </w:r>
      <w:r w:rsidRPr="00E60C81">
        <w:rPr>
          <w:lang w:val="en-GB"/>
        </w:rPr>
        <w:t xml:space="preserve">for details). For this study, datasets with all five realisations under each climate scenario were used </w:t>
      </w:r>
      <w:proofErr w:type="gramStart"/>
      <w:r w:rsidRPr="00E60C81">
        <w:rPr>
          <w:lang w:val="en-GB"/>
        </w:rPr>
        <w:t>so as to</w:t>
      </w:r>
      <w:proofErr w:type="gramEnd"/>
      <w:r w:rsidRPr="00E60C81">
        <w:rPr>
          <w:lang w:val="en-GB"/>
        </w:rPr>
        <w:t xml:space="preserve"> reduce bias in the UKESM1 model output.</w:t>
      </w:r>
    </w:p>
    <w:p w14:paraId="3180C651" w14:textId="14BE5953" w:rsidR="00DB309C" w:rsidRPr="00E60C81" w:rsidRDefault="009513BE" w:rsidP="009513BE">
      <w:pPr>
        <w:pStyle w:val="MDPI22heading2"/>
        <w:spacing w:before="240"/>
        <w:rPr>
          <w:noProof w:val="0"/>
          <w:lang w:val="en-GB"/>
        </w:rPr>
      </w:pPr>
      <w:r w:rsidRPr="00E60C81">
        <w:rPr>
          <w:noProof w:val="0"/>
          <w:lang w:val="en-GB"/>
        </w:rPr>
        <w:t xml:space="preserve">2.4. </w:t>
      </w:r>
      <w:r w:rsidR="00DB309C" w:rsidRPr="00E60C81">
        <w:rPr>
          <w:noProof w:val="0"/>
          <w:lang w:val="en-GB"/>
        </w:rPr>
        <w:t xml:space="preserve">Simulation </w:t>
      </w:r>
      <w:r w:rsidRPr="00E60C81">
        <w:rPr>
          <w:noProof w:val="0"/>
          <w:lang w:val="en-GB"/>
        </w:rPr>
        <w:t xml:space="preserve">Configuration </w:t>
      </w:r>
      <w:r w:rsidR="00DB309C" w:rsidRPr="00E60C81">
        <w:rPr>
          <w:noProof w:val="0"/>
          <w:lang w:val="en-GB"/>
        </w:rPr>
        <w:t xml:space="preserve">under </w:t>
      </w:r>
      <w:r w:rsidRPr="00E60C81">
        <w:rPr>
          <w:noProof w:val="0"/>
          <w:lang w:val="en-GB"/>
        </w:rPr>
        <w:t>Six Climate Scenarios</w:t>
      </w:r>
    </w:p>
    <w:p w14:paraId="3444CCD8" w14:textId="17C23B4C" w:rsidR="00DB309C" w:rsidRPr="00E60C81" w:rsidRDefault="00DB309C" w:rsidP="00DB309C">
      <w:pPr>
        <w:pStyle w:val="MDPI31text"/>
        <w:rPr>
          <w:lang w:val="en-GB"/>
        </w:rPr>
      </w:pPr>
      <w:r w:rsidRPr="00E60C81">
        <w:rPr>
          <w:lang w:val="en-GB"/>
        </w:rPr>
        <w:t>For this study, the focus was on the simulation of crop yield and soil C storage to dis-entangle the causes of crop failure for the given future climate scenarios, and in turn, to assess the impacts of climate change on crop productivity. The SPACSYS model was run for each climate scenario and specified with the same agronomic practices as the study plot experiment in terms of cultivar, sowing dates, tillage, irrigation and fertiliser applications. The crops were harvested at maturity as determined by the algorithm implemented in SPACSYS. Decadal climate conditions under the six climatic scenarios over the crop growing seasons for wheat and maize are shown in Figure 2.</w:t>
      </w:r>
    </w:p>
    <w:p w14:paraId="4E7355E1" w14:textId="77777777" w:rsidR="00DB309C" w:rsidRPr="00E60C81" w:rsidRDefault="00DB309C" w:rsidP="00691ADE">
      <w:pPr>
        <w:pStyle w:val="MDPI52figure"/>
        <w:ind w:left="2608"/>
        <w:jc w:val="left"/>
        <w:rPr>
          <w:lang w:val="en-GB"/>
        </w:rPr>
      </w:pPr>
      <w:r w:rsidRPr="00E60C81">
        <w:rPr>
          <w:noProof/>
          <w:lang w:val="en-GB" w:eastAsia="zh-CN" w:bidi="ar-SA"/>
        </w:rPr>
        <w:drawing>
          <wp:inline distT="0" distB="0" distL="0" distR="0" wp14:anchorId="46272309" wp14:editId="5B5D116D">
            <wp:extent cx="4887633" cy="3802004"/>
            <wp:effectExtent l="0" t="0" r="825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887633" cy="3802004"/>
                    </a:xfrm>
                    <a:prstGeom prst="rect">
                      <a:avLst/>
                    </a:prstGeom>
                    <a:noFill/>
                    <a:ln>
                      <a:noFill/>
                    </a:ln>
                  </pic:spPr>
                </pic:pic>
              </a:graphicData>
            </a:graphic>
          </wp:inline>
        </w:drawing>
      </w:r>
    </w:p>
    <w:p w14:paraId="39B289A8" w14:textId="63D7C8A4" w:rsidR="00DB309C" w:rsidRPr="00E60C81" w:rsidRDefault="00691ADE" w:rsidP="00691ADE">
      <w:pPr>
        <w:pStyle w:val="MDPI51figurecaption"/>
        <w:jc w:val="both"/>
        <w:rPr>
          <w:lang w:val="en-GB"/>
        </w:rPr>
      </w:pPr>
      <w:r w:rsidRPr="00E60C81">
        <w:rPr>
          <w:b/>
          <w:color w:val="000000" w:themeColor="text1"/>
          <w:lang w:val="en-GB"/>
        </w:rPr>
        <w:lastRenderedPageBreak/>
        <w:t xml:space="preserve">Figure 2. </w:t>
      </w:r>
      <w:r w:rsidR="00DB309C" w:rsidRPr="00E60C81">
        <w:rPr>
          <w:lang w:val="en-GB"/>
        </w:rPr>
        <w:t>Down-scaled average decadal maximum (</w:t>
      </w:r>
      <w:proofErr w:type="spellStart"/>
      <w:r w:rsidR="00DB309C" w:rsidRPr="00E60C81">
        <w:rPr>
          <w:lang w:val="en-GB"/>
        </w:rPr>
        <w:t>T</w:t>
      </w:r>
      <w:r w:rsidR="00DB309C" w:rsidRPr="00E60C81">
        <w:rPr>
          <w:vertAlign w:val="subscript"/>
          <w:lang w:val="en-GB"/>
        </w:rPr>
        <w:t>max</w:t>
      </w:r>
      <w:proofErr w:type="spellEnd"/>
      <w:r w:rsidR="00DB309C" w:rsidRPr="00E60C81">
        <w:rPr>
          <w:lang w:val="en-GB"/>
        </w:rPr>
        <w:t>) and minimum (</w:t>
      </w:r>
      <w:proofErr w:type="spellStart"/>
      <w:r w:rsidR="00DB309C" w:rsidRPr="00E60C81">
        <w:rPr>
          <w:lang w:val="en-GB"/>
        </w:rPr>
        <w:t>T</w:t>
      </w:r>
      <w:r w:rsidR="00DB309C" w:rsidRPr="00E60C81">
        <w:rPr>
          <w:vertAlign w:val="subscript"/>
          <w:lang w:val="en-GB"/>
        </w:rPr>
        <w:t>min</w:t>
      </w:r>
      <w:proofErr w:type="spellEnd"/>
      <w:r w:rsidR="00DB309C" w:rsidRPr="00E60C81">
        <w:rPr>
          <w:lang w:val="en-GB"/>
        </w:rPr>
        <w:t>) temperatures, solar radiation (Rad) and precipitation (</w:t>
      </w:r>
      <w:proofErr w:type="spellStart"/>
      <w:r w:rsidR="00DB309C" w:rsidRPr="00E60C81">
        <w:rPr>
          <w:lang w:val="en-GB"/>
        </w:rPr>
        <w:t>Pr</w:t>
      </w:r>
      <w:proofErr w:type="spellEnd"/>
      <w:r w:rsidR="00DB309C" w:rsidRPr="00E60C81">
        <w:rPr>
          <w:lang w:val="en-GB"/>
        </w:rPr>
        <w:t>) for the six climate scenarios over the crop growing seasons of winter wheat (</w:t>
      </w:r>
      <w:r w:rsidR="00DB309C" w:rsidRPr="00E60C81">
        <w:rPr>
          <w:b/>
          <w:bCs/>
          <w:lang w:val="en-GB"/>
        </w:rPr>
        <w:t>a</w:t>
      </w:r>
      <w:r w:rsidRPr="00E60C81">
        <w:rPr>
          <w:lang w:val="en-GB"/>
        </w:rPr>
        <w:t>–</w:t>
      </w:r>
      <w:r w:rsidR="00DB309C" w:rsidRPr="00E60C81">
        <w:rPr>
          <w:b/>
          <w:bCs/>
          <w:lang w:val="en-GB"/>
        </w:rPr>
        <w:t>d</w:t>
      </w:r>
      <w:r w:rsidR="00DB309C" w:rsidRPr="00E60C81">
        <w:rPr>
          <w:lang w:val="en-GB"/>
        </w:rPr>
        <w:t>) and maize (</w:t>
      </w:r>
      <w:r w:rsidR="00DB309C" w:rsidRPr="00E60C81">
        <w:rPr>
          <w:b/>
          <w:bCs/>
          <w:lang w:val="en-GB"/>
        </w:rPr>
        <w:t>e</w:t>
      </w:r>
      <w:r w:rsidRPr="00E60C81">
        <w:rPr>
          <w:lang w:val="en-GB"/>
        </w:rPr>
        <w:t>–</w:t>
      </w:r>
      <w:r w:rsidR="00DB309C" w:rsidRPr="00E60C81">
        <w:rPr>
          <w:b/>
          <w:bCs/>
          <w:lang w:val="en-GB"/>
        </w:rPr>
        <w:t>h</w:t>
      </w:r>
      <w:r w:rsidR="00DB309C" w:rsidRPr="00E60C81">
        <w:rPr>
          <w:lang w:val="en-GB"/>
        </w:rPr>
        <w:t>).</w:t>
      </w:r>
    </w:p>
    <w:p w14:paraId="1157C19C" w14:textId="363A7288" w:rsidR="00DB309C" w:rsidRPr="00E60C81" w:rsidRDefault="00691ADE" w:rsidP="00691ADE">
      <w:pPr>
        <w:pStyle w:val="MDPI22heading2"/>
        <w:spacing w:before="240"/>
        <w:rPr>
          <w:noProof w:val="0"/>
          <w:lang w:val="en-GB"/>
        </w:rPr>
      </w:pPr>
      <w:r w:rsidRPr="00E60C81">
        <w:rPr>
          <w:noProof w:val="0"/>
          <w:lang w:val="en-GB"/>
        </w:rPr>
        <w:t xml:space="preserve">2.5. </w:t>
      </w:r>
      <w:r w:rsidR="00DB309C" w:rsidRPr="00E60C81">
        <w:rPr>
          <w:noProof w:val="0"/>
          <w:lang w:val="en-GB"/>
        </w:rPr>
        <w:t xml:space="preserve">Crop </w:t>
      </w:r>
      <w:r w:rsidRPr="00E60C81">
        <w:rPr>
          <w:noProof w:val="0"/>
          <w:lang w:val="en-GB"/>
        </w:rPr>
        <w:t>Failure Rate</w:t>
      </w:r>
    </w:p>
    <w:p w14:paraId="6EAB2D66" w14:textId="4F9C56CB" w:rsidR="00DB309C" w:rsidRPr="00E60C81" w:rsidRDefault="00DB309C" w:rsidP="00691ADE">
      <w:pPr>
        <w:pStyle w:val="MDPI31text"/>
        <w:rPr>
          <w:lang w:val="en-GB"/>
        </w:rPr>
      </w:pPr>
      <w:r w:rsidRPr="00E60C81">
        <w:rPr>
          <w:lang w:val="en-GB"/>
        </w:rPr>
        <w:t xml:space="preserve">The crop failure rate defined by the ratio of the frequency for a crop yield below a set threshold to the total harvest time over a given time period, was used to assess the impacts of climatic conditions on crop yield. For this study, the threshold was set as one standard deviation below the mean over the given time period </w:t>
      </w:r>
      <w:r w:rsidRPr="00E60C81">
        <w:rPr>
          <w:lang w:val="en-GB"/>
        </w:rPr>
        <w:fldChar w:fldCharType="begin">
          <w:fldData xml:space="preserve">PEVuZE5vdGU+PENpdGU+PEF1dGhvcj5QYXJrZXM8L0F1dGhvcj48WWVhcj4yMDE1PC9ZZWFyPjxS
ZWNOdW0+NDM8L1JlY051bT48RGlzcGxheVRleHQ+PHN0eWxlIHNpemU9IjEwIj5bMzgsMzldPC9z
dHlsZT48L0Rpc3BsYXlUZXh0PjxyZWNvcmQ+PHJlYy1udW1iZXI+NDM8L3JlYy1udW1iZXI+PGZv
cmVpZ24ta2V5cz48a2V5IGFwcD0iRU4iIGRiLWlkPSJmdnZ6eGY1Mm93YXNhMWUyejk1dnc5MjUw
OXh0ZmVkeDJzZXIiIHRpbWVzdGFtcD0iMTYzMTk3NTMyNiI+NDM8L2tleT48L2ZvcmVpZ24ta2V5
cz48cmVmLXR5cGUgbmFtZT0iSm91cm5hbCBBcnRpY2xlIj4xNzwvcmVmLXR5cGU+PGNvbnRyaWJ1
dG9ycz48YXV0aG9ycz48YXV0aG9yPlBhcmtlcywgQi48L2F1dGhvcj48YXV0aG9yPkNoYWxsaW5v
ciwgQS48L2F1dGhvcj48YXV0aG9yPk5pY2tsaW4sIEsuPC9hdXRob3I+PC9hdXRob3JzPjwvY29u
dHJpYnV0b3JzPjx0aXRsZXM+PHRpdGxlPkNyb3AgZmFpbHVyZSByYXRlcyBpbiBhIGdlb2VuZ2lu
ZWVyZWQgY2xpbWF0ZTogaW1wYWN0IG9mIGNsaW1hdGUgY2hhbmdlIGFuZCBtYXJpbmUgY2xvdWQg
YnJpZ2h0ZW5pbmc8L3RpdGxlPjxzZWNvbmRhcnktdGl0bGU+RW52aXJvbm1lbnRhbCBSZXNlYXJj
aCBMZXR0ZXJzPC9zZWNvbmRhcnktdGl0bGU+PC90aXRsZXM+PHBlcmlvZGljYWw+PGZ1bGwtdGl0
bGU+RW52aXJvbm1lbnRhbCBSZXNlYXJjaCBMZXR0ZXJzPC9mdWxsLXRpdGxlPjxhYmJyLTE+RW52
aXJvbi4gUmVzLiBMZXR0LjwvYWJici0xPjwvcGVyaW9kaWNhbD48cGFnZXM+MDg0MDAzPC9wYWdl
cz48dm9sdW1lPjEwPC92b2x1bWU+PG51bWJlcj44PC9udW1iZXI+PGRhdGVzPjx5ZWFyPjIwMTU8
L3llYXI+PHB1Yi1kYXRlcz48ZGF0ZT4yMDE1LzA4LzAxPC9kYXRlPjwvcHViLWRhdGVzPjwvZGF0
ZXM+PHB1Ymxpc2hlcj5JT1AgUHVibGlzaGluZzwvcHVibGlzaGVyPjxpc2JuPjE3NDgtOTMyNjwv
aXNibj48dXJscz48cmVsYXRlZC11cmxzPjx1cmw+aHR0cDovL2R4LmRvaS5vcmcvMTAuMTA4OC8x
NzQ4LTkzMjYvMTAvOC8wODQwMDM8L3VybD48L3JlbGF0ZWQtdXJscz48L3VybHM+PGVsZWN0cm9u
aWMtcmVzb3VyY2UtbnVtPjxzdHlsZSBmYWNlPSJub3JtYWwiIGZvbnQ9ImRlZmF1bHQiIHNpemU9
IjEyIj5odHRwczovL2RvaS5vcmcvPC9zdHlsZT48c3R5bGUgZmFjZT0ibm9ybWFsIiBmb250PSJk
ZWZhdWx0IiBzaXplPSIxMDAlIj4xMC4xMDg4LzE3NDgtOTMyNi8xMC84LzA4NDAwMzwvc3R5bGU+
PC9lbGVjdHJvbmljLXJlc291cmNlLW51bT48L3JlY29yZD48L0NpdGU+PENpdGU+PEF1dGhvcj5Z
YW5nPC9BdXRob3I+PFllYXI+MjAyMDwvWWVhcj48UmVjTnVtPjEwPC9SZWNOdW0+PHJlY29yZD48
cmVjLW51bWJlcj4xMDwvcmVjLW51bWJlcj48Zm9yZWlnbi1rZXlzPjxrZXkgYXBwPSJFTiIgZGIt
aWQ9ImZ2dnp4ZjUyb3dhc2ExZTJ6OTV2dzkyNTA5eHRmZWR4MnNlciIgdGltZXN0YW1wPSIxNjMx
MDA5OTc0Ij4xMDwva2V5PjwvZm9yZWlnbi1rZXlzPjxyZWYtdHlwZSBuYW1lPSJKb3VybmFsIEFy
dGljbGUiPjE3PC9yZWYtdHlwZT48Y29udHJpYnV0b3JzPjxhdXRob3JzPjxhdXRob3I+WWFuZywg
SHVpeWk8L2F1dGhvcj48YXV0aG9yPkRvYmJpZSwgU3RldmVuPC9hdXRob3I+PGF1dGhvcj5SYW1p
cmV6LVZpbGxlZ2FzLCBKdWxpYW48L2F1dGhvcj48YXV0aG9yPkNoZW4sIEJpbmc8L2F1dGhvcj48
YXV0aG9yPlFpdSwgU2hhb2p1bjwvYXV0aG9yPjxhdXRob3I+R2hvc2gsIFNhdDwvYXV0aG9yPjxh
dXRob3I+Q2hhbGxpbm9yLCBBbmR5PC9hdXRob3I+PC9hdXRob3JzPjwvY29udHJpYnV0b3JzPjx0
aXRsZXM+PHRpdGxlPlNvdXRoIEluZGlhIHByb2plY3RlZCB0byBiZSBzdXNjZXB0aWJsZSB0byBo
aWdoIGZ1dHVyZSBncm91bmRudXQgZmFpbHVyZSByYXRlcyBmb3IgZnV0dXJlIGNsaW1hdGUgY2hh
bmdlIGFuZCBnZW8tZW5naW5lZXJlZCBzY2VuYXJpb3M8L3RpdGxlPjxzZWNvbmRhcnktdGl0bGU+
U2NpZW5jZSBvZiBUaGUgVG90YWwgRW52aXJvbm1lbnQ8L3NlY29uZGFyeS10aXRsZT48L3RpdGxl
cz48cGVyaW9kaWNhbD48ZnVsbC10aXRsZT5TY2llbmNlIG9mIHRoZSBUb3RhbCBFbnZpcm9ubWVu
dDwvZnVsbC10aXRsZT48YWJici0xPlNjaS4gVG90YWwgRW52aXJvbi48L2FiYnItMT48YWJici0y
PlNjaSBUb3RhbCBFbnZpcm9uPC9hYmJyLTI+PC9wZXJpb2RpY2FsPjxwYWdlcz4xNDEyNDA8L3Bh
Z2VzPjx2b2x1bWU+NzQ3PC92b2x1bWU+PGtleXdvcmRzPjxrZXl3b3JkPkV4dHJlbWUgd2VhdGhl
cjwva2V5d29yZD48a2V5d29yZD5Dcm9wIGZhaWx1cmU8L2tleXdvcmQ+PGtleXdvcmQ+R3JvdW5k
bnV0PC9rZXl3b3JkPjxrZXl3b3JkPkNyb3AgbW9kZWw8L2tleXdvcmQ+PGtleXdvcmQ+R0xBTTwv
a2V5d29yZD48a2V5d29yZD5HZW9lbmdpbmVlcmluZzwva2V5d29yZD48L2tleXdvcmRzPjxkYXRl
cz48eWVhcj4yMDIwPC95ZWFyPjxwdWItZGF0ZXM+PGRhdGU+MjAyMC8xMi8xMC88L2RhdGU+PC9w
dWItZGF0ZXM+PC9kYXRlcz48aXNibj4wMDQ4LTk2OTc8L2lzYm4+PHVybHM+PHJlbGF0ZWQtdXJs
cz48dXJsPmh0dHBzOi8vd3d3LnNjaWVuY2VkaXJlY3QuY29tL3NjaWVuY2UvYXJ0aWNsZS9waWkv
UzAwNDg5Njk3MjAzNDc2OTA8L3VybD48L3JlbGF0ZWQtdXJscz48L3VybHM+PGVsZWN0cm9uaWMt
cmVzb3VyY2UtbnVtPmh0dHBzOi8vZG9pLm9yZy8xMC4xMDE2L2ouc2NpdG90ZW52LjIwMjAuMTQx
MjQwPC9lbGVjdHJvbmljLXJlc291cmNlLW51bT48L3JlY29yZD48L0NpdGU+PC9FbmROb3RlPgB=
</w:fldData>
        </w:fldChar>
      </w:r>
      <w:r w:rsidRPr="00E60C81">
        <w:rPr>
          <w:lang w:val="en-GB"/>
        </w:rPr>
        <w:instrText xml:space="preserve"> ADDIN EN.CITE </w:instrText>
      </w:r>
      <w:r w:rsidRPr="00E60C81">
        <w:rPr>
          <w:lang w:val="en-GB"/>
        </w:rPr>
        <w:fldChar w:fldCharType="begin">
          <w:fldData xml:space="preserve">PEVuZE5vdGU+PENpdGU+PEF1dGhvcj5QYXJrZXM8L0F1dGhvcj48WWVhcj4yMDE1PC9ZZWFyPjxS
ZWNOdW0+NDM8L1JlY051bT48RGlzcGxheVRleHQ+PHN0eWxlIHNpemU9IjEwIj5bMzgsMzldPC9z
dHlsZT48L0Rpc3BsYXlUZXh0PjxyZWNvcmQ+PHJlYy1udW1iZXI+NDM8L3JlYy1udW1iZXI+PGZv
cmVpZ24ta2V5cz48a2V5IGFwcD0iRU4iIGRiLWlkPSJmdnZ6eGY1Mm93YXNhMWUyejk1dnc5MjUw
OXh0ZmVkeDJzZXIiIHRpbWVzdGFtcD0iMTYzMTk3NTMyNiI+NDM8L2tleT48L2ZvcmVpZ24ta2V5
cz48cmVmLXR5cGUgbmFtZT0iSm91cm5hbCBBcnRpY2xlIj4xNzwvcmVmLXR5cGU+PGNvbnRyaWJ1
dG9ycz48YXV0aG9ycz48YXV0aG9yPlBhcmtlcywgQi48L2F1dGhvcj48YXV0aG9yPkNoYWxsaW5v
ciwgQS48L2F1dGhvcj48YXV0aG9yPk5pY2tsaW4sIEsuPC9hdXRob3I+PC9hdXRob3JzPjwvY29u
dHJpYnV0b3JzPjx0aXRsZXM+PHRpdGxlPkNyb3AgZmFpbHVyZSByYXRlcyBpbiBhIGdlb2VuZ2lu
ZWVyZWQgY2xpbWF0ZTogaW1wYWN0IG9mIGNsaW1hdGUgY2hhbmdlIGFuZCBtYXJpbmUgY2xvdWQg
YnJpZ2h0ZW5pbmc8L3RpdGxlPjxzZWNvbmRhcnktdGl0bGU+RW52aXJvbm1lbnRhbCBSZXNlYXJj
aCBMZXR0ZXJzPC9zZWNvbmRhcnktdGl0bGU+PC90aXRsZXM+PHBlcmlvZGljYWw+PGZ1bGwtdGl0
bGU+RW52aXJvbm1lbnRhbCBSZXNlYXJjaCBMZXR0ZXJzPC9mdWxsLXRpdGxlPjxhYmJyLTE+RW52
aXJvbi4gUmVzLiBMZXR0LjwvYWJici0xPjwvcGVyaW9kaWNhbD48cGFnZXM+MDg0MDAzPC9wYWdl
cz48dm9sdW1lPjEwPC92b2x1bWU+PG51bWJlcj44PC9udW1iZXI+PGRhdGVzPjx5ZWFyPjIwMTU8
L3llYXI+PHB1Yi1kYXRlcz48ZGF0ZT4yMDE1LzA4LzAxPC9kYXRlPjwvcHViLWRhdGVzPjwvZGF0
ZXM+PHB1Ymxpc2hlcj5JT1AgUHVibGlzaGluZzwvcHVibGlzaGVyPjxpc2JuPjE3NDgtOTMyNjwv
aXNibj48dXJscz48cmVsYXRlZC11cmxzPjx1cmw+aHR0cDovL2R4LmRvaS5vcmcvMTAuMTA4OC8x
NzQ4LTkzMjYvMTAvOC8wODQwMDM8L3VybD48L3JlbGF0ZWQtdXJscz48L3VybHM+PGVsZWN0cm9u
aWMtcmVzb3VyY2UtbnVtPjxzdHlsZSBmYWNlPSJub3JtYWwiIGZvbnQ9ImRlZmF1bHQiIHNpemU9
IjEyIj5odHRwczovL2RvaS5vcmcvPC9zdHlsZT48c3R5bGUgZmFjZT0ibm9ybWFsIiBmb250PSJk
ZWZhdWx0IiBzaXplPSIxMDAlIj4xMC4xMDg4LzE3NDgtOTMyNi8xMC84LzA4NDAwMzwvc3R5bGU+
PC9lbGVjdHJvbmljLXJlc291cmNlLW51bT48L3JlY29yZD48L0NpdGU+PENpdGU+PEF1dGhvcj5Z
YW5nPC9BdXRob3I+PFllYXI+MjAyMDwvWWVhcj48UmVjTnVtPjEwPC9SZWNOdW0+PHJlY29yZD48
cmVjLW51bWJlcj4xMDwvcmVjLW51bWJlcj48Zm9yZWlnbi1rZXlzPjxrZXkgYXBwPSJFTiIgZGIt
aWQ9ImZ2dnp4ZjUyb3dhc2ExZTJ6OTV2dzkyNTA5eHRmZWR4MnNlciIgdGltZXN0YW1wPSIxNjMx
MDA5OTc0Ij4xMDwva2V5PjwvZm9yZWlnbi1rZXlzPjxyZWYtdHlwZSBuYW1lPSJKb3VybmFsIEFy
dGljbGUiPjE3PC9yZWYtdHlwZT48Y29udHJpYnV0b3JzPjxhdXRob3JzPjxhdXRob3I+WWFuZywg
SHVpeWk8L2F1dGhvcj48YXV0aG9yPkRvYmJpZSwgU3RldmVuPC9hdXRob3I+PGF1dGhvcj5SYW1p
cmV6LVZpbGxlZ2FzLCBKdWxpYW48L2F1dGhvcj48YXV0aG9yPkNoZW4sIEJpbmc8L2F1dGhvcj48
YXV0aG9yPlFpdSwgU2hhb2p1bjwvYXV0aG9yPjxhdXRob3I+R2hvc2gsIFNhdDwvYXV0aG9yPjxh
dXRob3I+Q2hhbGxpbm9yLCBBbmR5PC9hdXRob3I+PC9hdXRob3JzPjwvY29udHJpYnV0b3JzPjx0
aXRsZXM+PHRpdGxlPlNvdXRoIEluZGlhIHByb2plY3RlZCB0byBiZSBzdXNjZXB0aWJsZSB0byBo
aWdoIGZ1dHVyZSBncm91bmRudXQgZmFpbHVyZSByYXRlcyBmb3IgZnV0dXJlIGNsaW1hdGUgY2hh
bmdlIGFuZCBnZW8tZW5naW5lZXJlZCBzY2VuYXJpb3M8L3RpdGxlPjxzZWNvbmRhcnktdGl0bGU+
U2NpZW5jZSBvZiBUaGUgVG90YWwgRW52aXJvbm1lbnQ8L3NlY29uZGFyeS10aXRsZT48L3RpdGxl
cz48cGVyaW9kaWNhbD48ZnVsbC10aXRsZT5TY2llbmNlIG9mIHRoZSBUb3RhbCBFbnZpcm9ubWVu
dDwvZnVsbC10aXRsZT48YWJici0xPlNjaS4gVG90YWwgRW52aXJvbi48L2FiYnItMT48YWJici0y
PlNjaSBUb3RhbCBFbnZpcm9uPC9hYmJyLTI+PC9wZXJpb2RpY2FsPjxwYWdlcz4xNDEyNDA8L3Bh
Z2VzPjx2b2x1bWU+NzQ3PC92b2x1bWU+PGtleXdvcmRzPjxrZXl3b3JkPkV4dHJlbWUgd2VhdGhl
cjwva2V5d29yZD48a2V5d29yZD5Dcm9wIGZhaWx1cmU8L2tleXdvcmQ+PGtleXdvcmQ+R3JvdW5k
bnV0PC9rZXl3b3JkPjxrZXl3b3JkPkNyb3AgbW9kZWw8L2tleXdvcmQ+PGtleXdvcmQ+R0xBTTwv
a2V5d29yZD48a2V5d29yZD5HZW9lbmdpbmVlcmluZzwva2V5d29yZD48L2tleXdvcmRzPjxkYXRl
cz48eWVhcj4yMDIwPC95ZWFyPjxwdWItZGF0ZXM+PGRhdGU+MjAyMC8xMi8xMC88L2RhdGU+PC9w
dWItZGF0ZXM+PC9kYXRlcz48aXNibj4wMDQ4LTk2OTc8L2lzYm4+PHVybHM+PHJlbGF0ZWQtdXJs
cz48dXJsPmh0dHBzOi8vd3d3LnNjaWVuY2VkaXJlY3QuY29tL3NjaWVuY2UvYXJ0aWNsZS9waWkv
UzAwNDg5Njk3MjAzNDc2OTA8L3VybD48L3JlbGF0ZWQtdXJscz48L3VybHM+PGVsZWN0cm9uaWMt
cmVzb3VyY2UtbnVtPmh0dHBzOi8vZG9pLm9yZy8xMC4xMDE2L2ouc2NpdG90ZW52LjIwMjAuMTQx
MjQwPC9lbGVjdHJvbmljLXJlc291cmNlLW51bT48L3JlY29yZD48L0NpdGU+PC9FbmROb3RlPgB=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lang w:val="en-GB"/>
        </w:rPr>
        <w:t>[38,39]</w:t>
      </w:r>
      <w:r w:rsidRPr="00E60C81">
        <w:rPr>
          <w:lang w:val="en-GB"/>
        </w:rPr>
        <w:fldChar w:fldCharType="end"/>
      </w:r>
      <w:r w:rsidRPr="00E60C81">
        <w:rPr>
          <w:lang w:val="en-GB"/>
        </w:rPr>
        <w:t>.</w:t>
      </w:r>
    </w:p>
    <w:p w14:paraId="2B321542" w14:textId="6950C80B" w:rsidR="00DB309C" w:rsidRPr="00E60C81" w:rsidRDefault="00691ADE" w:rsidP="00691ADE">
      <w:pPr>
        <w:pStyle w:val="MDPI22heading2"/>
        <w:spacing w:before="240"/>
        <w:rPr>
          <w:noProof w:val="0"/>
          <w:lang w:val="en-GB"/>
        </w:rPr>
      </w:pPr>
      <w:r w:rsidRPr="00E60C81">
        <w:rPr>
          <w:noProof w:val="0"/>
          <w:lang w:val="en-GB"/>
        </w:rPr>
        <w:t xml:space="preserve">2.6. </w:t>
      </w:r>
      <w:r w:rsidR="00DB309C" w:rsidRPr="00E60C81">
        <w:rPr>
          <w:noProof w:val="0"/>
          <w:lang w:val="en-GB"/>
        </w:rPr>
        <w:t xml:space="preserve">Statistical </w:t>
      </w:r>
      <w:r w:rsidRPr="00E60C81">
        <w:rPr>
          <w:noProof w:val="0"/>
          <w:lang w:val="en-GB"/>
        </w:rPr>
        <w:t xml:space="preserve">Analysis </w:t>
      </w:r>
      <w:r w:rsidR="00DB309C" w:rsidRPr="00E60C81">
        <w:rPr>
          <w:noProof w:val="0"/>
          <w:lang w:val="en-GB"/>
        </w:rPr>
        <w:t xml:space="preserve">for </w:t>
      </w:r>
      <w:r w:rsidRPr="00E60C81">
        <w:rPr>
          <w:noProof w:val="0"/>
          <w:lang w:val="en-GB"/>
        </w:rPr>
        <w:t>Model Performance</w:t>
      </w:r>
    </w:p>
    <w:p w14:paraId="3B664D6F" w14:textId="720DEFCC" w:rsidR="00DB309C" w:rsidRPr="00E60C81" w:rsidRDefault="00DB309C" w:rsidP="00DB309C">
      <w:pPr>
        <w:pStyle w:val="MDPI31text"/>
        <w:rPr>
          <w:lang w:val="en-GB"/>
        </w:rPr>
      </w:pPr>
      <w:r w:rsidRPr="00E60C81">
        <w:rPr>
          <w:lang w:val="en-GB"/>
        </w:rPr>
        <w:t>To investigate SPACSYS accuracy in simulating wheat and maize yields, the following six model performance indices were used: the model efficiency (EF), the coefficient of determination</w:t>
      </w:r>
      <w:r w:rsidR="00811E6C" w:rsidRPr="00E60C81">
        <w:rPr>
          <w:lang w:val="en-GB"/>
        </w:rPr>
        <w:t xml:space="preserve"> (CD)</w:t>
      </w:r>
      <w:r w:rsidRPr="00E60C81">
        <w:rPr>
          <w:lang w:val="en-GB"/>
        </w:rPr>
        <w:t xml:space="preserve"> </w:t>
      </w:r>
      <w:r w:rsidR="00C63C9E" w:rsidRPr="00E60C81">
        <w:rPr>
          <w:lang w:val="en-GB"/>
        </w:rPr>
        <w:fldChar w:fldCharType="begin"/>
      </w:r>
      <w:r w:rsidR="00C63C9E" w:rsidRPr="00E60C81">
        <w:rPr>
          <w:lang w:val="en-GB"/>
        </w:rPr>
        <w:instrText xml:space="preserve"> ADDIN EN.CITE &lt;EndNote&gt;&lt;Cite&gt;&lt;Author&gt;Loague&lt;/Author&gt;&lt;Year&gt;1991&lt;/Year&gt;&lt;RecNum&gt;62&lt;/RecNum&gt;&lt;DisplayText&gt;&lt;style size="10"&gt;[40]&lt;/style&gt;&lt;/DisplayText&gt;&lt;record&gt;&lt;rec-number&gt;62&lt;/rec-number&gt;&lt;foreign-keys&gt;&lt;key app="EN" db-id="fvvzxf52owasa1e2z95vw92509xtfedx2ser" timestamp="1645203423"&gt;62&lt;/key&gt;&lt;/foreign-keys&gt;&lt;ref-type name="Journal Article"&gt;17&lt;/ref-type&gt;&lt;contributors&gt;&lt;authors&gt;&lt;author&gt;Loague, Keith&lt;/author&gt;&lt;author&gt;Green, Richard E.&lt;/author&gt;&lt;/authors&gt;&lt;/contributors&gt;&lt;titles&gt;&lt;title&gt;Statistical and graphical methods for evaluating solute transport models: Overview and application&lt;/title&gt;&lt;secondary-title&gt;Journal of Contaminant Hydrology&lt;/secondary-title&gt;&lt;/titles&gt;&lt;periodical&gt;&lt;full-title&gt;Journal of Contaminant Hydrology&lt;/full-title&gt;&lt;abbr-1&gt;J. Contam. Hydrol.&lt;/abbr-1&gt;&lt;/periodical&gt;&lt;pages&gt;51-73&lt;/pages&gt;&lt;volume&gt;7&lt;/volume&gt;&lt;number&gt;1–2&lt;/number&gt;&lt;dates&gt;&lt;year&gt;1991&lt;/year&gt;&lt;/dates&gt;&lt;isbn&gt;0169-7722&lt;/isbn&gt;&lt;urls&gt;&lt;related-urls&gt;&lt;url&gt;file:\\L:\lwu11163.pdf&lt;/url&gt;&lt;/related-urls&gt;&lt;/urls&gt;&lt;electronic-resource-num&gt;&lt;style face="normal" font="default" size="12"&gt;https://doi.org/&lt;/style&gt;&lt;style face="normal" font="default" size="100%"&gt;10.1016/0169-7722(91)90038-3&lt;/style&gt;&lt;/electronic-resource-num&gt;&lt;/record&gt;&lt;/Cite&gt;&lt;/EndNote&gt;</w:instrText>
      </w:r>
      <w:r w:rsidR="00C63C9E" w:rsidRPr="00E60C81">
        <w:rPr>
          <w:lang w:val="en-GB"/>
        </w:rPr>
        <w:fldChar w:fldCharType="separate"/>
      </w:r>
      <w:r w:rsidR="00C63C9E" w:rsidRPr="00E60C81">
        <w:rPr>
          <w:noProof/>
          <w:lang w:val="en-GB"/>
        </w:rPr>
        <w:t>[40]</w:t>
      </w:r>
      <w:r w:rsidR="00C63C9E" w:rsidRPr="00E60C81">
        <w:rPr>
          <w:lang w:val="en-GB"/>
        </w:rPr>
        <w:fldChar w:fldCharType="end"/>
      </w:r>
      <w:r w:rsidRPr="00E60C81">
        <w:rPr>
          <w:lang w:val="en-GB"/>
        </w:rPr>
        <w:t>, the normalised root mean squared error (</w:t>
      </w:r>
      <w:proofErr w:type="spellStart"/>
      <w:r w:rsidRPr="00E60C81">
        <w:rPr>
          <w:lang w:val="en-GB"/>
        </w:rPr>
        <w:t>nRMSE</w:t>
      </w:r>
      <w:proofErr w:type="spellEnd"/>
      <w:r w:rsidRPr="00E60C81">
        <w:rPr>
          <w:lang w:val="en-GB"/>
        </w:rPr>
        <w:t>), the correlation coefficient (</w:t>
      </w:r>
      <w:r w:rsidRPr="00E60C81">
        <w:rPr>
          <w:i/>
          <w:iCs/>
          <w:lang w:val="en-GB"/>
        </w:rPr>
        <w:t>r</w:t>
      </w:r>
      <w:r w:rsidRPr="00E60C81">
        <w:rPr>
          <w:lang w:val="en-GB"/>
        </w:rPr>
        <w:t xml:space="preserve">), the relative error (RE) and the mean difference (MD). Their calculation formulae are shown in Table 2, along with minimum, maximum and ideal (perfect model accuracy) values. One-way ANOVA and the least significant difference (LSD, </w:t>
      </w:r>
      <w:r w:rsidR="008A7503" w:rsidRPr="00E60C81">
        <w:rPr>
          <w:i/>
          <w:iCs/>
          <w:lang w:val="en-GB"/>
        </w:rPr>
        <w:t>p</w:t>
      </w:r>
      <w:r w:rsidRPr="00E60C81">
        <w:rPr>
          <w:lang w:val="en-GB"/>
        </w:rPr>
        <w:t xml:space="preserve"> &lt; 0.05) method were used to test the significance of climate effects on average values of grain yield of wheat and maize, and soil C stocks, respectively. The analyses were conducted using SPSS 20.0 (SPSS, Inc., 2011, </w:t>
      </w:r>
      <w:bookmarkStart w:id="3" w:name="OLE_LINK1"/>
      <w:r w:rsidRPr="00E60C81">
        <w:rPr>
          <w:lang w:val="en-GB"/>
        </w:rPr>
        <w:t>Chicago</w:t>
      </w:r>
      <w:bookmarkEnd w:id="3"/>
      <w:r w:rsidRPr="00E60C81">
        <w:rPr>
          <w:lang w:val="en-GB"/>
        </w:rPr>
        <w:t xml:space="preserve">, </w:t>
      </w:r>
      <w:r w:rsidR="008669A0" w:rsidRPr="00E60C81">
        <w:rPr>
          <w:lang w:val="en-GB"/>
        </w:rPr>
        <w:t>IL</w:t>
      </w:r>
      <w:r w:rsidR="008669A0" w:rsidRPr="00E60C81">
        <w:rPr>
          <w:rFonts w:eastAsia="SimSun" w:cs="SimSun"/>
          <w:lang w:val="en-GB" w:eastAsia="zh-CN"/>
        </w:rPr>
        <w:t xml:space="preserve">, </w:t>
      </w:r>
      <w:r w:rsidRPr="00E60C81">
        <w:rPr>
          <w:lang w:val="en-GB"/>
        </w:rPr>
        <w:t>USA).</w:t>
      </w:r>
    </w:p>
    <w:p w14:paraId="01D9786B" w14:textId="77777777" w:rsidR="0022315C" w:rsidRPr="00E60C81" w:rsidRDefault="0022315C" w:rsidP="0022315C">
      <w:pPr>
        <w:pStyle w:val="MDPI41tablecaption"/>
        <w:jc w:val="both"/>
        <w:rPr>
          <w:rFonts w:eastAsiaTheme="minorEastAsia"/>
          <w:lang w:val="en-GB"/>
        </w:rPr>
      </w:pPr>
      <w:r w:rsidRPr="00E60C81">
        <w:rPr>
          <w:b/>
          <w:lang w:val="en-GB"/>
        </w:rPr>
        <w:t xml:space="preserve">Table 2. </w:t>
      </w:r>
      <w:r w:rsidRPr="00E60C81">
        <w:rPr>
          <w:lang w:val="en-GB"/>
        </w:rPr>
        <w:t xml:space="preserve">Accuracy indices formulae, where </w:t>
      </w:r>
      <m:oMath>
        <m:sSub>
          <m:sSubPr>
            <m:ctrlPr>
              <w:rPr>
                <w:rFonts w:ascii="Cambria Math" w:hAnsi="Cambria Math"/>
                <w:i/>
                <w:lang w:val="en-GB"/>
              </w:rPr>
            </m:ctrlPr>
          </m:sSubPr>
          <m:e>
            <m:r>
              <w:rPr>
                <w:rFonts w:ascii="Cambria Math" w:eastAsia="DengXian" w:hAnsi="Cambria Math"/>
                <w:lang w:val="en-GB"/>
              </w:rPr>
              <m:t>O</m:t>
            </m:r>
          </m:e>
          <m:sub>
            <m:r>
              <w:rPr>
                <w:rFonts w:ascii="Cambria Math" w:eastAsia="DengXian" w:hAnsi="Cambria Math"/>
                <w:lang w:val="en-GB"/>
              </w:rPr>
              <m:t>i</m:t>
            </m:r>
          </m:sub>
        </m:sSub>
      </m:oMath>
      <w:r w:rsidRPr="00E60C81">
        <w:rPr>
          <w:lang w:val="en-GB"/>
        </w:rPr>
        <w:t xml:space="preserve"> is the observed value of the </w:t>
      </w:r>
      <w:proofErr w:type="spellStart"/>
      <w:r w:rsidRPr="00E60C81">
        <w:rPr>
          <w:i/>
          <w:lang w:val="en-GB"/>
        </w:rPr>
        <w:t>i</w:t>
      </w:r>
      <w:r w:rsidRPr="00E60C81">
        <w:rPr>
          <w:lang w:val="en-GB"/>
        </w:rPr>
        <w:t>th</w:t>
      </w:r>
      <w:proofErr w:type="spellEnd"/>
      <w:r w:rsidRPr="00E60C81">
        <w:rPr>
          <w:lang w:val="en-GB"/>
        </w:rPr>
        <w:t xml:space="preserve"> sample, </w:t>
      </w:r>
      <m:oMath>
        <m:sSub>
          <m:sSubPr>
            <m:ctrlPr>
              <w:rPr>
                <w:rFonts w:ascii="Cambria Math" w:hAnsi="Cambria Math"/>
                <w:i/>
                <w:lang w:val="en-GB"/>
              </w:rPr>
            </m:ctrlPr>
          </m:sSubPr>
          <m:e>
            <m:r>
              <w:rPr>
                <w:rFonts w:ascii="Cambria Math" w:eastAsia="DengXian" w:hAnsi="Cambria Math"/>
                <w:lang w:val="en-GB"/>
              </w:rPr>
              <m:t>S</m:t>
            </m:r>
          </m:e>
          <m:sub>
            <m:r>
              <w:rPr>
                <w:rFonts w:ascii="Cambria Math" w:eastAsia="DengXian" w:hAnsi="Cambria Math"/>
                <w:lang w:val="en-GB"/>
              </w:rPr>
              <m:t>i</m:t>
            </m:r>
          </m:sub>
        </m:sSub>
      </m:oMath>
      <w:r w:rsidRPr="00E60C81">
        <w:rPr>
          <w:lang w:val="en-GB"/>
        </w:rPr>
        <w:t xml:space="preserve"> is the simulated value, </w:t>
      </w:r>
      <m:oMath>
        <m:acc>
          <m:accPr>
            <m:chr m:val="̅"/>
            <m:ctrlPr>
              <w:rPr>
                <w:rFonts w:ascii="Cambria Math" w:hAnsi="Cambria Math"/>
                <w:i/>
                <w:lang w:val="en-GB"/>
              </w:rPr>
            </m:ctrlPr>
          </m:accPr>
          <m:e>
            <m:r>
              <w:rPr>
                <w:rFonts w:ascii="Cambria Math" w:hAnsi="Cambria Math"/>
                <w:lang w:val="en-GB"/>
              </w:rPr>
              <m:t>O</m:t>
            </m:r>
          </m:e>
        </m:acc>
      </m:oMath>
      <w:r w:rsidRPr="00E60C81">
        <w:rPr>
          <w:lang w:val="en-GB"/>
        </w:rPr>
        <w:t xml:space="preserve"> is the mean of the observed data, </w:t>
      </w:r>
      <m:oMath>
        <m:acc>
          <m:accPr>
            <m:chr m:val="̅"/>
            <m:ctrlPr>
              <w:rPr>
                <w:rFonts w:ascii="Cambria Math" w:hAnsi="Cambria Math"/>
                <w:i/>
                <w:lang w:val="en-GB"/>
              </w:rPr>
            </m:ctrlPr>
          </m:accPr>
          <m:e>
            <m:r>
              <w:rPr>
                <w:rFonts w:ascii="Cambria Math" w:eastAsia="DengXian" w:hAnsi="Cambria Math"/>
                <w:lang w:val="en-GB"/>
              </w:rPr>
              <m:t>S</m:t>
            </m:r>
          </m:e>
        </m:acc>
      </m:oMath>
      <w:r w:rsidRPr="00E60C81">
        <w:rPr>
          <w:lang w:val="en-GB"/>
        </w:rPr>
        <w:t xml:space="preserve"> is the mean of the simulated data, and </w:t>
      </w:r>
      <w:r w:rsidRPr="00E60C81">
        <w:rPr>
          <w:i/>
          <w:lang w:val="en-GB"/>
        </w:rPr>
        <w:t>n</w:t>
      </w:r>
      <w:r w:rsidRPr="00E60C81">
        <w:rPr>
          <w:lang w:val="en-GB"/>
        </w:rPr>
        <w:t xml:space="preserve"> is the number of paired values.</w:t>
      </w:r>
    </w:p>
    <w:tbl>
      <w:tblPr>
        <w:tblW w:w="7857" w:type="dxa"/>
        <w:tblInd w:w="2608" w:type="dxa"/>
        <w:tblLayout w:type="fixed"/>
        <w:tblCellMar>
          <w:left w:w="0" w:type="dxa"/>
          <w:right w:w="0" w:type="dxa"/>
        </w:tblCellMar>
        <w:tblLook w:val="04A0" w:firstRow="1" w:lastRow="0" w:firstColumn="1" w:lastColumn="0" w:noHBand="0" w:noVBand="1"/>
      </w:tblPr>
      <w:tblGrid>
        <w:gridCol w:w="4069"/>
        <w:gridCol w:w="1262"/>
        <w:gridCol w:w="1263"/>
        <w:gridCol w:w="1263"/>
      </w:tblGrid>
      <w:tr w:rsidR="0022315C" w:rsidRPr="00E60C81" w14:paraId="72E11F2C" w14:textId="77777777" w:rsidTr="0062050F">
        <w:tc>
          <w:tcPr>
            <w:tcW w:w="4110" w:type="dxa"/>
            <w:tcBorders>
              <w:top w:val="single" w:sz="8" w:space="0" w:color="auto"/>
              <w:left w:val="nil"/>
              <w:bottom w:val="single" w:sz="4" w:space="0" w:color="auto"/>
            </w:tcBorders>
            <w:shd w:val="clear" w:color="auto" w:fill="auto"/>
            <w:noWrap/>
            <w:vAlign w:val="center"/>
            <w:hideMark/>
          </w:tcPr>
          <w:p w14:paraId="0EED4F8E" w14:textId="77777777" w:rsidR="0022315C" w:rsidRPr="00E60C81" w:rsidRDefault="0022315C" w:rsidP="0062050F">
            <w:pPr>
              <w:autoSpaceDE w:val="0"/>
              <w:autoSpaceDN w:val="0"/>
              <w:adjustRightInd w:val="0"/>
              <w:snapToGrid w:val="0"/>
              <w:spacing w:line="240" w:lineRule="auto"/>
              <w:jc w:val="left"/>
              <w:rPr>
                <w:rFonts w:eastAsia="DengXian"/>
                <w:b/>
                <w:noProof w:val="0"/>
                <w:szCs w:val="16"/>
                <w:lang w:val="en-GB"/>
              </w:rPr>
            </w:pPr>
            <w:r w:rsidRPr="00E60C81">
              <w:rPr>
                <w:rFonts w:eastAsia="DengXian"/>
                <w:b/>
                <w:noProof w:val="0"/>
                <w:szCs w:val="16"/>
                <w:lang w:val="en-GB"/>
              </w:rPr>
              <w:t>Item Formula</w:t>
            </w:r>
          </w:p>
        </w:tc>
        <w:tc>
          <w:tcPr>
            <w:tcW w:w="1275" w:type="dxa"/>
            <w:tcBorders>
              <w:top w:val="single" w:sz="8" w:space="0" w:color="auto"/>
              <w:left w:val="nil"/>
              <w:bottom w:val="single" w:sz="4" w:space="0" w:color="auto"/>
              <w:right w:val="nil"/>
            </w:tcBorders>
            <w:shd w:val="clear" w:color="auto" w:fill="auto"/>
            <w:noWrap/>
            <w:vAlign w:val="center"/>
            <w:hideMark/>
          </w:tcPr>
          <w:p w14:paraId="4111B449" w14:textId="77777777" w:rsidR="0022315C" w:rsidRPr="00E60C81" w:rsidRDefault="0022315C" w:rsidP="0062050F">
            <w:pPr>
              <w:autoSpaceDE w:val="0"/>
              <w:autoSpaceDN w:val="0"/>
              <w:adjustRightInd w:val="0"/>
              <w:snapToGrid w:val="0"/>
              <w:spacing w:line="240" w:lineRule="auto"/>
              <w:jc w:val="left"/>
              <w:rPr>
                <w:rFonts w:eastAsia="DengXian"/>
                <w:b/>
                <w:noProof w:val="0"/>
                <w:szCs w:val="16"/>
                <w:lang w:val="en-GB"/>
              </w:rPr>
            </w:pPr>
            <w:r w:rsidRPr="00E60C81">
              <w:rPr>
                <w:rFonts w:eastAsia="DengXian"/>
                <w:b/>
                <w:noProof w:val="0"/>
                <w:szCs w:val="16"/>
                <w:lang w:val="en-GB"/>
              </w:rPr>
              <w:t>Minimum</w:t>
            </w:r>
          </w:p>
        </w:tc>
        <w:tc>
          <w:tcPr>
            <w:tcW w:w="1276" w:type="dxa"/>
            <w:tcBorders>
              <w:top w:val="single" w:sz="8" w:space="0" w:color="auto"/>
              <w:left w:val="nil"/>
              <w:bottom w:val="single" w:sz="4" w:space="0" w:color="auto"/>
              <w:right w:val="nil"/>
            </w:tcBorders>
            <w:shd w:val="clear" w:color="auto" w:fill="auto"/>
            <w:noWrap/>
            <w:vAlign w:val="center"/>
            <w:hideMark/>
          </w:tcPr>
          <w:p w14:paraId="5F3E19C0" w14:textId="77777777" w:rsidR="0022315C" w:rsidRPr="00E60C81" w:rsidRDefault="0022315C" w:rsidP="0062050F">
            <w:pPr>
              <w:autoSpaceDE w:val="0"/>
              <w:autoSpaceDN w:val="0"/>
              <w:adjustRightInd w:val="0"/>
              <w:snapToGrid w:val="0"/>
              <w:spacing w:line="240" w:lineRule="auto"/>
              <w:jc w:val="left"/>
              <w:rPr>
                <w:rFonts w:eastAsia="DengXian"/>
                <w:b/>
                <w:noProof w:val="0"/>
                <w:szCs w:val="16"/>
                <w:lang w:val="en-GB"/>
              </w:rPr>
            </w:pPr>
            <w:r w:rsidRPr="00E60C81">
              <w:rPr>
                <w:rFonts w:eastAsia="DengXian"/>
                <w:b/>
                <w:noProof w:val="0"/>
                <w:szCs w:val="16"/>
                <w:lang w:val="en-GB"/>
              </w:rPr>
              <w:t>Maximum</w:t>
            </w:r>
          </w:p>
        </w:tc>
        <w:tc>
          <w:tcPr>
            <w:tcW w:w="1276" w:type="dxa"/>
            <w:tcBorders>
              <w:top w:val="single" w:sz="8" w:space="0" w:color="auto"/>
              <w:left w:val="nil"/>
              <w:bottom w:val="single" w:sz="4" w:space="0" w:color="auto"/>
              <w:right w:val="nil"/>
            </w:tcBorders>
            <w:shd w:val="clear" w:color="auto" w:fill="auto"/>
            <w:noWrap/>
            <w:vAlign w:val="center"/>
            <w:hideMark/>
          </w:tcPr>
          <w:p w14:paraId="6C6ED4A8" w14:textId="77777777" w:rsidR="0022315C" w:rsidRPr="00E60C81" w:rsidRDefault="0022315C" w:rsidP="0062050F">
            <w:pPr>
              <w:autoSpaceDE w:val="0"/>
              <w:autoSpaceDN w:val="0"/>
              <w:adjustRightInd w:val="0"/>
              <w:snapToGrid w:val="0"/>
              <w:spacing w:line="240" w:lineRule="auto"/>
              <w:jc w:val="left"/>
              <w:rPr>
                <w:rFonts w:eastAsia="DengXian"/>
                <w:b/>
                <w:noProof w:val="0"/>
                <w:szCs w:val="16"/>
                <w:lang w:val="en-GB"/>
              </w:rPr>
            </w:pPr>
            <w:r w:rsidRPr="00E60C81">
              <w:rPr>
                <w:rFonts w:eastAsia="DengXian"/>
                <w:b/>
                <w:noProof w:val="0"/>
                <w:szCs w:val="16"/>
                <w:lang w:val="en-GB"/>
              </w:rPr>
              <w:t>Ideal Value</w:t>
            </w:r>
          </w:p>
        </w:tc>
      </w:tr>
      <w:tr w:rsidR="0022315C" w:rsidRPr="00E60C81" w14:paraId="330F9C0B" w14:textId="77777777" w:rsidTr="0062050F">
        <w:tc>
          <w:tcPr>
            <w:tcW w:w="4110" w:type="dxa"/>
            <w:tcBorders>
              <w:top w:val="single" w:sz="4" w:space="0" w:color="auto"/>
              <w:left w:val="nil"/>
              <w:bottom w:val="nil"/>
            </w:tcBorders>
            <w:shd w:val="clear" w:color="auto" w:fill="auto"/>
            <w:noWrap/>
            <w:vAlign w:val="center"/>
            <w:hideMark/>
          </w:tcPr>
          <w:p w14:paraId="4175DBC9" w14:textId="77777777" w:rsidR="0022315C" w:rsidRPr="00E60C81" w:rsidRDefault="0022315C" w:rsidP="0062050F">
            <w:pPr>
              <w:autoSpaceDE w:val="0"/>
              <w:autoSpaceDN w:val="0"/>
              <w:adjustRightInd w:val="0"/>
              <w:snapToGrid w:val="0"/>
              <w:spacing w:line="240" w:lineRule="auto"/>
              <w:jc w:val="left"/>
              <w:rPr>
                <w:noProof w:val="0"/>
                <w:szCs w:val="16"/>
                <w:lang w:val="en-GB"/>
              </w:rPr>
            </w:pPr>
            <m:oMathPara>
              <m:oMathParaPr>
                <m:jc m:val="left"/>
              </m:oMathParaPr>
              <m:oMath>
                <m:r>
                  <w:rPr>
                    <w:rFonts w:ascii="Cambria Math" w:eastAsia="DengXian" w:hAnsi="Cambria Math"/>
                    <w:noProof w:val="0"/>
                    <w:szCs w:val="16"/>
                    <w:lang w:val="en-GB"/>
                  </w:rPr>
                  <m:t>r=</m:t>
                </m:r>
                <m:f>
                  <m:fPr>
                    <m:ctrlPr>
                      <w:rPr>
                        <w:rFonts w:ascii="Cambria Math" w:eastAsia="DengXian" w:hAnsi="Cambria Math"/>
                        <w:i/>
                        <w:noProof w:val="0"/>
                        <w:szCs w:val="16"/>
                        <w:lang w:val="en-GB"/>
                      </w:rPr>
                    </m:ctrlPr>
                  </m:fPr>
                  <m:num>
                    <m:nary>
                      <m:naryPr>
                        <m:chr m:val="∑"/>
                        <m:ctrlPr>
                          <w:rPr>
                            <w:rFonts w:ascii="Cambria Math" w:eastAsia="DengXian" w:hAnsi="Cambria Math"/>
                            <w:i/>
                            <w:noProof w:val="0"/>
                            <w:szCs w:val="16"/>
                            <w:lang w:val="en-GB"/>
                          </w:rPr>
                        </m:ctrlPr>
                      </m:naryPr>
                      <m:sub>
                        <m:r>
                          <w:rPr>
                            <w:rFonts w:ascii="Cambria Math" w:eastAsia="DengXian" w:hAnsi="Cambria Math"/>
                            <w:noProof w:val="0"/>
                            <w:szCs w:val="16"/>
                            <w:lang w:val="en-GB"/>
                          </w:rPr>
                          <m:t>i=1</m:t>
                        </m:r>
                      </m:sub>
                      <m:sup>
                        <m:r>
                          <w:rPr>
                            <w:rFonts w:ascii="Cambria Math" w:eastAsia="DengXian" w:hAnsi="Cambria Math"/>
                            <w:noProof w:val="0"/>
                            <w:szCs w:val="16"/>
                            <w:lang w:val="en-GB"/>
                          </w:rPr>
                          <m:t>n</m:t>
                        </m:r>
                      </m:sup>
                      <m:e>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O</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acc>
                          <m:accPr>
                            <m:chr m:val="̅"/>
                            <m:ctrlPr>
                              <w:rPr>
                                <w:rFonts w:ascii="Cambria Math" w:eastAsia="DengXian" w:hAnsi="Cambria Math"/>
                                <w:i/>
                                <w:noProof w:val="0"/>
                                <w:szCs w:val="16"/>
                                <w:lang w:val="en-GB"/>
                              </w:rPr>
                            </m:ctrlPr>
                          </m:accPr>
                          <m:e>
                            <m:r>
                              <w:rPr>
                                <w:rFonts w:ascii="Cambria Math" w:eastAsia="DengXian" w:hAnsi="Cambria Math"/>
                                <w:noProof w:val="0"/>
                                <w:szCs w:val="16"/>
                                <w:lang w:val="en-GB"/>
                              </w:rPr>
                              <m:t>O</m:t>
                            </m:r>
                          </m:e>
                        </m:acc>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S</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acc>
                          <m:accPr>
                            <m:chr m:val="̅"/>
                            <m:ctrlPr>
                              <w:rPr>
                                <w:rFonts w:ascii="Cambria Math" w:eastAsia="DengXian" w:hAnsi="Cambria Math"/>
                                <w:i/>
                                <w:noProof w:val="0"/>
                                <w:szCs w:val="16"/>
                                <w:lang w:val="en-GB"/>
                              </w:rPr>
                            </m:ctrlPr>
                          </m:accPr>
                          <m:e>
                            <m:r>
                              <w:rPr>
                                <w:rFonts w:ascii="Cambria Math" w:eastAsia="DengXian" w:hAnsi="Cambria Math"/>
                                <w:noProof w:val="0"/>
                                <w:szCs w:val="16"/>
                                <w:lang w:val="en-GB"/>
                              </w:rPr>
                              <m:t>S</m:t>
                            </m:r>
                          </m:e>
                        </m:acc>
                        <m:r>
                          <w:rPr>
                            <w:rFonts w:ascii="Cambria Math" w:eastAsia="DengXian" w:hAnsi="Cambria Math"/>
                            <w:noProof w:val="0"/>
                            <w:szCs w:val="16"/>
                            <w:lang w:val="en-GB"/>
                          </w:rPr>
                          <m:t>)</m:t>
                        </m:r>
                      </m:e>
                    </m:nary>
                  </m:num>
                  <m:den>
                    <m:d>
                      <m:dPr>
                        <m:ctrlPr>
                          <w:rPr>
                            <w:rFonts w:ascii="Cambria Math" w:eastAsia="DengXian" w:hAnsi="Cambria Math"/>
                            <w:i/>
                            <w:noProof w:val="0"/>
                            <w:szCs w:val="16"/>
                            <w:lang w:val="en-GB"/>
                          </w:rPr>
                        </m:ctrlPr>
                      </m:dPr>
                      <m:e>
                        <m:nary>
                          <m:naryPr>
                            <m:chr m:val="∑"/>
                            <m:ctrlPr>
                              <w:rPr>
                                <w:rFonts w:ascii="Cambria Math" w:eastAsia="DengXian" w:hAnsi="Cambria Math"/>
                                <w:i/>
                                <w:noProof w:val="0"/>
                                <w:szCs w:val="16"/>
                                <w:lang w:val="en-GB"/>
                              </w:rPr>
                            </m:ctrlPr>
                          </m:naryPr>
                          <m:sub>
                            <m:r>
                              <w:rPr>
                                <w:rFonts w:ascii="Cambria Math" w:eastAsia="DengXian" w:hAnsi="Cambria Math"/>
                                <w:noProof w:val="0"/>
                                <w:szCs w:val="16"/>
                                <w:lang w:val="en-GB"/>
                              </w:rPr>
                              <m:t>i=1</m:t>
                            </m:r>
                          </m:sub>
                          <m:sup>
                            <m:r>
                              <w:rPr>
                                <w:rFonts w:ascii="Cambria Math" w:eastAsia="DengXian" w:hAnsi="Cambria Math"/>
                                <w:noProof w:val="0"/>
                                <w:szCs w:val="16"/>
                                <w:lang w:val="en-GB"/>
                              </w:rPr>
                              <m:t>n</m:t>
                            </m:r>
                          </m:sup>
                          <m:e>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O</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acc>
                              <m:accPr>
                                <m:chr m:val="̅"/>
                                <m:ctrlPr>
                                  <w:rPr>
                                    <w:rFonts w:ascii="Cambria Math" w:eastAsia="DengXian" w:hAnsi="Cambria Math"/>
                                    <w:i/>
                                    <w:noProof w:val="0"/>
                                    <w:szCs w:val="16"/>
                                    <w:lang w:val="en-GB"/>
                                  </w:rPr>
                                </m:ctrlPr>
                              </m:accPr>
                              <m:e>
                                <m:r>
                                  <w:rPr>
                                    <w:rFonts w:ascii="Cambria Math" w:eastAsia="DengXian" w:hAnsi="Cambria Math"/>
                                    <w:noProof w:val="0"/>
                                    <w:szCs w:val="16"/>
                                    <w:lang w:val="en-GB"/>
                                  </w:rPr>
                                  <m:t>O</m:t>
                                </m:r>
                              </m:e>
                            </m:acc>
                            <m:r>
                              <w:rPr>
                                <w:rFonts w:ascii="Cambria Math" w:eastAsia="DengXian" w:hAnsi="Cambria Math"/>
                                <w:noProof w:val="0"/>
                                <w:szCs w:val="16"/>
                                <w:lang w:val="en-GB"/>
                              </w:rPr>
                              <m:t>)</m:t>
                            </m:r>
                            <m:sSup>
                              <m:sSupPr>
                                <m:ctrlPr>
                                  <w:rPr>
                                    <w:rFonts w:ascii="Cambria Math" w:eastAsia="DengXian" w:hAnsi="Cambria Math"/>
                                    <w:i/>
                                    <w:noProof w:val="0"/>
                                    <w:szCs w:val="16"/>
                                    <w:lang w:val="en-GB"/>
                                  </w:rPr>
                                </m:ctrlPr>
                              </m:sSupPr>
                              <m:e>
                                <m:r>
                                  <w:rPr>
                                    <w:rFonts w:ascii="Cambria Math" w:eastAsia="DengXian" w:hAnsi="Cambria Math"/>
                                    <w:noProof w:val="0"/>
                                    <w:szCs w:val="16"/>
                                    <w:lang w:val="en-GB"/>
                                  </w:rPr>
                                  <m:t xml:space="preserve"> </m:t>
                                </m:r>
                              </m:e>
                              <m:sup>
                                <m:r>
                                  <w:rPr>
                                    <w:rFonts w:ascii="Cambria Math" w:eastAsia="DengXian" w:hAnsi="Cambria Math"/>
                                    <w:noProof w:val="0"/>
                                    <w:szCs w:val="16"/>
                                    <w:lang w:val="en-GB"/>
                                  </w:rPr>
                                  <m:t>2</m:t>
                                </m:r>
                              </m:sup>
                            </m:sSup>
                          </m:e>
                        </m:nary>
                      </m:e>
                    </m:d>
                    <m:sSup>
                      <m:sSupPr>
                        <m:ctrlPr>
                          <w:rPr>
                            <w:rFonts w:ascii="Cambria Math" w:eastAsia="DengXian" w:hAnsi="Cambria Math"/>
                            <w:i/>
                            <w:noProof w:val="0"/>
                            <w:szCs w:val="16"/>
                            <w:lang w:val="en-GB"/>
                          </w:rPr>
                        </m:ctrlPr>
                      </m:sSupPr>
                      <m:e>
                        <m:r>
                          <w:rPr>
                            <w:rFonts w:ascii="Cambria Math" w:eastAsia="DengXian" w:hAnsi="Cambria Math"/>
                            <w:noProof w:val="0"/>
                            <w:szCs w:val="16"/>
                            <w:lang w:val="en-GB"/>
                          </w:rPr>
                          <m:t xml:space="preserve"> </m:t>
                        </m:r>
                      </m:e>
                      <m:sup>
                        <m:r>
                          <w:rPr>
                            <w:rFonts w:ascii="Cambria Math" w:eastAsia="DengXian" w:hAnsi="Cambria Math"/>
                            <w:noProof w:val="0"/>
                            <w:szCs w:val="16"/>
                            <w:lang w:val="en-GB"/>
                          </w:rPr>
                          <m:t>1/2</m:t>
                        </m:r>
                      </m:sup>
                    </m:sSup>
                    <m:d>
                      <m:dPr>
                        <m:ctrlPr>
                          <w:rPr>
                            <w:rFonts w:ascii="Cambria Math" w:eastAsia="DengXian" w:hAnsi="Cambria Math"/>
                            <w:i/>
                            <w:noProof w:val="0"/>
                            <w:szCs w:val="16"/>
                            <w:lang w:val="en-GB"/>
                          </w:rPr>
                        </m:ctrlPr>
                      </m:dPr>
                      <m:e>
                        <m:nary>
                          <m:naryPr>
                            <m:chr m:val="∑"/>
                            <m:ctrlPr>
                              <w:rPr>
                                <w:rFonts w:ascii="Cambria Math" w:eastAsia="DengXian" w:hAnsi="Cambria Math"/>
                                <w:i/>
                                <w:noProof w:val="0"/>
                                <w:szCs w:val="16"/>
                                <w:lang w:val="en-GB"/>
                              </w:rPr>
                            </m:ctrlPr>
                          </m:naryPr>
                          <m:sub>
                            <m:r>
                              <w:rPr>
                                <w:rFonts w:ascii="Cambria Math" w:eastAsia="DengXian" w:hAnsi="Cambria Math"/>
                                <w:noProof w:val="0"/>
                                <w:szCs w:val="16"/>
                                <w:lang w:val="en-GB"/>
                              </w:rPr>
                              <m:t>i=1</m:t>
                            </m:r>
                          </m:sub>
                          <m:sup>
                            <m:r>
                              <w:rPr>
                                <w:rFonts w:ascii="Cambria Math" w:eastAsia="DengXian" w:hAnsi="Cambria Math"/>
                                <w:noProof w:val="0"/>
                                <w:szCs w:val="16"/>
                                <w:lang w:val="en-GB"/>
                              </w:rPr>
                              <m:t>n</m:t>
                            </m:r>
                          </m:sup>
                          <m:e>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S</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acc>
                              <m:accPr>
                                <m:chr m:val="̅"/>
                                <m:ctrlPr>
                                  <w:rPr>
                                    <w:rFonts w:ascii="Cambria Math" w:eastAsia="DengXian" w:hAnsi="Cambria Math"/>
                                    <w:i/>
                                    <w:noProof w:val="0"/>
                                    <w:szCs w:val="16"/>
                                    <w:lang w:val="en-GB"/>
                                  </w:rPr>
                                </m:ctrlPr>
                              </m:accPr>
                              <m:e>
                                <m:r>
                                  <w:rPr>
                                    <w:rFonts w:ascii="Cambria Math" w:eastAsia="DengXian" w:hAnsi="Cambria Math"/>
                                    <w:noProof w:val="0"/>
                                    <w:szCs w:val="16"/>
                                    <w:lang w:val="en-GB"/>
                                  </w:rPr>
                                  <m:t>S</m:t>
                                </m:r>
                              </m:e>
                            </m:acc>
                            <m:r>
                              <w:rPr>
                                <w:rFonts w:ascii="Cambria Math" w:eastAsia="DengXian" w:hAnsi="Cambria Math"/>
                                <w:noProof w:val="0"/>
                                <w:szCs w:val="16"/>
                                <w:lang w:val="en-GB"/>
                              </w:rPr>
                              <m:t>)</m:t>
                            </m:r>
                            <m:sSup>
                              <m:sSupPr>
                                <m:ctrlPr>
                                  <w:rPr>
                                    <w:rFonts w:ascii="Cambria Math" w:eastAsia="DengXian" w:hAnsi="Cambria Math"/>
                                    <w:i/>
                                    <w:noProof w:val="0"/>
                                    <w:szCs w:val="16"/>
                                    <w:lang w:val="en-GB"/>
                                  </w:rPr>
                                </m:ctrlPr>
                              </m:sSupPr>
                              <m:e>
                                <m:r>
                                  <w:rPr>
                                    <w:rFonts w:ascii="Cambria Math" w:eastAsia="DengXian" w:hAnsi="Cambria Math"/>
                                    <w:noProof w:val="0"/>
                                    <w:szCs w:val="16"/>
                                    <w:lang w:val="en-GB"/>
                                  </w:rPr>
                                  <m:t xml:space="preserve"> </m:t>
                                </m:r>
                              </m:e>
                              <m:sup>
                                <m:r>
                                  <w:rPr>
                                    <w:rFonts w:ascii="Cambria Math" w:eastAsia="DengXian" w:hAnsi="Cambria Math"/>
                                    <w:noProof w:val="0"/>
                                    <w:szCs w:val="16"/>
                                    <w:lang w:val="en-GB"/>
                                  </w:rPr>
                                  <m:t>2</m:t>
                                </m:r>
                              </m:sup>
                            </m:sSup>
                          </m:e>
                        </m:nary>
                      </m:e>
                    </m:d>
                    <m:sSup>
                      <m:sSupPr>
                        <m:ctrlPr>
                          <w:rPr>
                            <w:rFonts w:ascii="Cambria Math" w:eastAsia="DengXian" w:hAnsi="Cambria Math"/>
                            <w:i/>
                            <w:noProof w:val="0"/>
                            <w:szCs w:val="16"/>
                            <w:lang w:val="en-GB"/>
                          </w:rPr>
                        </m:ctrlPr>
                      </m:sSupPr>
                      <m:e>
                        <m:r>
                          <w:rPr>
                            <w:rFonts w:ascii="Cambria Math" w:eastAsia="DengXian" w:hAnsi="Cambria Math"/>
                            <w:noProof w:val="0"/>
                            <w:szCs w:val="16"/>
                            <w:lang w:val="en-GB"/>
                          </w:rPr>
                          <m:t xml:space="preserve"> </m:t>
                        </m:r>
                      </m:e>
                      <m:sup>
                        <m:r>
                          <w:rPr>
                            <w:rFonts w:ascii="Cambria Math" w:eastAsia="DengXian" w:hAnsi="Cambria Math"/>
                            <w:noProof w:val="0"/>
                            <w:szCs w:val="16"/>
                            <w:lang w:val="en-GB"/>
                          </w:rPr>
                          <m:t>1/2</m:t>
                        </m:r>
                      </m:sup>
                    </m:sSup>
                  </m:den>
                </m:f>
              </m:oMath>
            </m:oMathPara>
          </w:p>
        </w:tc>
        <w:tc>
          <w:tcPr>
            <w:tcW w:w="1275" w:type="dxa"/>
            <w:tcBorders>
              <w:top w:val="nil"/>
              <w:left w:val="nil"/>
              <w:bottom w:val="nil"/>
              <w:right w:val="nil"/>
            </w:tcBorders>
            <w:shd w:val="clear" w:color="auto" w:fill="auto"/>
            <w:noWrap/>
            <w:vAlign w:val="center"/>
            <w:hideMark/>
          </w:tcPr>
          <w:p w14:paraId="617D9126" w14:textId="77777777" w:rsidR="0022315C" w:rsidRPr="00E60C81" w:rsidRDefault="0022315C" w:rsidP="0062050F">
            <w:pPr>
              <w:autoSpaceDE w:val="0"/>
              <w:autoSpaceDN w:val="0"/>
              <w:adjustRightInd w:val="0"/>
              <w:snapToGrid w:val="0"/>
              <w:spacing w:line="240" w:lineRule="auto"/>
              <w:jc w:val="center"/>
              <w:rPr>
                <w:rFonts w:eastAsiaTheme="minorEastAsia"/>
                <w:noProof w:val="0"/>
                <w:szCs w:val="16"/>
                <w:lang w:val="en-GB"/>
              </w:rPr>
            </w:pPr>
            <w:r w:rsidRPr="00E60C81">
              <w:rPr>
                <w:rFonts w:eastAsiaTheme="minorEastAsia"/>
                <w:noProof w:val="0"/>
                <w:szCs w:val="16"/>
                <w:lang w:val="en-GB"/>
              </w:rPr>
              <w:t>−1</w:t>
            </w:r>
          </w:p>
        </w:tc>
        <w:tc>
          <w:tcPr>
            <w:tcW w:w="1276" w:type="dxa"/>
            <w:tcBorders>
              <w:top w:val="nil"/>
              <w:left w:val="nil"/>
              <w:bottom w:val="nil"/>
              <w:right w:val="nil"/>
            </w:tcBorders>
            <w:shd w:val="clear" w:color="auto" w:fill="auto"/>
            <w:noWrap/>
            <w:vAlign w:val="center"/>
            <w:hideMark/>
          </w:tcPr>
          <w:p w14:paraId="2936448F" w14:textId="77777777" w:rsidR="0022315C" w:rsidRPr="00E60C81" w:rsidRDefault="0022315C" w:rsidP="0062050F">
            <w:pPr>
              <w:autoSpaceDE w:val="0"/>
              <w:autoSpaceDN w:val="0"/>
              <w:adjustRightInd w:val="0"/>
              <w:snapToGrid w:val="0"/>
              <w:spacing w:line="240" w:lineRule="auto"/>
              <w:jc w:val="center"/>
              <w:rPr>
                <w:rFonts w:eastAsiaTheme="minorEastAsia"/>
                <w:noProof w:val="0"/>
                <w:szCs w:val="16"/>
                <w:lang w:val="en-GB"/>
              </w:rPr>
            </w:pPr>
            <w:r w:rsidRPr="00E60C81">
              <w:rPr>
                <w:rFonts w:eastAsiaTheme="minorEastAsia"/>
                <w:noProof w:val="0"/>
                <w:szCs w:val="16"/>
                <w:lang w:val="en-GB"/>
              </w:rPr>
              <w:t>1</w:t>
            </w:r>
          </w:p>
        </w:tc>
        <w:tc>
          <w:tcPr>
            <w:tcW w:w="1276" w:type="dxa"/>
            <w:tcBorders>
              <w:top w:val="nil"/>
              <w:left w:val="nil"/>
              <w:bottom w:val="nil"/>
              <w:right w:val="nil"/>
            </w:tcBorders>
            <w:shd w:val="clear" w:color="auto" w:fill="auto"/>
            <w:noWrap/>
            <w:vAlign w:val="center"/>
            <w:hideMark/>
          </w:tcPr>
          <w:p w14:paraId="21F0EF0D" w14:textId="77777777" w:rsidR="0022315C" w:rsidRPr="00E60C81" w:rsidRDefault="0022315C" w:rsidP="0062050F">
            <w:pPr>
              <w:autoSpaceDE w:val="0"/>
              <w:autoSpaceDN w:val="0"/>
              <w:adjustRightInd w:val="0"/>
              <w:snapToGrid w:val="0"/>
              <w:spacing w:line="240" w:lineRule="auto"/>
              <w:jc w:val="center"/>
              <w:rPr>
                <w:rFonts w:eastAsiaTheme="minorEastAsia"/>
                <w:noProof w:val="0"/>
                <w:szCs w:val="16"/>
                <w:lang w:val="en-GB"/>
              </w:rPr>
            </w:pPr>
            <w:r w:rsidRPr="00E60C81">
              <w:rPr>
                <w:rFonts w:eastAsiaTheme="minorEastAsia"/>
                <w:noProof w:val="0"/>
                <w:szCs w:val="16"/>
                <w:lang w:val="en-GB"/>
              </w:rPr>
              <w:t>1</w:t>
            </w:r>
          </w:p>
        </w:tc>
      </w:tr>
      <w:tr w:rsidR="0022315C" w:rsidRPr="00E60C81" w14:paraId="31A6F87F" w14:textId="77777777" w:rsidTr="0062050F">
        <w:tc>
          <w:tcPr>
            <w:tcW w:w="4110" w:type="dxa"/>
            <w:tcBorders>
              <w:top w:val="nil"/>
              <w:left w:val="nil"/>
              <w:bottom w:val="single" w:sz="4" w:space="0" w:color="auto"/>
            </w:tcBorders>
            <w:shd w:val="clear" w:color="auto" w:fill="auto"/>
            <w:noWrap/>
            <w:vAlign w:val="center"/>
            <w:hideMark/>
          </w:tcPr>
          <w:p w14:paraId="78E20F0F" w14:textId="77777777" w:rsidR="0022315C" w:rsidRPr="00E60C81" w:rsidRDefault="0022315C" w:rsidP="0062050F">
            <w:pPr>
              <w:autoSpaceDE w:val="0"/>
              <w:autoSpaceDN w:val="0"/>
              <w:adjustRightInd w:val="0"/>
              <w:snapToGrid w:val="0"/>
              <w:spacing w:line="240" w:lineRule="auto"/>
              <w:jc w:val="left"/>
              <w:rPr>
                <w:rFonts w:eastAsia="DengXian"/>
                <w:noProof w:val="0"/>
                <w:szCs w:val="16"/>
                <w:lang w:val="en-GB"/>
              </w:rPr>
            </w:pPr>
            <m:oMathPara>
              <m:oMathParaPr>
                <m:jc m:val="left"/>
              </m:oMathParaPr>
              <m:oMath>
                <m:r>
                  <m:rPr>
                    <m:sty m:val="p"/>
                  </m:rPr>
                  <w:rPr>
                    <w:rFonts w:ascii="Cambria Math" w:eastAsia="DengXian" w:hAnsi="Cambria Math"/>
                    <w:noProof w:val="0"/>
                    <w:szCs w:val="16"/>
                    <w:lang w:val="en-GB"/>
                  </w:rPr>
                  <m:t>nRMSE</m:t>
                </m:r>
                <m:r>
                  <w:rPr>
                    <w:rFonts w:ascii="Cambria Math" w:eastAsia="DengXian" w:hAnsi="Cambria Math"/>
                    <w:noProof w:val="0"/>
                    <w:szCs w:val="16"/>
                    <w:lang w:val="en-GB"/>
                  </w:rPr>
                  <m:t>=</m:t>
                </m:r>
                <m:f>
                  <m:fPr>
                    <m:ctrlPr>
                      <w:rPr>
                        <w:rFonts w:ascii="Cambria Math" w:eastAsia="DengXian" w:hAnsi="Cambria Math"/>
                        <w:i/>
                        <w:noProof w:val="0"/>
                        <w:szCs w:val="16"/>
                        <w:lang w:val="en-GB"/>
                      </w:rPr>
                    </m:ctrlPr>
                  </m:fPr>
                  <m:num>
                    <m:r>
                      <w:rPr>
                        <w:rFonts w:ascii="Cambria Math" w:eastAsia="DengXian" w:hAnsi="Cambria Math"/>
                        <w:noProof w:val="0"/>
                        <w:szCs w:val="16"/>
                        <w:lang w:val="en-GB"/>
                      </w:rPr>
                      <m:t>100</m:t>
                    </m:r>
                  </m:num>
                  <m:den>
                    <m:acc>
                      <m:accPr>
                        <m:chr m:val="̅"/>
                        <m:ctrlPr>
                          <w:rPr>
                            <w:rFonts w:ascii="Cambria Math" w:eastAsia="DengXian" w:hAnsi="Cambria Math"/>
                            <w:i/>
                            <w:noProof w:val="0"/>
                            <w:szCs w:val="16"/>
                            <w:lang w:val="en-GB"/>
                          </w:rPr>
                        </m:ctrlPr>
                      </m:accPr>
                      <m:e>
                        <m:r>
                          <w:rPr>
                            <w:rFonts w:ascii="Cambria Math" w:eastAsia="DengXian" w:hAnsi="Cambria Math"/>
                            <w:noProof w:val="0"/>
                            <w:szCs w:val="16"/>
                            <w:lang w:val="en-GB"/>
                          </w:rPr>
                          <m:t>O</m:t>
                        </m:r>
                      </m:e>
                    </m:acc>
                  </m:den>
                </m:f>
                <m:rad>
                  <m:radPr>
                    <m:degHide m:val="1"/>
                    <m:ctrlPr>
                      <w:rPr>
                        <w:rFonts w:ascii="Cambria Math" w:eastAsia="DengXian" w:hAnsi="Cambria Math"/>
                        <w:i/>
                        <w:noProof w:val="0"/>
                        <w:szCs w:val="16"/>
                        <w:lang w:val="en-GB"/>
                      </w:rPr>
                    </m:ctrlPr>
                  </m:radPr>
                  <m:deg/>
                  <m:e>
                    <m:nary>
                      <m:naryPr>
                        <m:chr m:val="∑"/>
                        <m:ctrlPr>
                          <w:rPr>
                            <w:rFonts w:ascii="Cambria Math" w:eastAsia="DengXian" w:hAnsi="Cambria Math"/>
                            <w:i/>
                            <w:noProof w:val="0"/>
                            <w:szCs w:val="16"/>
                            <w:lang w:val="en-GB"/>
                          </w:rPr>
                        </m:ctrlPr>
                      </m:naryPr>
                      <m:sub>
                        <m:r>
                          <w:rPr>
                            <w:rFonts w:ascii="Cambria Math" w:eastAsia="DengXian" w:hAnsi="Cambria Math"/>
                            <w:noProof w:val="0"/>
                            <w:szCs w:val="16"/>
                            <w:lang w:val="en-GB"/>
                          </w:rPr>
                          <m:t>i=1</m:t>
                        </m:r>
                      </m:sub>
                      <m:sup>
                        <m:r>
                          <w:rPr>
                            <w:rFonts w:ascii="Cambria Math" w:eastAsia="DengXian" w:hAnsi="Cambria Math"/>
                            <w:noProof w:val="0"/>
                            <w:szCs w:val="16"/>
                            <w:lang w:val="en-GB"/>
                          </w:rPr>
                          <m:t>n</m:t>
                        </m:r>
                      </m:sup>
                      <m:e>
                        <m:d>
                          <m:dPr>
                            <m:ctrlPr>
                              <w:rPr>
                                <w:rFonts w:ascii="Cambria Math" w:eastAsia="DengXian" w:hAnsi="Cambria Math"/>
                                <w:i/>
                                <w:noProof w:val="0"/>
                                <w:szCs w:val="16"/>
                                <w:lang w:val="en-GB"/>
                              </w:rPr>
                            </m:ctrlPr>
                          </m:dPr>
                          <m:e>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S</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O</m:t>
                                </m:r>
                              </m:e>
                              <m:sub>
                                <m:r>
                                  <w:rPr>
                                    <w:rFonts w:ascii="Cambria Math" w:eastAsia="DengXian" w:hAnsi="Cambria Math"/>
                                    <w:noProof w:val="0"/>
                                    <w:szCs w:val="16"/>
                                    <w:lang w:val="en-GB"/>
                                  </w:rPr>
                                  <m:t>i</m:t>
                                </m:r>
                              </m:sub>
                            </m:sSub>
                          </m:e>
                        </m:d>
                        <m:sSup>
                          <m:sSupPr>
                            <m:ctrlPr>
                              <w:rPr>
                                <w:rFonts w:ascii="Cambria Math" w:eastAsia="DengXian" w:hAnsi="Cambria Math"/>
                                <w:i/>
                                <w:noProof w:val="0"/>
                                <w:szCs w:val="16"/>
                                <w:lang w:val="en-GB"/>
                              </w:rPr>
                            </m:ctrlPr>
                          </m:sSupPr>
                          <m:e>
                            <m:r>
                              <w:rPr>
                                <w:rFonts w:ascii="Cambria Math" w:eastAsia="DengXian" w:hAnsi="Cambria Math"/>
                                <w:noProof w:val="0"/>
                                <w:szCs w:val="16"/>
                                <w:lang w:val="en-GB"/>
                              </w:rPr>
                              <m:t xml:space="preserve"> </m:t>
                            </m:r>
                          </m:e>
                          <m:sup>
                            <m:r>
                              <w:rPr>
                                <w:rFonts w:ascii="Cambria Math" w:eastAsia="DengXian" w:hAnsi="Cambria Math"/>
                                <w:noProof w:val="0"/>
                                <w:szCs w:val="16"/>
                                <w:lang w:val="en-GB"/>
                              </w:rPr>
                              <m:t>2</m:t>
                            </m:r>
                          </m:sup>
                        </m:sSup>
                        <m:r>
                          <w:rPr>
                            <w:rFonts w:ascii="Cambria Math" w:eastAsia="DengXian" w:hAnsi="Cambria Math"/>
                            <w:noProof w:val="0"/>
                            <w:szCs w:val="16"/>
                            <w:lang w:val="en-GB"/>
                          </w:rPr>
                          <m:t>/n</m:t>
                        </m:r>
                      </m:e>
                    </m:nary>
                  </m:e>
                </m:rad>
              </m:oMath>
            </m:oMathPara>
          </w:p>
        </w:tc>
        <w:tc>
          <w:tcPr>
            <w:tcW w:w="1275" w:type="dxa"/>
            <w:tcBorders>
              <w:top w:val="nil"/>
              <w:left w:val="nil"/>
              <w:bottom w:val="single" w:sz="4" w:space="0" w:color="auto"/>
              <w:right w:val="nil"/>
            </w:tcBorders>
            <w:shd w:val="clear" w:color="auto" w:fill="auto"/>
            <w:noWrap/>
            <w:vAlign w:val="center"/>
            <w:hideMark/>
          </w:tcPr>
          <w:p w14:paraId="1368B414" w14:textId="77777777" w:rsidR="0022315C" w:rsidRPr="00E60C81" w:rsidRDefault="0022315C" w:rsidP="0062050F">
            <w:pPr>
              <w:autoSpaceDE w:val="0"/>
              <w:autoSpaceDN w:val="0"/>
              <w:adjustRightInd w:val="0"/>
              <w:snapToGrid w:val="0"/>
              <w:spacing w:line="240" w:lineRule="auto"/>
              <w:jc w:val="center"/>
              <w:rPr>
                <w:rFonts w:eastAsiaTheme="minorEastAsia"/>
                <w:noProof w:val="0"/>
                <w:szCs w:val="16"/>
                <w:lang w:val="en-GB"/>
              </w:rPr>
            </w:pPr>
            <w:r w:rsidRPr="00E60C81">
              <w:rPr>
                <w:noProof w:val="0"/>
                <w:szCs w:val="16"/>
                <w:lang w:val="en-GB"/>
              </w:rPr>
              <w:t>−∞</w:t>
            </w:r>
          </w:p>
        </w:tc>
        <w:tc>
          <w:tcPr>
            <w:tcW w:w="1276" w:type="dxa"/>
            <w:tcBorders>
              <w:top w:val="nil"/>
              <w:left w:val="nil"/>
              <w:bottom w:val="single" w:sz="4" w:space="0" w:color="auto"/>
              <w:right w:val="nil"/>
            </w:tcBorders>
            <w:shd w:val="clear" w:color="auto" w:fill="auto"/>
            <w:noWrap/>
            <w:vAlign w:val="center"/>
            <w:hideMark/>
          </w:tcPr>
          <w:p w14:paraId="32D12009" w14:textId="77777777" w:rsidR="0022315C" w:rsidRPr="00E60C81" w:rsidRDefault="0022315C" w:rsidP="0062050F">
            <w:pPr>
              <w:autoSpaceDE w:val="0"/>
              <w:autoSpaceDN w:val="0"/>
              <w:adjustRightInd w:val="0"/>
              <w:snapToGrid w:val="0"/>
              <w:spacing w:line="240" w:lineRule="auto"/>
              <w:jc w:val="center"/>
              <w:rPr>
                <w:noProof w:val="0"/>
                <w:szCs w:val="16"/>
                <w:lang w:val="en-GB"/>
              </w:rPr>
            </w:pPr>
            <w:r w:rsidRPr="00E60C81">
              <w:rPr>
                <w:noProof w:val="0"/>
                <w:szCs w:val="16"/>
                <w:lang w:val="en-GB"/>
              </w:rPr>
              <w:t>∞</w:t>
            </w:r>
          </w:p>
        </w:tc>
        <w:tc>
          <w:tcPr>
            <w:tcW w:w="1276" w:type="dxa"/>
            <w:tcBorders>
              <w:top w:val="nil"/>
              <w:left w:val="nil"/>
              <w:bottom w:val="single" w:sz="4" w:space="0" w:color="auto"/>
              <w:right w:val="nil"/>
            </w:tcBorders>
            <w:shd w:val="clear" w:color="auto" w:fill="auto"/>
            <w:noWrap/>
            <w:vAlign w:val="center"/>
            <w:hideMark/>
          </w:tcPr>
          <w:p w14:paraId="1BC6B8A9" w14:textId="77777777" w:rsidR="0022315C" w:rsidRPr="00E60C81" w:rsidRDefault="0022315C" w:rsidP="0062050F">
            <w:pPr>
              <w:autoSpaceDE w:val="0"/>
              <w:autoSpaceDN w:val="0"/>
              <w:adjustRightInd w:val="0"/>
              <w:snapToGrid w:val="0"/>
              <w:spacing w:line="240" w:lineRule="auto"/>
              <w:jc w:val="center"/>
              <w:rPr>
                <w:rFonts w:eastAsiaTheme="minorEastAsia"/>
                <w:noProof w:val="0"/>
                <w:szCs w:val="16"/>
                <w:lang w:val="en-GB"/>
              </w:rPr>
            </w:pPr>
            <w:r w:rsidRPr="00E60C81">
              <w:rPr>
                <w:rFonts w:eastAsiaTheme="minorEastAsia"/>
                <w:noProof w:val="0"/>
                <w:szCs w:val="16"/>
                <w:lang w:val="en-GB"/>
              </w:rPr>
              <w:t>0</w:t>
            </w:r>
          </w:p>
        </w:tc>
      </w:tr>
      <w:tr w:rsidR="0022315C" w:rsidRPr="00E60C81" w14:paraId="21FCB938" w14:textId="77777777" w:rsidTr="0062050F">
        <w:tc>
          <w:tcPr>
            <w:tcW w:w="4110" w:type="dxa"/>
            <w:tcBorders>
              <w:top w:val="single" w:sz="4" w:space="0" w:color="auto"/>
              <w:left w:val="nil"/>
              <w:bottom w:val="nil"/>
            </w:tcBorders>
            <w:shd w:val="clear" w:color="auto" w:fill="auto"/>
            <w:noWrap/>
            <w:vAlign w:val="center"/>
            <w:hideMark/>
          </w:tcPr>
          <w:p w14:paraId="6D97F674" w14:textId="77777777" w:rsidR="0022315C" w:rsidRPr="00E60C81" w:rsidRDefault="0022315C" w:rsidP="0062050F">
            <w:pPr>
              <w:autoSpaceDE w:val="0"/>
              <w:autoSpaceDN w:val="0"/>
              <w:adjustRightInd w:val="0"/>
              <w:snapToGrid w:val="0"/>
              <w:spacing w:line="240" w:lineRule="auto"/>
              <w:jc w:val="left"/>
              <w:rPr>
                <w:rFonts w:eastAsia="DengXian"/>
                <w:noProof w:val="0"/>
                <w:szCs w:val="16"/>
                <w:lang w:val="en-GB"/>
              </w:rPr>
            </w:pPr>
            <m:oMathPara>
              <m:oMathParaPr>
                <m:jc m:val="left"/>
              </m:oMathParaPr>
              <m:oMath>
                <m:r>
                  <m:rPr>
                    <m:sty m:val="p"/>
                  </m:rPr>
                  <w:rPr>
                    <w:rFonts w:ascii="Cambria Math" w:eastAsia="DengXian" w:hAnsi="Cambria Math"/>
                    <w:noProof w:val="0"/>
                    <w:szCs w:val="16"/>
                    <w:lang w:val="en-GB"/>
                  </w:rPr>
                  <m:t>EF</m:t>
                </m:r>
                <m:r>
                  <w:rPr>
                    <w:rFonts w:ascii="Cambria Math" w:eastAsia="DengXian" w:hAnsi="Cambria Math"/>
                    <w:noProof w:val="0"/>
                    <w:szCs w:val="16"/>
                    <w:lang w:val="en-GB"/>
                  </w:rPr>
                  <m:t>=</m:t>
                </m:r>
                <m:f>
                  <m:fPr>
                    <m:ctrlPr>
                      <w:rPr>
                        <w:rFonts w:ascii="Cambria Math" w:eastAsia="DengXian" w:hAnsi="Cambria Math"/>
                        <w:i/>
                        <w:noProof w:val="0"/>
                        <w:szCs w:val="16"/>
                        <w:lang w:val="en-GB"/>
                      </w:rPr>
                    </m:ctrlPr>
                  </m:fPr>
                  <m:num>
                    <m:d>
                      <m:dPr>
                        <m:ctrlPr>
                          <w:rPr>
                            <w:rFonts w:ascii="Cambria Math" w:eastAsia="DengXian" w:hAnsi="Cambria Math"/>
                            <w:i/>
                            <w:noProof w:val="0"/>
                            <w:szCs w:val="16"/>
                            <w:lang w:val="en-GB"/>
                          </w:rPr>
                        </m:ctrlPr>
                      </m:dPr>
                      <m:e>
                        <m:nary>
                          <m:naryPr>
                            <m:chr m:val="∑"/>
                            <m:ctrlPr>
                              <w:rPr>
                                <w:rFonts w:ascii="Cambria Math" w:eastAsia="DengXian" w:hAnsi="Cambria Math"/>
                                <w:i/>
                                <w:noProof w:val="0"/>
                                <w:szCs w:val="16"/>
                                <w:lang w:val="en-GB"/>
                              </w:rPr>
                            </m:ctrlPr>
                          </m:naryPr>
                          <m:sub>
                            <m:r>
                              <w:rPr>
                                <w:rFonts w:ascii="Cambria Math" w:eastAsia="DengXian" w:hAnsi="Cambria Math"/>
                                <w:noProof w:val="0"/>
                                <w:szCs w:val="16"/>
                                <w:lang w:val="en-GB"/>
                              </w:rPr>
                              <m:t>i=1</m:t>
                            </m:r>
                          </m:sub>
                          <m:sup>
                            <m:r>
                              <w:rPr>
                                <w:rFonts w:ascii="Cambria Math" w:eastAsia="DengXian" w:hAnsi="Cambria Math"/>
                                <w:noProof w:val="0"/>
                                <w:szCs w:val="16"/>
                                <w:lang w:val="en-GB"/>
                              </w:rPr>
                              <m:t>n</m:t>
                            </m:r>
                          </m:sup>
                          <m:e>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O</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acc>
                              <m:accPr>
                                <m:chr m:val="̅"/>
                                <m:ctrlPr>
                                  <w:rPr>
                                    <w:rFonts w:ascii="Cambria Math" w:eastAsia="DengXian" w:hAnsi="Cambria Math"/>
                                    <w:i/>
                                    <w:noProof w:val="0"/>
                                    <w:szCs w:val="16"/>
                                    <w:lang w:val="en-GB"/>
                                  </w:rPr>
                                </m:ctrlPr>
                              </m:accPr>
                              <m:e>
                                <m:r>
                                  <w:rPr>
                                    <w:rFonts w:ascii="Cambria Math" w:eastAsia="DengXian" w:hAnsi="Cambria Math"/>
                                    <w:noProof w:val="0"/>
                                    <w:szCs w:val="16"/>
                                    <w:lang w:val="en-GB"/>
                                  </w:rPr>
                                  <m:t>O</m:t>
                                </m:r>
                              </m:e>
                            </m:acc>
                            <m:r>
                              <w:rPr>
                                <w:rFonts w:ascii="Cambria Math" w:eastAsia="DengXian" w:hAnsi="Cambria Math"/>
                                <w:noProof w:val="0"/>
                                <w:szCs w:val="16"/>
                                <w:lang w:val="en-GB"/>
                              </w:rPr>
                              <m:t>)</m:t>
                            </m:r>
                            <m:sSup>
                              <m:sSupPr>
                                <m:ctrlPr>
                                  <w:rPr>
                                    <w:rFonts w:ascii="Cambria Math" w:eastAsia="DengXian" w:hAnsi="Cambria Math"/>
                                    <w:i/>
                                    <w:noProof w:val="0"/>
                                    <w:szCs w:val="16"/>
                                    <w:lang w:val="en-GB"/>
                                  </w:rPr>
                                </m:ctrlPr>
                              </m:sSupPr>
                              <m:e>
                                <m:r>
                                  <w:rPr>
                                    <w:rFonts w:ascii="Cambria Math" w:eastAsia="DengXian" w:hAnsi="Cambria Math"/>
                                    <w:noProof w:val="0"/>
                                    <w:szCs w:val="16"/>
                                    <w:lang w:val="en-GB"/>
                                  </w:rPr>
                                  <m:t xml:space="preserve"> </m:t>
                                </m:r>
                              </m:e>
                              <m:sup>
                                <m:r>
                                  <w:rPr>
                                    <w:rFonts w:ascii="Cambria Math" w:eastAsia="DengXian" w:hAnsi="Cambria Math"/>
                                    <w:noProof w:val="0"/>
                                    <w:szCs w:val="16"/>
                                    <w:lang w:val="en-GB"/>
                                  </w:rPr>
                                  <m:t>2</m:t>
                                </m:r>
                              </m:sup>
                            </m:sSup>
                          </m:e>
                        </m:nary>
                        <m:r>
                          <w:rPr>
                            <w:rFonts w:ascii="Cambria Math" w:eastAsia="DengXian" w:hAnsi="Cambria Math"/>
                            <w:noProof w:val="0"/>
                            <w:szCs w:val="16"/>
                            <w:lang w:val="en-GB"/>
                          </w:rPr>
                          <m:t xml:space="preserve">- </m:t>
                        </m:r>
                        <m:nary>
                          <m:naryPr>
                            <m:chr m:val="∑"/>
                            <m:ctrlPr>
                              <w:rPr>
                                <w:rFonts w:ascii="Cambria Math" w:eastAsia="DengXian" w:hAnsi="Cambria Math"/>
                                <w:i/>
                                <w:noProof w:val="0"/>
                                <w:szCs w:val="16"/>
                                <w:lang w:val="en-GB"/>
                              </w:rPr>
                            </m:ctrlPr>
                          </m:naryPr>
                          <m:sub>
                            <m:r>
                              <w:rPr>
                                <w:rFonts w:ascii="Cambria Math" w:eastAsia="DengXian" w:hAnsi="Cambria Math"/>
                                <w:noProof w:val="0"/>
                                <w:szCs w:val="16"/>
                                <w:lang w:val="en-GB"/>
                              </w:rPr>
                              <m:t>i=1</m:t>
                            </m:r>
                          </m:sub>
                          <m:sup>
                            <m:r>
                              <w:rPr>
                                <w:rFonts w:ascii="Cambria Math" w:eastAsia="DengXian" w:hAnsi="Cambria Math"/>
                                <w:noProof w:val="0"/>
                                <w:szCs w:val="16"/>
                                <w:lang w:val="en-GB"/>
                              </w:rPr>
                              <m:t>n</m:t>
                            </m:r>
                          </m:sup>
                          <m:e>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S</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O</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sSup>
                              <m:sSupPr>
                                <m:ctrlPr>
                                  <w:rPr>
                                    <w:rFonts w:ascii="Cambria Math" w:eastAsia="DengXian" w:hAnsi="Cambria Math"/>
                                    <w:i/>
                                    <w:noProof w:val="0"/>
                                    <w:szCs w:val="16"/>
                                    <w:lang w:val="en-GB"/>
                                  </w:rPr>
                                </m:ctrlPr>
                              </m:sSupPr>
                              <m:e>
                                <m:r>
                                  <w:rPr>
                                    <w:rFonts w:ascii="Cambria Math" w:eastAsia="DengXian" w:hAnsi="Cambria Math"/>
                                    <w:noProof w:val="0"/>
                                    <w:szCs w:val="16"/>
                                    <w:lang w:val="en-GB"/>
                                  </w:rPr>
                                  <m:t xml:space="preserve"> </m:t>
                                </m:r>
                              </m:e>
                              <m:sup>
                                <m:r>
                                  <w:rPr>
                                    <w:rFonts w:ascii="Cambria Math" w:eastAsia="DengXian" w:hAnsi="Cambria Math"/>
                                    <w:noProof w:val="0"/>
                                    <w:szCs w:val="16"/>
                                    <w:lang w:val="en-GB"/>
                                  </w:rPr>
                                  <m:t>2</m:t>
                                </m:r>
                              </m:sup>
                            </m:sSup>
                          </m:e>
                        </m:nary>
                      </m:e>
                    </m:d>
                  </m:num>
                  <m:den>
                    <m:nary>
                      <m:naryPr>
                        <m:chr m:val="∑"/>
                        <m:ctrlPr>
                          <w:rPr>
                            <w:rFonts w:ascii="Cambria Math" w:eastAsia="DengXian" w:hAnsi="Cambria Math"/>
                            <w:i/>
                            <w:noProof w:val="0"/>
                            <w:szCs w:val="16"/>
                            <w:lang w:val="en-GB"/>
                          </w:rPr>
                        </m:ctrlPr>
                      </m:naryPr>
                      <m:sub>
                        <m:r>
                          <w:rPr>
                            <w:rFonts w:ascii="Cambria Math" w:eastAsia="DengXian" w:hAnsi="Cambria Math"/>
                            <w:noProof w:val="0"/>
                            <w:szCs w:val="16"/>
                            <w:lang w:val="en-GB"/>
                          </w:rPr>
                          <m:t>i=1</m:t>
                        </m:r>
                      </m:sub>
                      <m:sup>
                        <m:r>
                          <w:rPr>
                            <w:rFonts w:ascii="Cambria Math" w:eastAsia="DengXian" w:hAnsi="Cambria Math"/>
                            <w:noProof w:val="0"/>
                            <w:szCs w:val="16"/>
                            <w:lang w:val="en-GB"/>
                          </w:rPr>
                          <m:t>n</m:t>
                        </m:r>
                      </m:sup>
                      <m:e>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O</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acc>
                          <m:accPr>
                            <m:chr m:val="̅"/>
                            <m:ctrlPr>
                              <w:rPr>
                                <w:rFonts w:ascii="Cambria Math" w:eastAsia="DengXian" w:hAnsi="Cambria Math"/>
                                <w:i/>
                                <w:noProof w:val="0"/>
                                <w:szCs w:val="16"/>
                                <w:lang w:val="en-GB"/>
                              </w:rPr>
                            </m:ctrlPr>
                          </m:accPr>
                          <m:e>
                            <m:r>
                              <w:rPr>
                                <w:rFonts w:ascii="Cambria Math" w:eastAsia="DengXian" w:hAnsi="Cambria Math"/>
                                <w:noProof w:val="0"/>
                                <w:szCs w:val="16"/>
                                <w:lang w:val="en-GB"/>
                              </w:rPr>
                              <m:t>O</m:t>
                            </m:r>
                          </m:e>
                        </m:acc>
                        <m:r>
                          <w:rPr>
                            <w:rFonts w:ascii="Cambria Math" w:eastAsia="DengXian" w:hAnsi="Cambria Math"/>
                            <w:noProof w:val="0"/>
                            <w:szCs w:val="16"/>
                            <w:lang w:val="en-GB"/>
                          </w:rPr>
                          <m:t>)</m:t>
                        </m:r>
                        <m:sSup>
                          <m:sSupPr>
                            <m:ctrlPr>
                              <w:rPr>
                                <w:rFonts w:ascii="Cambria Math" w:eastAsia="DengXian" w:hAnsi="Cambria Math"/>
                                <w:i/>
                                <w:noProof w:val="0"/>
                                <w:szCs w:val="16"/>
                                <w:lang w:val="en-GB"/>
                              </w:rPr>
                            </m:ctrlPr>
                          </m:sSupPr>
                          <m:e>
                            <m:r>
                              <w:rPr>
                                <w:rFonts w:ascii="Cambria Math" w:eastAsia="DengXian" w:hAnsi="Cambria Math"/>
                                <w:noProof w:val="0"/>
                                <w:szCs w:val="16"/>
                                <w:lang w:val="en-GB"/>
                              </w:rPr>
                              <m:t xml:space="preserve"> </m:t>
                            </m:r>
                          </m:e>
                          <m:sup>
                            <m:r>
                              <w:rPr>
                                <w:rFonts w:ascii="Cambria Math" w:eastAsia="DengXian" w:hAnsi="Cambria Math"/>
                                <w:noProof w:val="0"/>
                                <w:szCs w:val="16"/>
                                <w:lang w:val="en-GB"/>
                              </w:rPr>
                              <m:t>2</m:t>
                            </m:r>
                          </m:sup>
                        </m:sSup>
                      </m:e>
                    </m:nary>
                  </m:den>
                </m:f>
              </m:oMath>
            </m:oMathPara>
          </w:p>
        </w:tc>
        <w:tc>
          <w:tcPr>
            <w:tcW w:w="1275" w:type="dxa"/>
            <w:tcBorders>
              <w:top w:val="single" w:sz="4" w:space="0" w:color="auto"/>
              <w:left w:val="nil"/>
              <w:bottom w:val="nil"/>
              <w:right w:val="nil"/>
            </w:tcBorders>
            <w:shd w:val="clear" w:color="auto" w:fill="auto"/>
            <w:noWrap/>
            <w:vAlign w:val="center"/>
            <w:hideMark/>
          </w:tcPr>
          <w:p w14:paraId="79D6A391" w14:textId="77777777" w:rsidR="0022315C" w:rsidRPr="00E60C81" w:rsidRDefault="0022315C" w:rsidP="0062050F">
            <w:pPr>
              <w:autoSpaceDE w:val="0"/>
              <w:autoSpaceDN w:val="0"/>
              <w:adjustRightInd w:val="0"/>
              <w:snapToGrid w:val="0"/>
              <w:spacing w:line="240" w:lineRule="auto"/>
              <w:jc w:val="center"/>
              <w:rPr>
                <w:noProof w:val="0"/>
                <w:szCs w:val="16"/>
                <w:lang w:val="en-GB"/>
              </w:rPr>
            </w:pPr>
            <w:r w:rsidRPr="00E60C81">
              <w:rPr>
                <w:noProof w:val="0"/>
                <w:szCs w:val="16"/>
                <w:lang w:val="en-GB"/>
              </w:rPr>
              <w:t>−∞</w:t>
            </w:r>
          </w:p>
        </w:tc>
        <w:tc>
          <w:tcPr>
            <w:tcW w:w="1276" w:type="dxa"/>
            <w:tcBorders>
              <w:top w:val="single" w:sz="4" w:space="0" w:color="auto"/>
              <w:left w:val="nil"/>
              <w:bottom w:val="nil"/>
              <w:right w:val="nil"/>
            </w:tcBorders>
            <w:shd w:val="clear" w:color="auto" w:fill="auto"/>
            <w:noWrap/>
            <w:vAlign w:val="center"/>
            <w:hideMark/>
          </w:tcPr>
          <w:p w14:paraId="3A4DF361" w14:textId="77777777" w:rsidR="0022315C" w:rsidRPr="00E60C81" w:rsidRDefault="0022315C" w:rsidP="0062050F">
            <w:pPr>
              <w:autoSpaceDE w:val="0"/>
              <w:autoSpaceDN w:val="0"/>
              <w:adjustRightInd w:val="0"/>
              <w:snapToGrid w:val="0"/>
              <w:spacing w:line="240" w:lineRule="auto"/>
              <w:jc w:val="center"/>
              <w:rPr>
                <w:noProof w:val="0"/>
                <w:szCs w:val="16"/>
                <w:lang w:val="en-GB"/>
              </w:rPr>
            </w:pPr>
            <w:r w:rsidRPr="00E60C81">
              <w:rPr>
                <w:noProof w:val="0"/>
                <w:szCs w:val="16"/>
                <w:lang w:val="en-GB"/>
              </w:rPr>
              <w:t>1</w:t>
            </w:r>
          </w:p>
        </w:tc>
        <w:tc>
          <w:tcPr>
            <w:tcW w:w="1276" w:type="dxa"/>
            <w:tcBorders>
              <w:top w:val="single" w:sz="4" w:space="0" w:color="auto"/>
              <w:left w:val="nil"/>
              <w:bottom w:val="nil"/>
              <w:right w:val="nil"/>
            </w:tcBorders>
            <w:shd w:val="clear" w:color="auto" w:fill="auto"/>
            <w:noWrap/>
            <w:vAlign w:val="center"/>
            <w:hideMark/>
          </w:tcPr>
          <w:p w14:paraId="5B7E93E6" w14:textId="77777777" w:rsidR="0022315C" w:rsidRPr="00E60C81" w:rsidRDefault="0022315C" w:rsidP="0062050F">
            <w:pPr>
              <w:autoSpaceDE w:val="0"/>
              <w:autoSpaceDN w:val="0"/>
              <w:adjustRightInd w:val="0"/>
              <w:snapToGrid w:val="0"/>
              <w:spacing w:line="240" w:lineRule="auto"/>
              <w:jc w:val="center"/>
              <w:rPr>
                <w:noProof w:val="0"/>
                <w:szCs w:val="16"/>
                <w:lang w:val="en-GB"/>
              </w:rPr>
            </w:pPr>
            <w:r w:rsidRPr="00E60C81">
              <w:rPr>
                <w:noProof w:val="0"/>
                <w:szCs w:val="16"/>
                <w:lang w:val="en-GB"/>
              </w:rPr>
              <w:t>1</w:t>
            </w:r>
          </w:p>
        </w:tc>
      </w:tr>
      <w:tr w:rsidR="0022315C" w:rsidRPr="00E60C81" w14:paraId="01C7B67C" w14:textId="77777777" w:rsidTr="0062050F">
        <w:tc>
          <w:tcPr>
            <w:tcW w:w="4110" w:type="dxa"/>
            <w:tcBorders>
              <w:top w:val="nil"/>
              <w:left w:val="nil"/>
              <w:bottom w:val="single" w:sz="4" w:space="0" w:color="auto"/>
            </w:tcBorders>
            <w:shd w:val="clear" w:color="auto" w:fill="auto"/>
            <w:noWrap/>
            <w:vAlign w:val="center"/>
            <w:hideMark/>
          </w:tcPr>
          <w:p w14:paraId="775A6AF0" w14:textId="77777777" w:rsidR="0022315C" w:rsidRPr="00E60C81" w:rsidRDefault="0022315C" w:rsidP="0062050F">
            <w:pPr>
              <w:autoSpaceDE w:val="0"/>
              <w:autoSpaceDN w:val="0"/>
              <w:adjustRightInd w:val="0"/>
              <w:snapToGrid w:val="0"/>
              <w:spacing w:line="240" w:lineRule="auto"/>
              <w:jc w:val="left"/>
              <w:rPr>
                <w:rFonts w:eastAsia="DengXian"/>
                <w:noProof w:val="0"/>
                <w:szCs w:val="16"/>
                <w:lang w:val="en-GB"/>
              </w:rPr>
            </w:pPr>
            <m:oMathPara>
              <m:oMathParaPr>
                <m:jc m:val="left"/>
              </m:oMathParaPr>
              <m:oMath>
                <m:r>
                  <m:rPr>
                    <m:sty m:val="p"/>
                  </m:rPr>
                  <w:rPr>
                    <w:rFonts w:ascii="Cambria Math" w:eastAsia="DengXian" w:hAnsi="Cambria Math"/>
                    <w:noProof w:val="0"/>
                    <w:szCs w:val="16"/>
                    <w:lang w:val="en-GB"/>
                  </w:rPr>
                  <m:t>CD</m:t>
                </m:r>
                <m:r>
                  <w:rPr>
                    <w:rFonts w:ascii="Cambria Math" w:eastAsia="DengXian" w:hAnsi="Cambria Math"/>
                    <w:noProof w:val="0"/>
                    <w:szCs w:val="16"/>
                    <w:lang w:val="en-GB"/>
                  </w:rPr>
                  <m:t>=</m:t>
                </m:r>
                <m:nary>
                  <m:naryPr>
                    <m:chr m:val="∑"/>
                    <m:ctrlPr>
                      <w:rPr>
                        <w:rFonts w:ascii="Cambria Math" w:eastAsia="DengXian" w:hAnsi="Cambria Math"/>
                        <w:i/>
                        <w:noProof w:val="0"/>
                        <w:szCs w:val="16"/>
                        <w:lang w:val="en-GB"/>
                      </w:rPr>
                    </m:ctrlPr>
                  </m:naryPr>
                  <m:sub>
                    <m:r>
                      <w:rPr>
                        <w:rFonts w:ascii="Cambria Math" w:eastAsia="DengXian" w:hAnsi="Cambria Math"/>
                        <w:noProof w:val="0"/>
                        <w:szCs w:val="16"/>
                        <w:lang w:val="en-GB"/>
                      </w:rPr>
                      <m:t>i=1</m:t>
                    </m:r>
                  </m:sub>
                  <m:sup>
                    <m:r>
                      <w:rPr>
                        <w:rFonts w:ascii="Cambria Math" w:eastAsia="DengXian" w:hAnsi="Cambria Math"/>
                        <w:noProof w:val="0"/>
                        <w:szCs w:val="16"/>
                        <w:lang w:val="en-GB"/>
                      </w:rPr>
                      <m:t>n</m:t>
                    </m:r>
                  </m:sup>
                  <m:e>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O</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acc>
                      <m:accPr>
                        <m:chr m:val="̅"/>
                        <m:ctrlPr>
                          <w:rPr>
                            <w:rFonts w:ascii="Cambria Math" w:eastAsia="DengXian" w:hAnsi="Cambria Math"/>
                            <w:i/>
                            <w:noProof w:val="0"/>
                            <w:szCs w:val="16"/>
                            <w:lang w:val="en-GB"/>
                          </w:rPr>
                        </m:ctrlPr>
                      </m:accPr>
                      <m:e>
                        <m:r>
                          <w:rPr>
                            <w:rFonts w:ascii="Cambria Math" w:eastAsia="DengXian" w:hAnsi="Cambria Math"/>
                            <w:noProof w:val="0"/>
                            <w:szCs w:val="16"/>
                            <w:lang w:val="en-GB"/>
                          </w:rPr>
                          <m:t>O</m:t>
                        </m:r>
                      </m:e>
                    </m:acc>
                    <m:r>
                      <w:rPr>
                        <w:rFonts w:ascii="Cambria Math" w:eastAsia="DengXian" w:hAnsi="Cambria Math"/>
                        <w:noProof w:val="0"/>
                        <w:szCs w:val="16"/>
                        <w:lang w:val="en-GB"/>
                      </w:rPr>
                      <m:t>)</m:t>
                    </m:r>
                    <m:sSup>
                      <m:sSupPr>
                        <m:ctrlPr>
                          <w:rPr>
                            <w:rFonts w:ascii="Cambria Math" w:eastAsia="DengXian" w:hAnsi="Cambria Math"/>
                            <w:i/>
                            <w:noProof w:val="0"/>
                            <w:szCs w:val="16"/>
                            <w:lang w:val="en-GB"/>
                          </w:rPr>
                        </m:ctrlPr>
                      </m:sSupPr>
                      <m:e>
                        <m:r>
                          <w:rPr>
                            <w:rFonts w:ascii="Cambria Math" w:eastAsia="DengXian" w:hAnsi="Cambria Math"/>
                            <w:noProof w:val="0"/>
                            <w:szCs w:val="16"/>
                            <w:lang w:val="en-GB"/>
                          </w:rPr>
                          <m:t xml:space="preserve"> </m:t>
                        </m:r>
                      </m:e>
                      <m:sup>
                        <m:r>
                          <w:rPr>
                            <w:rFonts w:ascii="Cambria Math" w:eastAsia="DengXian" w:hAnsi="Cambria Math"/>
                            <w:noProof w:val="0"/>
                            <w:szCs w:val="16"/>
                            <w:lang w:val="en-GB"/>
                          </w:rPr>
                          <m:t>2</m:t>
                        </m:r>
                      </m:sup>
                    </m:sSup>
                  </m:e>
                </m:nary>
                <m:r>
                  <w:rPr>
                    <w:rFonts w:ascii="Cambria Math" w:eastAsia="DengXian" w:hAnsi="Cambria Math"/>
                    <w:noProof w:val="0"/>
                    <w:szCs w:val="16"/>
                    <w:lang w:val="en-GB"/>
                  </w:rPr>
                  <m:t>/</m:t>
                </m:r>
                <m:nary>
                  <m:naryPr>
                    <m:chr m:val="∑"/>
                    <m:ctrlPr>
                      <w:rPr>
                        <w:rFonts w:ascii="Cambria Math" w:eastAsia="DengXian" w:hAnsi="Cambria Math"/>
                        <w:i/>
                        <w:noProof w:val="0"/>
                        <w:szCs w:val="16"/>
                        <w:lang w:val="en-GB"/>
                      </w:rPr>
                    </m:ctrlPr>
                  </m:naryPr>
                  <m:sub>
                    <m:r>
                      <w:rPr>
                        <w:rFonts w:ascii="Cambria Math" w:eastAsia="DengXian" w:hAnsi="Cambria Math"/>
                        <w:noProof w:val="0"/>
                        <w:szCs w:val="16"/>
                        <w:lang w:val="en-GB"/>
                      </w:rPr>
                      <m:t>i=1</m:t>
                    </m:r>
                  </m:sub>
                  <m:sup>
                    <m:r>
                      <w:rPr>
                        <w:rFonts w:ascii="Cambria Math" w:eastAsia="DengXian" w:hAnsi="Cambria Math"/>
                        <w:noProof w:val="0"/>
                        <w:szCs w:val="16"/>
                        <w:lang w:val="en-GB"/>
                      </w:rPr>
                      <m:t>n</m:t>
                    </m:r>
                  </m:sup>
                  <m:e>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S</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acc>
                      <m:accPr>
                        <m:chr m:val="̅"/>
                        <m:ctrlPr>
                          <w:rPr>
                            <w:rFonts w:ascii="Cambria Math" w:eastAsia="DengXian" w:hAnsi="Cambria Math"/>
                            <w:i/>
                            <w:noProof w:val="0"/>
                            <w:szCs w:val="16"/>
                            <w:lang w:val="en-GB"/>
                          </w:rPr>
                        </m:ctrlPr>
                      </m:accPr>
                      <m:e>
                        <m:r>
                          <w:rPr>
                            <w:rFonts w:ascii="Cambria Math" w:eastAsia="DengXian" w:hAnsi="Cambria Math"/>
                            <w:noProof w:val="0"/>
                            <w:szCs w:val="16"/>
                            <w:lang w:val="en-GB"/>
                          </w:rPr>
                          <m:t>O</m:t>
                        </m:r>
                      </m:e>
                    </m:acc>
                    <m:r>
                      <w:rPr>
                        <w:rFonts w:ascii="Cambria Math" w:eastAsia="DengXian" w:hAnsi="Cambria Math"/>
                        <w:noProof w:val="0"/>
                        <w:szCs w:val="16"/>
                        <w:lang w:val="en-GB"/>
                      </w:rPr>
                      <m:t>)</m:t>
                    </m:r>
                    <m:sSup>
                      <m:sSupPr>
                        <m:ctrlPr>
                          <w:rPr>
                            <w:rFonts w:ascii="Cambria Math" w:eastAsia="DengXian" w:hAnsi="Cambria Math"/>
                            <w:i/>
                            <w:noProof w:val="0"/>
                            <w:szCs w:val="16"/>
                            <w:lang w:val="en-GB"/>
                          </w:rPr>
                        </m:ctrlPr>
                      </m:sSupPr>
                      <m:e>
                        <m:r>
                          <w:rPr>
                            <w:rFonts w:ascii="Cambria Math" w:eastAsia="DengXian" w:hAnsi="Cambria Math"/>
                            <w:noProof w:val="0"/>
                            <w:szCs w:val="16"/>
                            <w:lang w:val="en-GB"/>
                          </w:rPr>
                          <m:t xml:space="preserve"> </m:t>
                        </m:r>
                      </m:e>
                      <m:sup>
                        <m:r>
                          <w:rPr>
                            <w:rFonts w:ascii="Cambria Math" w:eastAsia="DengXian" w:hAnsi="Cambria Math"/>
                            <w:noProof w:val="0"/>
                            <w:szCs w:val="16"/>
                            <w:lang w:val="en-GB"/>
                          </w:rPr>
                          <m:t>2</m:t>
                        </m:r>
                      </m:sup>
                    </m:sSup>
                  </m:e>
                </m:nary>
              </m:oMath>
            </m:oMathPara>
          </w:p>
        </w:tc>
        <w:tc>
          <w:tcPr>
            <w:tcW w:w="1275" w:type="dxa"/>
            <w:tcBorders>
              <w:top w:val="nil"/>
              <w:left w:val="nil"/>
              <w:bottom w:val="single" w:sz="4" w:space="0" w:color="auto"/>
              <w:right w:val="nil"/>
            </w:tcBorders>
            <w:shd w:val="clear" w:color="auto" w:fill="auto"/>
            <w:noWrap/>
            <w:vAlign w:val="center"/>
            <w:hideMark/>
          </w:tcPr>
          <w:p w14:paraId="62C571F8" w14:textId="77777777" w:rsidR="0022315C" w:rsidRPr="00E60C81" w:rsidRDefault="0022315C" w:rsidP="0062050F">
            <w:pPr>
              <w:autoSpaceDE w:val="0"/>
              <w:autoSpaceDN w:val="0"/>
              <w:adjustRightInd w:val="0"/>
              <w:snapToGrid w:val="0"/>
              <w:spacing w:line="240" w:lineRule="auto"/>
              <w:jc w:val="center"/>
              <w:rPr>
                <w:noProof w:val="0"/>
                <w:szCs w:val="16"/>
                <w:lang w:val="en-GB"/>
              </w:rPr>
            </w:pPr>
            <w:r w:rsidRPr="00E60C81">
              <w:rPr>
                <w:noProof w:val="0"/>
                <w:szCs w:val="16"/>
                <w:lang w:val="en-GB"/>
              </w:rPr>
              <w:t>−∞</w:t>
            </w:r>
          </w:p>
        </w:tc>
        <w:tc>
          <w:tcPr>
            <w:tcW w:w="1276" w:type="dxa"/>
            <w:tcBorders>
              <w:top w:val="nil"/>
              <w:left w:val="nil"/>
              <w:bottom w:val="single" w:sz="4" w:space="0" w:color="auto"/>
              <w:right w:val="nil"/>
            </w:tcBorders>
            <w:shd w:val="clear" w:color="auto" w:fill="auto"/>
            <w:noWrap/>
            <w:vAlign w:val="center"/>
            <w:hideMark/>
          </w:tcPr>
          <w:p w14:paraId="4BB22FCE" w14:textId="77777777" w:rsidR="0022315C" w:rsidRPr="00E60C81" w:rsidRDefault="0022315C" w:rsidP="0062050F">
            <w:pPr>
              <w:autoSpaceDE w:val="0"/>
              <w:autoSpaceDN w:val="0"/>
              <w:adjustRightInd w:val="0"/>
              <w:snapToGrid w:val="0"/>
              <w:spacing w:line="240" w:lineRule="auto"/>
              <w:jc w:val="center"/>
              <w:rPr>
                <w:noProof w:val="0"/>
                <w:szCs w:val="16"/>
                <w:lang w:val="en-GB"/>
              </w:rPr>
            </w:pPr>
            <w:r w:rsidRPr="00E60C81">
              <w:rPr>
                <w:noProof w:val="0"/>
                <w:szCs w:val="16"/>
                <w:lang w:val="en-GB"/>
              </w:rPr>
              <w:t>∞</w:t>
            </w:r>
          </w:p>
        </w:tc>
        <w:tc>
          <w:tcPr>
            <w:tcW w:w="1276" w:type="dxa"/>
            <w:tcBorders>
              <w:top w:val="nil"/>
              <w:left w:val="nil"/>
              <w:bottom w:val="single" w:sz="4" w:space="0" w:color="auto"/>
              <w:right w:val="nil"/>
            </w:tcBorders>
            <w:shd w:val="clear" w:color="auto" w:fill="auto"/>
            <w:noWrap/>
            <w:vAlign w:val="center"/>
            <w:hideMark/>
          </w:tcPr>
          <w:p w14:paraId="0DE0BD38" w14:textId="77777777" w:rsidR="0022315C" w:rsidRPr="00E60C81" w:rsidRDefault="0022315C" w:rsidP="0062050F">
            <w:pPr>
              <w:autoSpaceDE w:val="0"/>
              <w:autoSpaceDN w:val="0"/>
              <w:adjustRightInd w:val="0"/>
              <w:snapToGrid w:val="0"/>
              <w:spacing w:line="240" w:lineRule="auto"/>
              <w:jc w:val="center"/>
              <w:rPr>
                <w:noProof w:val="0"/>
                <w:szCs w:val="16"/>
                <w:lang w:val="en-GB"/>
              </w:rPr>
            </w:pPr>
            <w:r w:rsidRPr="00E60C81">
              <w:rPr>
                <w:noProof w:val="0"/>
                <w:szCs w:val="16"/>
                <w:lang w:val="en-GB"/>
              </w:rPr>
              <w:t>1</w:t>
            </w:r>
          </w:p>
        </w:tc>
      </w:tr>
      <w:tr w:rsidR="0022315C" w:rsidRPr="00E60C81" w14:paraId="4CF09AC3" w14:textId="77777777" w:rsidTr="0062050F">
        <w:tc>
          <w:tcPr>
            <w:tcW w:w="4110" w:type="dxa"/>
            <w:tcBorders>
              <w:top w:val="single" w:sz="4" w:space="0" w:color="auto"/>
              <w:left w:val="nil"/>
              <w:bottom w:val="nil"/>
            </w:tcBorders>
            <w:shd w:val="clear" w:color="auto" w:fill="auto"/>
            <w:noWrap/>
            <w:vAlign w:val="center"/>
            <w:hideMark/>
          </w:tcPr>
          <w:p w14:paraId="65B05BCE" w14:textId="77777777" w:rsidR="0022315C" w:rsidRPr="00E60C81" w:rsidRDefault="0022315C" w:rsidP="0062050F">
            <w:pPr>
              <w:autoSpaceDE w:val="0"/>
              <w:autoSpaceDN w:val="0"/>
              <w:adjustRightInd w:val="0"/>
              <w:snapToGrid w:val="0"/>
              <w:spacing w:line="240" w:lineRule="auto"/>
              <w:jc w:val="left"/>
              <w:rPr>
                <w:rFonts w:eastAsia="DengXian"/>
                <w:noProof w:val="0"/>
                <w:szCs w:val="16"/>
                <w:lang w:val="en-GB"/>
              </w:rPr>
            </w:pPr>
            <m:oMathPara>
              <m:oMathParaPr>
                <m:jc m:val="left"/>
              </m:oMathParaPr>
              <m:oMath>
                <m:r>
                  <m:rPr>
                    <m:sty m:val="p"/>
                  </m:rPr>
                  <w:rPr>
                    <w:rFonts w:ascii="Cambria Math" w:eastAsia="DengXian" w:hAnsi="Cambria Math"/>
                    <w:noProof w:val="0"/>
                    <w:szCs w:val="16"/>
                    <w:lang w:val="en-GB"/>
                  </w:rPr>
                  <m:t>MD</m:t>
                </m:r>
                <m:r>
                  <w:rPr>
                    <w:rFonts w:ascii="Cambria Math" w:eastAsia="DengXian" w:hAnsi="Cambria Math"/>
                    <w:noProof w:val="0"/>
                    <w:szCs w:val="16"/>
                    <w:lang w:val="en-GB"/>
                  </w:rPr>
                  <m:t>=</m:t>
                </m:r>
                <m:nary>
                  <m:naryPr>
                    <m:chr m:val="∑"/>
                    <m:ctrlPr>
                      <w:rPr>
                        <w:rFonts w:ascii="Cambria Math" w:eastAsia="DengXian" w:hAnsi="Cambria Math"/>
                        <w:i/>
                        <w:noProof w:val="0"/>
                        <w:szCs w:val="16"/>
                        <w:lang w:val="en-GB"/>
                      </w:rPr>
                    </m:ctrlPr>
                  </m:naryPr>
                  <m:sub>
                    <m:r>
                      <w:rPr>
                        <w:rFonts w:ascii="Cambria Math" w:eastAsia="DengXian" w:hAnsi="Cambria Math"/>
                        <w:noProof w:val="0"/>
                        <w:szCs w:val="16"/>
                        <w:lang w:val="en-GB"/>
                      </w:rPr>
                      <m:t>i=1</m:t>
                    </m:r>
                  </m:sub>
                  <m:sup>
                    <m:r>
                      <w:rPr>
                        <w:rFonts w:ascii="Cambria Math" w:eastAsia="DengXian" w:hAnsi="Cambria Math"/>
                        <w:noProof w:val="0"/>
                        <w:szCs w:val="16"/>
                        <w:lang w:val="en-GB"/>
                      </w:rPr>
                      <m:t>n</m:t>
                    </m:r>
                  </m:sup>
                  <m:e>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O</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S</m:t>
                        </m:r>
                      </m:e>
                      <m:sub>
                        <m:r>
                          <w:rPr>
                            <w:rFonts w:ascii="Cambria Math" w:eastAsia="DengXian" w:hAnsi="Cambria Math"/>
                            <w:noProof w:val="0"/>
                            <w:szCs w:val="16"/>
                            <w:lang w:val="en-GB"/>
                          </w:rPr>
                          <m:t>i</m:t>
                        </m:r>
                      </m:sub>
                    </m:sSub>
                    <m:r>
                      <w:rPr>
                        <w:rFonts w:ascii="Cambria Math" w:eastAsia="DengXian" w:hAnsi="Cambria Math"/>
                        <w:noProof w:val="0"/>
                        <w:szCs w:val="16"/>
                        <w:lang w:val="en-GB"/>
                      </w:rPr>
                      <m:t>)/n</m:t>
                    </m:r>
                  </m:e>
                </m:nary>
              </m:oMath>
            </m:oMathPara>
          </w:p>
        </w:tc>
        <w:tc>
          <w:tcPr>
            <w:tcW w:w="1275" w:type="dxa"/>
            <w:tcBorders>
              <w:top w:val="single" w:sz="4" w:space="0" w:color="auto"/>
              <w:left w:val="nil"/>
              <w:bottom w:val="nil"/>
              <w:right w:val="nil"/>
            </w:tcBorders>
            <w:shd w:val="clear" w:color="auto" w:fill="auto"/>
            <w:noWrap/>
            <w:vAlign w:val="center"/>
            <w:hideMark/>
          </w:tcPr>
          <w:p w14:paraId="39BEE6D9" w14:textId="77777777" w:rsidR="0022315C" w:rsidRPr="00E60C81" w:rsidRDefault="0022315C" w:rsidP="0062050F">
            <w:pPr>
              <w:autoSpaceDE w:val="0"/>
              <w:autoSpaceDN w:val="0"/>
              <w:adjustRightInd w:val="0"/>
              <w:snapToGrid w:val="0"/>
              <w:spacing w:line="240" w:lineRule="auto"/>
              <w:jc w:val="center"/>
              <w:rPr>
                <w:noProof w:val="0"/>
                <w:szCs w:val="16"/>
                <w:lang w:val="en-GB"/>
              </w:rPr>
            </w:pPr>
            <w:r w:rsidRPr="00E60C81">
              <w:rPr>
                <w:noProof w:val="0"/>
                <w:szCs w:val="16"/>
                <w:lang w:val="en-GB"/>
              </w:rPr>
              <w:t>−∞</w:t>
            </w:r>
          </w:p>
        </w:tc>
        <w:tc>
          <w:tcPr>
            <w:tcW w:w="1276" w:type="dxa"/>
            <w:tcBorders>
              <w:top w:val="single" w:sz="4" w:space="0" w:color="auto"/>
              <w:left w:val="nil"/>
              <w:bottom w:val="nil"/>
              <w:right w:val="nil"/>
            </w:tcBorders>
            <w:shd w:val="clear" w:color="auto" w:fill="auto"/>
            <w:noWrap/>
            <w:vAlign w:val="center"/>
            <w:hideMark/>
          </w:tcPr>
          <w:p w14:paraId="6BAAEAB8" w14:textId="77777777" w:rsidR="0022315C" w:rsidRPr="00E60C81" w:rsidRDefault="0022315C" w:rsidP="0062050F">
            <w:pPr>
              <w:autoSpaceDE w:val="0"/>
              <w:autoSpaceDN w:val="0"/>
              <w:adjustRightInd w:val="0"/>
              <w:snapToGrid w:val="0"/>
              <w:spacing w:line="240" w:lineRule="auto"/>
              <w:jc w:val="center"/>
              <w:rPr>
                <w:noProof w:val="0"/>
                <w:szCs w:val="16"/>
                <w:lang w:val="en-GB"/>
              </w:rPr>
            </w:pPr>
            <w:r w:rsidRPr="00E60C81">
              <w:rPr>
                <w:noProof w:val="0"/>
                <w:szCs w:val="16"/>
                <w:lang w:val="en-GB"/>
              </w:rPr>
              <w:t>∞</w:t>
            </w:r>
          </w:p>
        </w:tc>
        <w:tc>
          <w:tcPr>
            <w:tcW w:w="1276" w:type="dxa"/>
            <w:tcBorders>
              <w:top w:val="single" w:sz="4" w:space="0" w:color="auto"/>
              <w:left w:val="nil"/>
              <w:bottom w:val="nil"/>
              <w:right w:val="nil"/>
            </w:tcBorders>
            <w:shd w:val="clear" w:color="auto" w:fill="auto"/>
            <w:noWrap/>
            <w:vAlign w:val="center"/>
            <w:hideMark/>
          </w:tcPr>
          <w:p w14:paraId="16FB9786" w14:textId="77777777" w:rsidR="0022315C" w:rsidRPr="00E60C81" w:rsidRDefault="0022315C" w:rsidP="0062050F">
            <w:pPr>
              <w:autoSpaceDE w:val="0"/>
              <w:autoSpaceDN w:val="0"/>
              <w:adjustRightInd w:val="0"/>
              <w:snapToGrid w:val="0"/>
              <w:spacing w:line="240" w:lineRule="auto"/>
              <w:jc w:val="center"/>
              <w:rPr>
                <w:noProof w:val="0"/>
                <w:szCs w:val="16"/>
                <w:lang w:val="en-GB"/>
              </w:rPr>
            </w:pPr>
            <w:r w:rsidRPr="00E60C81">
              <w:rPr>
                <w:noProof w:val="0"/>
                <w:szCs w:val="16"/>
                <w:lang w:val="en-GB"/>
              </w:rPr>
              <w:t>0</w:t>
            </w:r>
          </w:p>
        </w:tc>
      </w:tr>
      <w:tr w:rsidR="0022315C" w:rsidRPr="00E60C81" w14:paraId="30671B84" w14:textId="77777777" w:rsidTr="0062050F">
        <w:tc>
          <w:tcPr>
            <w:tcW w:w="4110" w:type="dxa"/>
            <w:tcBorders>
              <w:top w:val="nil"/>
              <w:left w:val="nil"/>
              <w:bottom w:val="single" w:sz="8" w:space="0" w:color="auto"/>
            </w:tcBorders>
            <w:shd w:val="clear" w:color="auto" w:fill="auto"/>
            <w:noWrap/>
            <w:vAlign w:val="center"/>
            <w:hideMark/>
          </w:tcPr>
          <w:p w14:paraId="456E15B0" w14:textId="77777777" w:rsidR="0022315C" w:rsidRPr="00E60C81" w:rsidRDefault="0022315C" w:rsidP="0062050F">
            <w:pPr>
              <w:autoSpaceDE w:val="0"/>
              <w:autoSpaceDN w:val="0"/>
              <w:adjustRightInd w:val="0"/>
              <w:snapToGrid w:val="0"/>
              <w:spacing w:line="240" w:lineRule="auto"/>
              <w:jc w:val="left"/>
              <w:rPr>
                <w:rFonts w:eastAsia="DengXian"/>
                <w:noProof w:val="0"/>
                <w:szCs w:val="16"/>
                <w:lang w:val="en-GB"/>
              </w:rPr>
            </w:pPr>
            <m:oMathPara>
              <m:oMathParaPr>
                <m:jc m:val="left"/>
              </m:oMathParaPr>
              <m:oMath>
                <m:r>
                  <m:rPr>
                    <m:sty m:val="p"/>
                  </m:rPr>
                  <w:rPr>
                    <w:rFonts w:ascii="Cambria Math" w:eastAsia="DengXian" w:hAnsi="Cambria Math"/>
                    <w:noProof w:val="0"/>
                    <w:szCs w:val="16"/>
                    <w:lang w:val="en-GB"/>
                  </w:rPr>
                  <m:t>RE</m:t>
                </m:r>
                <m:r>
                  <w:rPr>
                    <w:rFonts w:ascii="Cambria Math" w:eastAsia="DengXian" w:hAnsi="Cambria Math"/>
                    <w:noProof w:val="0"/>
                    <w:szCs w:val="16"/>
                    <w:lang w:val="en-GB"/>
                  </w:rPr>
                  <m:t>=</m:t>
                </m:r>
                <m:f>
                  <m:fPr>
                    <m:ctrlPr>
                      <w:rPr>
                        <w:rFonts w:ascii="Cambria Math" w:eastAsia="DengXian" w:hAnsi="Cambria Math"/>
                        <w:i/>
                        <w:noProof w:val="0"/>
                        <w:szCs w:val="16"/>
                        <w:lang w:val="en-GB"/>
                      </w:rPr>
                    </m:ctrlPr>
                  </m:fPr>
                  <m:num>
                    <m:r>
                      <w:rPr>
                        <w:rFonts w:ascii="Cambria Math" w:eastAsia="DengXian" w:hAnsi="Cambria Math"/>
                        <w:noProof w:val="0"/>
                        <w:szCs w:val="16"/>
                        <w:lang w:val="en-GB"/>
                      </w:rPr>
                      <m:t>100</m:t>
                    </m:r>
                  </m:num>
                  <m:den>
                    <m:r>
                      <w:rPr>
                        <w:rFonts w:ascii="Cambria Math" w:eastAsia="DengXian" w:hAnsi="Cambria Math"/>
                        <w:noProof w:val="0"/>
                        <w:szCs w:val="16"/>
                        <w:lang w:val="en-GB"/>
                      </w:rPr>
                      <m:t>n</m:t>
                    </m:r>
                  </m:den>
                </m:f>
                <m:nary>
                  <m:naryPr>
                    <m:chr m:val="∑"/>
                    <m:ctrlPr>
                      <w:rPr>
                        <w:rFonts w:ascii="Cambria Math" w:eastAsia="DengXian" w:hAnsi="Cambria Math"/>
                        <w:i/>
                        <w:noProof w:val="0"/>
                        <w:szCs w:val="16"/>
                        <w:lang w:val="en-GB"/>
                      </w:rPr>
                    </m:ctrlPr>
                  </m:naryPr>
                  <m:sub>
                    <m:r>
                      <w:rPr>
                        <w:rFonts w:ascii="Cambria Math" w:eastAsia="DengXian" w:hAnsi="Cambria Math"/>
                        <w:noProof w:val="0"/>
                        <w:szCs w:val="16"/>
                        <w:lang w:val="en-GB"/>
                      </w:rPr>
                      <m:t>i=1</m:t>
                    </m:r>
                  </m:sub>
                  <m:sup>
                    <m:r>
                      <w:rPr>
                        <w:rFonts w:ascii="Cambria Math" w:eastAsia="DengXian" w:hAnsi="Cambria Math"/>
                        <w:noProof w:val="0"/>
                        <w:szCs w:val="16"/>
                        <w:lang w:val="en-GB"/>
                      </w:rPr>
                      <m:t>n</m:t>
                    </m:r>
                  </m:sup>
                  <m:e>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S</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O</m:t>
                        </m:r>
                      </m:e>
                      <m:sub>
                        <m:r>
                          <w:rPr>
                            <w:rFonts w:ascii="Cambria Math" w:eastAsia="DengXian" w:hAnsi="Cambria Math"/>
                            <w:noProof w:val="0"/>
                            <w:szCs w:val="16"/>
                            <w:lang w:val="en-GB"/>
                          </w:rPr>
                          <m:t>i</m:t>
                        </m:r>
                      </m:sub>
                    </m:sSub>
                    <m:r>
                      <w:rPr>
                        <w:rFonts w:ascii="Cambria Math" w:eastAsia="DengXian" w:hAnsi="Cambria Math"/>
                        <w:noProof w:val="0"/>
                        <w:szCs w:val="16"/>
                        <w:lang w:val="en-GB"/>
                      </w:rPr>
                      <m:t>)/</m:t>
                    </m:r>
                    <m:sSub>
                      <m:sSubPr>
                        <m:ctrlPr>
                          <w:rPr>
                            <w:rFonts w:ascii="Cambria Math" w:eastAsia="DengXian" w:hAnsi="Cambria Math"/>
                            <w:i/>
                            <w:noProof w:val="0"/>
                            <w:szCs w:val="16"/>
                            <w:lang w:val="en-GB"/>
                          </w:rPr>
                        </m:ctrlPr>
                      </m:sSubPr>
                      <m:e>
                        <m:r>
                          <w:rPr>
                            <w:rFonts w:ascii="Cambria Math" w:eastAsia="DengXian" w:hAnsi="Cambria Math"/>
                            <w:noProof w:val="0"/>
                            <w:szCs w:val="16"/>
                            <w:lang w:val="en-GB"/>
                          </w:rPr>
                          <m:t>O</m:t>
                        </m:r>
                      </m:e>
                      <m:sub>
                        <m:r>
                          <w:rPr>
                            <w:rFonts w:ascii="Cambria Math" w:eastAsia="DengXian" w:hAnsi="Cambria Math"/>
                            <w:noProof w:val="0"/>
                            <w:szCs w:val="16"/>
                            <w:lang w:val="en-GB"/>
                          </w:rPr>
                          <m:t>i</m:t>
                        </m:r>
                      </m:sub>
                    </m:sSub>
                  </m:e>
                </m:nary>
              </m:oMath>
            </m:oMathPara>
          </w:p>
        </w:tc>
        <w:tc>
          <w:tcPr>
            <w:tcW w:w="1275" w:type="dxa"/>
            <w:tcBorders>
              <w:top w:val="nil"/>
              <w:left w:val="nil"/>
              <w:bottom w:val="single" w:sz="8" w:space="0" w:color="auto"/>
              <w:right w:val="nil"/>
            </w:tcBorders>
            <w:shd w:val="clear" w:color="auto" w:fill="auto"/>
            <w:noWrap/>
            <w:vAlign w:val="center"/>
            <w:hideMark/>
          </w:tcPr>
          <w:p w14:paraId="2B42DB87" w14:textId="77777777" w:rsidR="0022315C" w:rsidRPr="00E60C81" w:rsidRDefault="0022315C" w:rsidP="0062050F">
            <w:pPr>
              <w:autoSpaceDE w:val="0"/>
              <w:autoSpaceDN w:val="0"/>
              <w:adjustRightInd w:val="0"/>
              <w:snapToGrid w:val="0"/>
              <w:spacing w:line="240" w:lineRule="auto"/>
              <w:jc w:val="center"/>
              <w:rPr>
                <w:rFonts w:eastAsia="DengXian"/>
                <w:noProof w:val="0"/>
                <w:szCs w:val="16"/>
                <w:lang w:val="en-GB"/>
              </w:rPr>
            </w:pPr>
            <w:r w:rsidRPr="00E60C81">
              <w:rPr>
                <w:noProof w:val="0"/>
                <w:szCs w:val="16"/>
                <w:lang w:val="en-GB"/>
              </w:rPr>
              <w:t>−∞</w:t>
            </w:r>
          </w:p>
        </w:tc>
        <w:tc>
          <w:tcPr>
            <w:tcW w:w="1276" w:type="dxa"/>
            <w:tcBorders>
              <w:top w:val="nil"/>
              <w:left w:val="nil"/>
              <w:bottom w:val="single" w:sz="8" w:space="0" w:color="auto"/>
              <w:right w:val="nil"/>
            </w:tcBorders>
            <w:shd w:val="clear" w:color="auto" w:fill="auto"/>
            <w:noWrap/>
            <w:vAlign w:val="center"/>
            <w:hideMark/>
          </w:tcPr>
          <w:p w14:paraId="3EEC94AC" w14:textId="77777777" w:rsidR="0022315C" w:rsidRPr="00E60C81" w:rsidRDefault="0022315C" w:rsidP="0062050F">
            <w:pPr>
              <w:autoSpaceDE w:val="0"/>
              <w:autoSpaceDN w:val="0"/>
              <w:adjustRightInd w:val="0"/>
              <w:snapToGrid w:val="0"/>
              <w:spacing w:line="240" w:lineRule="auto"/>
              <w:jc w:val="center"/>
              <w:rPr>
                <w:rFonts w:eastAsia="DengXian"/>
                <w:noProof w:val="0"/>
                <w:szCs w:val="16"/>
                <w:lang w:val="en-GB"/>
              </w:rPr>
            </w:pPr>
            <w:r w:rsidRPr="00E60C81">
              <w:rPr>
                <w:noProof w:val="0"/>
                <w:szCs w:val="16"/>
                <w:lang w:val="en-GB"/>
              </w:rPr>
              <w:t>∞</w:t>
            </w:r>
          </w:p>
        </w:tc>
        <w:tc>
          <w:tcPr>
            <w:tcW w:w="1276" w:type="dxa"/>
            <w:tcBorders>
              <w:top w:val="nil"/>
              <w:left w:val="nil"/>
              <w:bottom w:val="single" w:sz="8" w:space="0" w:color="auto"/>
              <w:right w:val="nil"/>
            </w:tcBorders>
            <w:shd w:val="clear" w:color="auto" w:fill="auto"/>
            <w:noWrap/>
            <w:vAlign w:val="center"/>
            <w:hideMark/>
          </w:tcPr>
          <w:p w14:paraId="15106108" w14:textId="77777777" w:rsidR="0022315C" w:rsidRPr="00E60C81" w:rsidRDefault="0022315C" w:rsidP="0062050F">
            <w:pPr>
              <w:autoSpaceDE w:val="0"/>
              <w:autoSpaceDN w:val="0"/>
              <w:adjustRightInd w:val="0"/>
              <w:snapToGrid w:val="0"/>
              <w:spacing w:line="240" w:lineRule="auto"/>
              <w:jc w:val="center"/>
              <w:rPr>
                <w:rFonts w:eastAsia="DengXian"/>
                <w:noProof w:val="0"/>
                <w:szCs w:val="16"/>
                <w:lang w:val="en-GB"/>
              </w:rPr>
            </w:pPr>
            <w:r w:rsidRPr="00E60C81">
              <w:rPr>
                <w:noProof w:val="0"/>
                <w:szCs w:val="16"/>
                <w:lang w:val="en-GB"/>
              </w:rPr>
              <w:t>0</w:t>
            </w:r>
          </w:p>
        </w:tc>
      </w:tr>
    </w:tbl>
    <w:p w14:paraId="5EB5679A" w14:textId="110C6643" w:rsidR="00DB309C" w:rsidRPr="00E60C81" w:rsidRDefault="0022315C" w:rsidP="0022315C">
      <w:pPr>
        <w:pStyle w:val="MDPI21heading1"/>
        <w:rPr>
          <w:lang w:val="en-GB"/>
        </w:rPr>
      </w:pPr>
      <w:r w:rsidRPr="00E60C81">
        <w:rPr>
          <w:lang w:val="en-GB"/>
        </w:rPr>
        <w:t xml:space="preserve">3. </w:t>
      </w:r>
      <w:r w:rsidR="00DB309C" w:rsidRPr="00E60C81">
        <w:rPr>
          <w:lang w:val="en-GB"/>
        </w:rPr>
        <w:t>Results</w:t>
      </w:r>
    </w:p>
    <w:p w14:paraId="70545556" w14:textId="6036685F" w:rsidR="00DB309C" w:rsidRPr="00E60C81" w:rsidRDefault="008669A0" w:rsidP="008669A0">
      <w:pPr>
        <w:pStyle w:val="MDPI22heading2"/>
        <w:rPr>
          <w:noProof w:val="0"/>
          <w:lang w:val="en-GB"/>
        </w:rPr>
      </w:pPr>
      <w:r w:rsidRPr="00E60C81">
        <w:rPr>
          <w:noProof w:val="0"/>
          <w:lang w:val="en-GB"/>
        </w:rPr>
        <w:t xml:space="preserve">3.1. </w:t>
      </w:r>
      <w:r w:rsidR="00DB309C" w:rsidRPr="00E60C81">
        <w:rPr>
          <w:noProof w:val="0"/>
          <w:lang w:val="en-GB"/>
        </w:rPr>
        <w:t xml:space="preserve">Model </w:t>
      </w:r>
      <w:r w:rsidRPr="00E60C81">
        <w:rPr>
          <w:noProof w:val="0"/>
          <w:lang w:val="en-GB"/>
        </w:rPr>
        <w:t>Performance</w:t>
      </w:r>
    </w:p>
    <w:p w14:paraId="6E5AAEA3" w14:textId="1BB5670A" w:rsidR="00DB309C" w:rsidRPr="00E60C81" w:rsidRDefault="00DB309C" w:rsidP="008669A0">
      <w:pPr>
        <w:pStyle w:val="MDPI31text"/>
        <w:rPr>
          <w:lang w:val="en-GB"/>
        </w:rPr>
      </w:pPr>
      <w:r w:rsidRPr="00E60C81">
        <w:rPr>
          <w:lang w:val="en-GB"/>
        </w:rPr>
        <w:t>Visual comparisons between simulated and observed wheat and maize grain yields over the 20-year experimental period are shown in Figure 3 together with model performance indices in Table 3 for separate calibration and validation datasets. Visually, the pattern and magnitude of simulated grain yield agreed well with the observed values. Simulated wheat yield tended to capture the high observed peaks but tended to over-</w:t>
      </w:r>
      <w:r w:rsidRPr="00E60C81">
        <w:rPr>
          <w:color w:val="auto"/>
          <w:lang w:val="en-GB"/>
        </w:rPr>
        <w:t xml:space="preserve">predict over the entire period (Figure 3a), which was confirmed by negative values of the accuracy index (MD) in </w:t>
      </w:r>
      <w:r w:rsidRPr="00E60C81">
        <w:rPr>
          <w:lang w:val="en-GB"/>
        </w:rPr>
        <w:t>Table 3</w:t>
      </w:r>
      <w:r w:rsidRPr="00E60C81">
        <w:rPr>
          <w:color w:val="auto"/>
          <w:lang w:val="en-GB"/>
        </w:rPr>
        <w:t xml:space="preserve">. Conversely, simulated maize did not capture the observed </w:t>
      </w:r>
      <w:r w:rsidRPr="00E60C81">
        <w:rPr>
          <w:lang w:val="en-GB"/>
        </w:rPr>
        <w:t>unusually low yields in 1997 and 2004 (Figure 3b) but tended to under-predict over the entire period (i.e.</w:t>
      </w:r>
      <w:r w:rsidR="00053289" w:rsidRPr="00E60C81">
        <w:rPr>
          <w:lang w:val="en-GB"/>
        </w:rPr>
        <w:t>,</w:t>
      </w:r>
      <w:r w:rsidRPr="00E60C81">
        <w:rPr>
          <w:lang w:val="en-GB"/>
        </w:rPr>
        <w:t xml:space="preserve"> positive values of M</w:t>
      </w:r>
      <w:r w:rsidR="0023640D" w:rsidRPr="00E60C81">
        <w:rPr>
          <w:lang w:val="en-GB"/>
        </w:rPr>
        <w:t>D</w:t>
      </w:r>
      <w:r w:rsidRPr="00E60C81">
        <w:rPr>
          <w:lang w:val="en-GB"/>
        </w:rPr>
        <w:t xml:space="preserve"> in Table 3). For the entire period, simulated </w:t>
      </w:r>
      <w:r w:rsidRPr="00E60C81">
        <w:rPr>
          <w:lang w:val="en-GB"/>
        </w:rPr>
        <w:lastRenderedPageBreak/>
        <w:t xml:space="preserve">grain yield for wheat was over-predicted by 17.3% while for maize, it was under-predicted by 6.3%. As would be expected, all model performance indices showed a decrease in model accuracy moving from the calibration to validation datasets (Table 3). The </w:t>
      </w:r>
      <w:r w:rsidRPr="00E60C81">
        <w:rPr>
          <w:color w:val="auto"/>
          <w:lang w:val="en-GB"/>
        </w:rPr>
        <w:t xml:space="preserve">statistical results confirmed that the correlations between simulated and observed data indicated reasonably accurate model performance as all </w:t>
      </w:r>
      <w:r w:rsidRPr="00E60C81">
        <w:rPr>
          <w:i/>
          <w:color w:val="auto"/>
          <w:lang w:val="en-GB"/>
        </w:rPr>
        <w:t>r</w:t>
      </w:r>
      <w:r w:rsidRPr="00E60C81">
        <w:rPr>
          <w:color w:val="auto"/>
          <w:lang w:val="en-GB"/>
        </w:rPr>
        <w:t xml:space="preserve"> &gt; 0.6. Further, all EF &gt; 0 and three of the four CD &gt; 1 which indicated the </w:t>
      </w:r>
      <w:r w:rsidRPr="00E60C81">
        <w:rPr>
          <w:lang w:val="en-GB"/>
        </w:rPr>
        <w:t>simulated values could estimate the trend in the observed data more accurately than that in observed mean. In summary, the results suggested that the SPACSYS model could provide reasonably accurate yield predictions for both crops.</w:t>
      </w:r>
      <w:bookmarkStart w:id="4" w:name="_Ref81145440"/>
    </w:p>
    <w:bookmarkEnd w:id="4"/>
    <w:p w14:paraId="6F249645" w14:textId="19AF04F2" w:rsidR="00DB309C" w:rsidRPr="00E60C81" w:rsidRDefault="008669A0" w:rsidP="008669A0">
      <w:pPr>
        <w:pStyle w:val="MDPI41tablecaption"/>
        <w:rPr>
          <w:rFonts w:eastAsia="SimHei"/>
          <w:snapToGrid w:val="0"/>
          <w:lang w:val="en-GB"/>
        </w:rPr>
      </w:pPr>
      <w:r w:rsidRPr="00E60C81">
        <w:rPr>
          <w:b/>
          <w:lang w:val="en-GB"/>
        </w:rPr>
        <w:t xml:space="preserve">Table 3. </w:t>
      </w:r>
      <w:r w:rsidR="00DB309C" w:rsidRPr="00E60C81">
        <w:rPr>
          <w:rFonts w:eastAsiaTheme="minorEastAsia"/>
          <w:snapToGrid w:val="0"/>
          <w:lang w:val="en-GB"/>
        </w:rPr>
        <w:t>Model evaluation diagnostics for simulated yield of wheat and maize.</w:t>
      </w:r>
    </w:p>
    <w:tbl>
      <w:tblPr>
        <w:tblW w:w="7540" w:type="dxa"/>
        <w:tblInd w:w="2608" w:type="dxa"/>
        <w:tblLayout w:type="fixed"/>
        <w:tblCellMar>
          <w:left w:w="0" w:type="dxa"/>
          <w:right w:w="0" w:type="dxa"/>
        </w:tblCellMar>
        <w:tblLook w:val="04A0" w:firstRow="1" w:lastRow="0" w:firstColumn="1" w:lastColumn="0" w:noHBand="0" w:noVBand="1"/>
      </w:tblPr>
      <w:tblGrid>
        <w:gridCol w:w="1188"/>
        <w:gridCol w:w="1631"/>
        <w:gridCol w:w="1545"/>
        <w:gridCol w:w="1631"/>
        <w:gridCol w:w="1545"/>
      </w:tblGrid>
      <w:tr w:rsidR="008669A0" w:rsidRPr="00E60C81" w14:paraId="612ECB72" w14:textId="77777777" w:rsidTr="008669A0">
        <w:trPr>
          <w:cantSplit/>
        </w:trPr>
        <w:tc>
          <w:tcPr>
            <w:tcW w:w="1188" w:type="dxa"/>
            <w:vMerge w:val="restart"/>
            <w:tcBorders>
              <w:top w:val="single" w:sz="8" w:space="0" w:color="auto"/>
              <w:left w:val="nil"/>
              <w:bottom w:val="single" w:sz="4" w:space="0" w:color="000000"/>
              <w:right w:val="nil"/>
            </w:tcBorders>
            <w:shd w:val="clear" w:color="auto" w:fill="auto"/>
            <w:noWrap/>
            <w:vAlign w:val="center"/>
            <w:hideMark/>
          </w:tcPr>
          <w:p w14:paraId="69A5D6B1" w14:textId="6A5D68D7" w:rsidR="008669A0" w:rsidRPr="00E60C81" w:rsidRDefault="008669A0" w:rsidP="008669A0">
            <w:pPr>
              <w:pStyle w:val="EndNoteBibliographyTitle"/>
              <w:autoSpaceDE w:val="0"/>
              <w:autoSpaceDN w:val="0"/>
              <w:adjustRightInd w:val="0"/>
              <w:snapToGrid w:val="0"/>
              <w:spacing w:line="240" w:lineRule="auto"/>
              <w:rPr>
                <w:rFonts w:eastAsia="DengXian"/>
                <w:b/>
                <w:noProof w:val="0"/>
                <w:sz w:val="20"/>
              </w:rPr>
            </w:pPr>
            <w:r w:rsidRPr="00E60C81">
              <w:rPr>
                <w:rFonts w:eastAsia="DengXian"/>
                <w:b/>
                <w:noProof w:val="0"/>
                <w:sz w:val="20"/>
              </w:rPr>
              <w:t xml:space="preserve">Index </w:t>
            </w:r>
            <w:r w:rsidRPr="00E60C81">
              <w:rPr>
                <w:rFonts w:eastAsia="DengXian"/>
                <w:b/>
                <w:noProof w:val="0"/>
                <w:sz w:val="20"/>
                <w:vertAlign w:val="superscript"/>
              </w:rPr>
              <w:t>1</w:t>
            </w:r>
          </w:p>
        </w:tc>
        <w:tc>
          <w:tcPr>
            <w:tcW w:w="3176" w:type="dxa"/>
            <w:gridSpan w:val="2"/>
            <w:tcBorders>
              <w:top w:val="single" w:sz="8" w:space="0" w:color="auto"/>
              <w:left w:val="nil"/>
              <w:bottom w:val="single" w:sz="4" w:space="0" w:color="auto"/>
              <w:right w:val="nil"/>
            </w:tcBorders>
            <w:shd w:val="clear" w:color="auto" w:fill="auto"/>
            <w:noWrap/>
            <w:vAlign w:val="center"/>
            <w:hideMark/>
          </w:tcPr>
          <w:p w14:paraId="1A2A276F" w14:textId="77777777" w:rsidR="008669A0" w:rsidRPr="00E60C81" w:rsidRDefault="008669A0" w:rsidP="008669A0">
            <w:pPr>
              <w:pStyle w:val="EndNoteBibliographyTitle"/>
              <w:autoSpaceDE w:val="0"/>
              <w:autoSpaceDN w:val="0"/>
              <w:adjustRightInd w:val="0"/>
              <w:snapToGrid w:val="0"/>
              <w:spacing w:line="240" w:lineRule="auto"/>
              <w:rPr>
                <w:rFonts w:eastAsia="DengXian"/>
                <w:b/>
                <w:noProof w:val="0"/>
                <w:sz w:val="20"/>
              </w:rPr>
            </w:pPr>
            <w:r w:rsidRPr="00E60C81">
              <w:rPr>
                <w:rFonts w:eastAsia="DengXian"/>
                <w:b/>
                <w:noProof w:val="0"/>
                <w:sz w:val="20"/>
              </w:rPr>
              <w:t>Wheat</w:t>
            </w:r>
          </w:p>
        </w:tc>
        <w:tc>
          <w:tcPr>
            <w:tcW w:w="3176" w:type="dxa"/>
            <w:gridSpan w:val="2"/>
            <w:tcBorders>
              <w:top w:val="single" w:sz="8" w:space="0" w:color="auto"/>
              <w:left w:val="nil"/>
              <w:bottom w:val="single" w:sz="4" w:space="0" w:color="auto"/>
              <w:right w:val="nil"/>
            </w:tcBorders>
            <w:shd w:val="clear" w:color="auto" w:fill="auto"/>
            <w:noWrap/>
            <w:vAlign w:val="center"/>
            <w:hideMark/>
          </w:tcPr>
          <w:p w14:paraId="141E1596" w14:textId="77777777" w:rsidR="008669A0" w:rsidRPr="00E60C81" w:rsidRDefault="008669A0" w:rsidP="008669A0">
            <w:pPr>
              <w:pStyle w:val="EndNoteBibliographyTitle"/>
              <w:autoSpaceDE w:val="0"/>
              <w:autoSpaceDN w:val="0"/>
              <w:adjustRightInd w:val="0"/>
              <w:snapToGrid w:val="0"/>
              <w:spacing w:line="240" w:lineRule="auto"/>
              <w:rPr>
                <w:rFonts w:eastAsia="DengXian"/>
                <w:b/>
                <w:noProof w:val="0"/>
                <w:sz w:val="20"/>
              </w:rPr>
            </w:pPr>
            <w:r w:rsidRPr="00E60C81">
              <w:rPr>
                <w:rFonts w:eastAsia="DengXian"/>
                <w:b/>
                <w:noProof w:val="0"/>
                <w:sz w:val="20"/>
              </w:rPr>
              <w:t>Maize</w:t>
            </w:r>
          </w:p>
        </w:tc>
      </w:tr>
      <w:tr w:rsidR="008669A0" w:rsidRPr="00E60C81" w14:paraId="30C4F05D" w14:textId="77777777" w:rsidTr="008669A0">
        <w:trPr>
          <w:cantSplit/>
        </w:trPr>
        <w:tc>
          <w:tcPr>
            <w:tcW w:w="1188" w:type="dxa"/>
            <w:vMerge/>
            <w:tcBorders>
              <w:top w:val="single" w:sz="4" w:space="0" w:color="auto"/>
              <w:left w:val="nil"/>
              <w:bottom w:val="single" w:sz="4" w:space="0" w:color="auto"/>
              <w:right w:val="nil"/>
            </w:tcBorders>
            <w:shd w:val="clear" w:color="auto" w:fill="auto"/>
            <w:vAlign w:val="center"/>
            <w:hideMark/>
          </w:tcPr>
          <w:p w14:paraId="5B3FB7D8" w14:textId="77777777" w:rsidR="008669A0" w:rsidRPr="00E60C81" w:rsidRDefault="008669A0" w:rsidP="008669A0">
            <w:pPr>
              <w:pStyle w:val="EndNoteBibliographyTitle"/>
              <w:autoSpaceDE w:val="0"/>
              <w:autoSpaceDN w:val="0"/>
              <w:adjustRightInd w:val="0"/>
              <w:snapToGrid w:val="0"/>
              <w:spacing w:line="240" w:lineRule="auto"/>
              <w:rPr>
                <w:rFonts w:eastAsia="DengXian"/>
                <w:b/>
                <w:noProof w:val="0"/>
                <w:sz w:val="20"/>
              </w:rPr>
            </w:pPr>
          </w:p>
        </w:tc>
        <w:tc>
          <w:tcPr>
            <w:tcW w:w="1631" w:type="dxa"/>
            <w:tcBorders>
              <w:top w:val="nil"/>
              <w:left w:val="nil"/>
              <w:bottom w:val="single" w:sz="4" w:space="0" w:color="auto"/>
              <w:right w:val="nil"/>
            </w:tcBorders>
            <w:shd w:val="clear" w:color="auto" w:fill="auto"/>
            <w:noWrap/>
            <w:vAlign w:val="center"/>
            <w:hideMark/>
          </w:tcPr>
          <w:p w14:paraId="367CB4BB" w14:textId="77777777" w:rsidR="008669A0" w:rsidRPr="00E60C81" w:rsidRDefault="008669A0" w:rsidP="008669A0">
            <w:pPr>
              <w:pStyle w:val="EndNoteBibliographyTitle"/>
              <w:autoSpaceDE w:val="0"/>
              <w:autoSpaceDN w:val="0"/>
              <w:adjustRightInd w:val="0"/>
              <w:snapToGrid w:val="0"/>
              <w:spacing w:line="240" w:lineRule="auto"/>
              <w:rPr>
                <w:rFonts w:eastAsia="DengXian"/>
                <w:b/>
                <w:noProof w:val="0"/>
                <w:sz w:val="20"/>
              </w:rPr>
            </w:pPr>
            <w:r w:rsidRPr="00E60C81">
              <w:rPr>
                <w:rFonts w:eastAsia="DengXian"/>
                <w:b/>
                <w:noProof w:val="0"/>
                <w:sz w:val="20"/>
              </w:rPr>
              <w:t>Calibration</w:t>
            </w:r>
          </w:p>
        </w:tc>
        <w:tc>
          <w:tcPr>
            <w:tcW w:w="1545" w:type="dxa"/>
            <w:tcBorders>
              <w:top w:val="nil"/>
              <w:left w:val="nil"/>
              <w:bottom w:val="single" w:sz="4" w:space="0" w:color="auto"/>
              <w:right w:val="nil"/>
            </w:tcBorders>
            <w:shd w:val="clear" w:color="auto" w:fill="auto"/>
            <w:noWrap/>
            <w:vAlign w:val="center"/>
            <w:hideMark/>
          </w:tcPr>
          <w:p w14:paraId="692E4CE9" w14:textId="77777777" w:rsidR="008669A0" w:rsidRPr="00E60C81" w:rsidRDefault="008669A0" w:rsidP="008669A0">
            <w:pPr>
              <w:pStyle w:val="EndNoteBibliographyTitle"/>
              <w:autoSpaceDE w:val="0"/>
              <w:autoSpaceDN w:val="0"/>
              <w:adjustRightInd w:val="0"/>
              <w:snapToGrid w:val="0"/>
              <w:spacing w:line="240" w:lineRule="auto"/>
              <w:rPr>
                <w:rFonts w:eastAsia="DengXian"/>
                <w:b/>
                <w:noProof w:val="0"/>
                <w:sz w:val="20"/>
              </w:rPr>
            </w:pPr>
            <w:r w:rsidRPr="00E60C81">
              <w:rPr>
                <w:rFonts w:eastAsia="DengXian"/>
                <w:b/>
                <w:noProof w:val="0"/>
                <w:sz w:val="20"/>
              </w:rPr>
              <w:t>Validation</w:t>
            </w:r>
          </w:p>
        </w:tc>
        <w:tc>
          <w:tcPr>
            <w:tcW w:w="1631" w:type="dxa"/>
            <w:tcBorders>
              <w:top w:val="nil"/>
              <w:left w:val="nil"/>
              <w:bottom w:val="single" w:sz="4" w:space="0" w:color="auto"/>
              <w:right w:val="nil"/>
            </w:tcBorders>
            <w:shd w:val="clear" w:color="auto" w:fill="auto"/>
            <w:noWrap/>
            <w:vAlign w:val="center"/>
            <w:hideMark/>
          </w:tcPr>
          <w:p w14:paraId="0F796800" w14:textId="77777777" w:rsidR="008669A0" w:rsidRPr="00E60C81" w:rsidRDefault="008669A0" w:rsidP="008669A0">
            <w:pPr>
              <w:pStyle w:val="EndNoteBibliographyTitle"/>
              <w:autoSpaceDE w:val="0"/>
              <w:autoSpaceDN w:val="0"/>
              <w:adjustRightInd w:val="0"/>
              <w:snapToGrid w:val="0"/>
              <w:spacing w:line="240" w:lineRule="auto"/>
              <w:rPr>
                <w:rFonts w:eastAsia="DengXian"/>
                <w:b/>
                <w:noProof w:val="0"/>
                <w:sz w:val="20"/>
              </w:rPr>
            </w:pPr>
            <w:r w:rsidRPr="00E60C81">
              <w:rPr>
                <w:rFonts w:eastAsia="DengXian"/>
                <w:b/>
                <w:noProof w:val="0"/>
                <w:sz w:val="20"/>
              </w:rPr>
              <w:t>Calibration</w:t>
            </w:r>
          </w:p>
        </w:tc>
        <w:tc>
          <w:tcPr>
            <w:tcW w:w="1545" w:type="dxa"/>
            <w:tcBorders>
              <w:top w:val="nil"/>
              <w:left w:val="nil"/>
              <w:bottom w:val="single" w:sz="4" w:space="0" w:color="auto"/>
              <w:right w:val="nil"/>
            </w:tcBorders>
            <w:shd w:val="clear" w:color="auto" w:fill="auto"/>
            <w:noWrap/>
            <w:vAlign w:val="center"/>
            <w:hideMark/>
          </w:tcPr>
          <w:p w14:paraId="3F977735" w14:textId="77777777" w:rsidR="008669A0" w:rsidRPr="00E60C81" w:rsidRDefault="008669A0" w:rsidP="008669A0">
            <w:pPr>
              <w:pStyle w:val="EndNoteBibliographyTitle"/>
              <w:autoSpaceDE w:val="0"/>
              <w:autoSpaceDN w:val="0"/>
              <w:adjustRightInd w:val="0"/>
              <w:snapToGrid w:val="0"/>
              <w:spacing w:line="240" w:lineRule="auto"/>
              <w:rPr>
                <w:rFonts w:eastAsia="DengXian"/>
                <w:b/>
                <w:noProof w:val="0"/>
                <w:sz w:val="20"/>
              </w:rPr>
            </w:pPr>
            <w:r w:rsidRPr="00E60C81">
              <w:rPr>
                <w:rFonts w:eastAsia="DengXian"/>
                <w:b/>
                <w:noProof w:val="0"/>
                <w:sz w:val="20"/>
              </w:rPr>
              <w:t>Validation</w:t>
            </w:r>
          </w:p>
        </w:tc>
      </w:tr>
      <w:tr w:rsidR="008669A0" w:rsidRPr="00E60C81" w14:paraId="033931C1" w14:textId="77777777" w:rsidTr="008669A0">
        <w:trPr>
          <w:cantSplit/>
        </w:trPr>
        <w:tc>
          <w:tcPr>
            <w:tcW w:w="1188" w:type="dxa"/>
            <w:tcBorders>
              <w:top w:val="single" w:sz="4" w:space="0" w:color="auto"/>
              <w:left w:val="nil"/>
              <w:bottom w:val="nil"/>
              <w:right w:val="nil"/>
            </w:tcBorders>
            <w:shd w:val="clear" w:color="auto" w:fill="auto"/>
            <w:noWrap/>
            <w:vAlign w:val="center"/>
            <w:hideMark/>
          </w:tcPr>
          <w:p w14:paraId="0E45FDE6" w14:textId="77777777" w:rsidR="008669A0" w:rsidRPr="00E60C81" w:rsidRDefault="008669A0" w:rsidP="008669A0">
            <w:pPr>
              <w:pStyle w:val="EndNoteBibliographyTitle"/>
              <w:autoSpaceDE w:val="0"/>
              <w:autoSpaceDN w:val="0"/>
              <w:adjustRightInd w:val="0"/>
              <w:snapToGrid w:val="0"/>
              <w:spacing w:line="240" w:lineRule="auto"/>
              <w:rPr>
                <w:rFonts w:eastAsia="DengXian"/>
                <w:i/>
                <w:noProof w:val="0"/>
                <w:sz w:val="20"/>
              </w:rPr>
            </w:pPr>
            <w:r w:rsidRPr="00E60C81">
              <w:rPr>
                <w:rFonts w:eastAsia="DengXian"/>
                <w:i/>
                <w:noProof w:val="0"/>
                <w:sz w:val="20"/>
              </w:rPr>
              <w:t>r</w:t>
            </w:r>
          </w:p>
        </w:tc>
        <w:tc>
          <w:tcPr>
            <w:tcW w:w="1631" w:type="dxa"/>
            <w:tcBorders>
              <w:top w:val="single" w:sz="4" w:space="0" w:color="auto"/>
              <w:left w:val="nil"/>
              <w:bottom w:val="nil"/>
              <w:right w:val="nil"/>
            </w:tcBorders>
            <w:shd w:val="clear" w:color="auto" w:fill="auto"/>
            <w:noWrap/>
            <w:vAlign w:val="center"/>
            <w:hideMark/>
          </w:tcPr>
          <w:p w14:paraId="2E2A196D"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0.75</w:t>
            </w:r>
          </w:p>
        </w:tc>
        <w:tc>
          <w:tcPr>
            <w:tcW w:w="1545" w:type="dxa"/>
            <w:tcBorders>
              <w:top w:val="single" w:sz="4" w:space="0" w:color="auto"/>
              <w:left w:val="nil"/>
              <w:bottom w:val="nil"/>
              <w:right w:val="nil"/>
            </w:tcBorders>
            <w:shd w:val="clear" w:color="auto" w:fill="auto"/>
            <w:noWrap/>
            <w:vAlign w:val="center"/>
            <w:hideMark/>
          </w:tcPr>
          <w:p w14:paraId="201E3F45"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0.71</w:t>
            </w:r>
          </w:p>
        </w:tc>
        <w:tc>
          <w:tcPr>
            <w:tcW w:w="1631" w:type="dxa"/>
            <w:tcBorders>
              <w:top w:val="single" w:sz="4" w:space="0" w:color="auto"/>
              <w:left w:val="nil"/>
              <w:bottom w:val="nil"/>
              <w:right w:val="nil"/>
            </w:tcBorders>
            <w:shd w:val="clear" w:color="auto" w:fill="auto"/>
            <w:noWrap/>
            <w:vAlign w:val="center"/>
            <w:hideMark/>
          </w:tcPr>
          <w:p w14:paraId="6CB46E5A"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0.67</w:t>
            </w:r>
          </w:p>
        </w:tc>
        <w:tc>
          <w:tcPr>
            <w:tcW w:w="1545" w:type="dxa"/>
            <w:tcBorders>
              <w:top w:val="single" w:sz="4" w:space="0" w:color="auto"/>
              <w:left w:val="nil"/>
              <w:bottom w:val="nil"/>
              <w:right w:val="nil"/>
            </w:tcBorders>
            <w:shd w:val="clear" w:color="auto" w:fill="auto"/>
            <w:noWrap/>
            <w:vAlign w:val="center"/>
            <w:hideMark/>
          </w:tcPr>
          <w:p w14:paraId="60FA73CC"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0.64</w:t>
            </w:r>
          </w:p>
        </w:tc>
      </w:tr>
      <w:tr w:rsidR="008669A0" w:rsidRPr="00E60C81" w14:paraId="6E13DFCB" w14:textId="77777777" w:rsidTr="008669A0">
        <w:trPr>
          <w:cantSplit/>
        </w:trPr>
        <w:tc>
          <w:tcPr>
            <w:tcW w:w="1188" w:type="dxa"/>
            <w:tcBorders>
              <w:top w:val="nil"/>
              <w:left w:val="nil"/>
              <w:bottom w:val="nil"/>
              <w:right w:val="nil"/>
            </w:tcBorders>
            <w:shd w:val="clear" w:color="auto" w:fill="auto"/>
            <w:noWrap/>
            <w:vAlign w:val="center"/>
            <w:hideMark/>
          </w:tcPr>
          <w:p w14:paraId="44366805"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proofErr w:type="spellStart"/>
            <w:r w:rsidRPr="00E60C81">
              <w:rPr>
                <w:rFonts w:eastAsia="DengXian"/>
                <w:noProof w:val="0"/>
                <w:sz w:val="20"/>
              </w:rPr>
              <w:t>nRMSE</w:t>
            </w:r>
            <w:proofErr w:type="spellEnd"/>
          </w:p>
        </w:tc>
        <w:tc>
          <w:tcPr>
            <w:tcW w:w="1631" w:type="dxa"/>
            <w:tcBorders>
              <w:top w:val="nil"/>
              <w:left w:val="nil"/>
              <w:bottom w:val="nil"/>
              <w:right w:val="nil"/>
            </w:tcBorders>
            <w:shd w:val="clear" w:color="auto" w:fill="auto"/>
            <w:noWrap/>
            <w:vAlign w:val="center"/>
            <w:hideMark/>
          </w:tcPr>
          <w:p w14:paraId="7641566A"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25.66</w:t>
            </w:r>
          </w:p>
        </w:tc>
        <w:tc>
          <w:tcPr>
            <w:tcW w:w="1545" w:type="dxa"/>
            <w:tcBorders>
              <w:top w:val="nil"/>
              <w:left w:val="nil"/>
              <w:bottom w:val="nil"/>
              <w:right w:val="nil"/>
            </w:tcBorders>
            <w:shd w:val="clear" w:color="auto" w:fill="auto"/>
            <w:noWrap/>
            <w:vAlign w:val="center"/>
            <w:hideMark/>
          </w:tcPr>
          <w:p w14:paraId="439D261B"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29.37</w:t>
            </w:r>
          </w:p>
        </w:tc>
        <w:tc>
          <w:tcPr>
            <w:tcW w:w="1631" w:type="dxa"/>
            <w:tcBorders>
              <w:top w:val="nil"/>
              <w:left w:val="nil"/>
              <w:bottom w:val="nil"/>
              <w:right w:val="nil"/>
            </w:tcBorders>
            <w:shd w:val="clear" w:color="auto" w:fill="auto"/>
            <w:noWrap/>
            <w:vAlign w:val="center"/>
            <w:hideMark/>
          </w:tcPr>
          <w:p w14:paraId="66F441C5"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16.39</w:t>
            </w:r>
          </w:p>
        </w:tc>
        <w:tc>
          <w:tcPr>
            <w:tcW w:w="1545" w:type="dxa"/>
            <w:tcBorders>
              <w:top w:val="nil"/>
              <w:left w:val="nil"/>
              <w:bottom w:val="nil"/>
              <w:right w:val="nil"/>
            </w:tcBorders>
            <w:shd w:val="clear" w:color="auto" w:fill="auto"/>
            <w:noWrap/>
            <w:vAlign w:val="center"/>
            <w:hideMark/>
          </w:tcPr>
          <w:p w14:paraId="438C07CB"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19.95</w:t>
            </w:r>
          </w:p>
        </w:tc>
      </w:tr>
      <w:tr w:rsidR="008669A0" w:rsidRPr="00E60C81" w14:paraId="1DC2F602" w14:textId="77777777" w:rsidTr="008669A0">
        <w:trPr>
          <w:cantSplit/>
        </w:trPr>
        <w:tc>
          <w:tcPr>
            <w:tcW w:w="1188" w:type="dxa"/>
            <w:tcBorders>
              <w:top w:val="nil"/>
              <w:left w:val="nil"/>
              <w:bottom w:val="nil"/>
              <w:right w:val="nil"/>
            </w:tcBorders>
            <w:shd w:val="clear" w:color="auto" w:fill="auto"/>
            <w:noWrap/>
            <w:vAlign w:val="center"/>
            <w:hideMark/>
          </w:tcPr>
          <w:p w14:paraId="0B7D61EA"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EF</w:t>
            </w:r>
          </w:p>
        </w:tc>
        <w:tc>
          <w:tcPr>
            <w:tcW w:w="1631" w:type="dxa"/>
            <w:tcBorders>
              <w:top w:val="nil"/>
              <w:left w:val="nil"/>
              <w:bottom w:val="nil"/>
              <w:right w:val="nil"/>
            </w:tcBorders>
            <w:shd w:val="clear" w:color="auto" w:fill="auto"/>
            <w:noWrap/>
            <w:vAlign w:val="center"/>
            <w:hideMark/>
          </w:tcPr>
          <w:p w14:paraId="64220886"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0.06</w:t>
            </w:r>
          </w:p>
        </w:tc>
        <w:tc>
          <w:tcPr>
            <w:tcW w:w="1545" w:type="dxa"/>
            <w:tcBorders>
              <w:top w:val="nil"/>
              <w:left w:val="nil"/>
              <w:bottom w:val="nil"/>
              <w:right w:val="nil"/>
            </w:tcBorders>
            <w:shd w:val="clear" w:color="auto" w:fill="auto"/>
            <w:noWrap/>
            <w:vAlign w:val="center"/>
            <w:hideMark/>
          </w:tcPr>
          <w:p w14:paraId="08ADF791"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0.14</w:t>
            </w:r>
          </w:p>
        </w:tc>
        <w:tc>
          <w:tcPr>
            <w:tcW w:w="1631" w:type="dxa"/>
            <w:tcBorders>
              <w:top w:val="nil"/>
              <w:left w:val="nil"/>
              <w:bottom w:val="nil"/>
              <w:right w:val="nil"/>
            </w:tcBorders>
            <w:shd w:val="clear" w:color="auto" w:fill="auto"/>
            <w:noWrap/>
            <w:vAlign w:val="center"/>
            <w:hideMark/>
          </w:tcPr>
          <w:p w14:paraId="1B399616"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0.40</w:t>
            </w:r>
          </w:p>
        </w:tc>
        <w:tc>
          <w:tcPr>
            <w:tcW w:w="1545" w:type="dxa"/>
            <w:tcBorders>
              <w:top w:val="nil"/>
              <w:left w:val="nil"/>
              <w:bottom w:val="nil"/>
              <w:right w:val="nil"/>
            </w:tcBorders>
            <w:shd w:val="clear" w:color="auto" w:fill="auto"/>
            <w:noWrap/>
            <w:vAlign w:val="center"/>
            <w:hideMark/>
          </w:tcPr>
          <w:p w14:paraId="0B3F7D9F"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0.33</w:t>
            </w:r>
          </w:p>
        </w:tc>
      </w:tr>
      <w:tr w:rsidR="008669A0" w:rsidRPr="00E60C81" w14:paraId="6A47B87D" w14:textId="77777777" w:rsidTr="008669A0">
        <w:trPr>
          <w:cantSplit/>
        </w:trPr>
        <w:tc>
          <w:tcPr>
            <w:tcW w:w="1188" w:type="dxa"/>
            <w:tcBorders>
              <w:top w:val="nil"/>
              <w:left w:val="nil"/>
              <w:bottom w:val="nil"/>
              <w:right w:val="nil"/>
            </w:tcBorders>
            <w:shd w:val="clear" w:color="auto" w:fill="auto"/>
            <w:noWrap/>
            <w:vAlign w:val="center"/>
            <w:hideMark/>
          </w:tcPr>
          <w:p w14:paraId="5B647BDF"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CD</w:t>
            </w:r>
          </w:p>
        </w:tc>
        <w:tc>
          <w:tcPr>
            <w:tcW w:w="1631" w:type="dxa"/>
            <w:tcBorders>
              <w:top w:val="nil"/>
              <w:left w:val="nil"/>
              <w:bottom w:val="nil"/>
              <w:right w:val="nil"/>
            </w:tcBorders>
            <w:shd w:val="clear" w:color="auto" w:fill="auto"/>
            <w:noWrap/>
            <w:vAlign w:val="center"/>
            <w:hideMark/>
          </w:tcPr>
          <w:p w14:paraId="38F10F5A"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0.68</w:t>
            </w:r>
          </w:p>
        </w:tc>
        <w:tc>
          <w:tcPr>
            <w:tcW w:w="1545" w:type="dxa"/>
            <w:tcBorders>
              <w:top w:val="nil"/>
              <w:left w:val="nil"/>
              <w:bottom w:val="nil"/>
              <w:right w:val="nil"/>
            </w:tcBorders>
            <w:shd w:val="clear" w:color="auto" w:fill="auto"/>
            <w:noWrap/>
            <w:vAlign w:val="center"/>
            <w:hideMark/>
          </w:tcPr>
          <w:p w14:paraId="12E6B468"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1.30</w:t>
            </w:r>
          </w:p>
        </w:tc>
        <w:tc>
          <w:tcPr>
            <w:tcW w:w="1631" w:type="dxa"/>
            <w:tcBorders>
              <w:top w:val="nil"/>
              <w:left w:val="nil"/>
              <w:bottom w:val="nil"/>
              <w:right w:val="nil"/>
            </w:tcBorders>
            <w:shd w:val="clear" w:color="auto" w:fill="auto"/>
            <w:noWrap/>
            <w:vAlign w:val="center"/>
            <w:hideMark/>
          </w:tcPr>
          <w:p w14:paraId="20794947"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1.97</w:t>
            </w:r>
          </w:p>
        </w:tc>
        <w:tc>
          <w:tcPr>
            <w:tcW w:w="1545" w:type="dxa"/>
            <w:tcBorders>
              <w:top w:val="nil"/>
              <w:left w:val="nil"/>
              <w:bottom w:val="nil"/>
              <w:right w:val="nil"/>
            </w:tcBorders>
            <w:shd w:val="clear" w:color="auto" w:fill="auto"/>
            <w:noWrap/>
            <w:vAlign w:val="center"/>
            <w:hideMark/>
          </w:tcPr>
          <w:p w14:paraId="67FCDA18"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2.10</w:t>
            </w:r>
          </w:p>
        </w:tc>
      </w:tr>
      <w:tr w:rsidR="008669A0" w:rsidRPr="00E60C81" w14:paraId="5A627BAE" w14:textId="77777777" w:rsidTr="008669A0">
        <w:trPr>
          <w:cantSplit/>
        </w:trPr>
        <w:tc>
          <w:tcPr>
            <w:tcW w:w="1188" w:type="dxa"/>
            <w:tcBorders>
              <w:top w:val="nil"/>
              <w:left w:val="nil"/>
              <w:bottom w:val="nil"/>
              <w:right w:val="nil"/>
            </w:tcBorders>
            <w:shd w:val="clear" w:color="auto" w:fill="auto"/>
            <w:noWrap/>
            <w:vAlign w:val="center"/>
            <w:hideMark/>
          </w:tcPr>
          <w:p w14:paraId="5C7D7138"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szCs w:val="20"/>
              </w:rPr>
              <w:t>MD</w:t>
            </w:r>
          </w:p>
        </w:tc>
        <w:tc>
          <w:tcPr>
            <w:tcW w:w="1631" w:type="dxa"/>
            <w:tcBorders>
              <w:top w:val="nil"/>
              <w:left w:val="nil"/>
              <w:bottom w:val="nil"/>
              <w:right w:val="nil"/>
            </w:tcBorders>
            <w:shd w:val="clear" w:color="auto" w:fill="auto"/>
            <w:noWrap/>
            <w:vAlign w:val="center"/>
            <w:hideMark/>
          </w:tcPr>
          <w:p w14:paraId="536D5B11"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Theme="minorEastAsia"/>
                <w:noProof w:val="0"/>
                <w:sz w:val="20"/>
              </w:rPr>
              <w:t>–</w:t>
            </w:r>
            <w:r w:rsidRPr="00E60C81">
              <w:rPr>
                <w:rFonts w:eastAsia="DengXian"/>
                <w:noProof w:val="0"/>
                <w:sz w:val="20"/>
              </w:rPr>
              <w:t>0.48</w:t>
            </w:r>
          </w:p>
        </w:tc>
        <w:tc>
          <w:tcPr>
            <w:tcW w:w="1545" w:type="dxa"/>
            <w:tcBorders>
              <w:top w:val="nil"/>
              <w:left w:val="nil"/>
              <w:bottom w:val="nil"/>
              <w:right w:val="nil"/>
            </w:tcBorders>
            <w:shd w:val="clear" w:color="auto" w:fill="auto"/>
            <w:noWrap/>
            <w:vAlign w:val="center"/>
            <w:hideMark/>
          </w:tcPr>
          <w:p w14:paraId="254B8055"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Theme="minorEastAsia"/>
                <w:noProof w:val="0"/>
                <w:sz w:val="20"/>
              </w:rPr>
              <w:t>–</w:t>
            </w:r>
            <w:r w:rsidRPr="00E60C81">
              <w:rPr>
                <w:rFonts w:eastAsia="DengXian"/>
                <w:noProof w:val="0"/>
                <w:sz w:val="20"/>
              </w:rPr>
              <w:t>0.61</w:t>
            </w:r>
          </w:p>
        </w:tc>
        <w:tc>
          <w:tcPr>
            <w:tcW w:w="1631" w:type="dxa"/>
            <w:tcBorders>
              <w:top w:val="nil"/>
              <w:left w:val="nil"/>
              <w:bottom w:val="nil"/>
              <w:right w:val="nil"/>
            </w:tcBorders>
            <w:shd w:val="clear" w:color="auto" w:fill="auto"/>
            <w:noWrap/>
            <w:vAlign w:val="center"/>
            <w:hideMark/>
          </w:tcPr>
          <w:p w14:paraId="40FBD681"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0.31</w:t>
            </w:r>
          </w:p>
        </w:tc>
        <w:tc>
          <w:tcPr>
            <w:tcW w:w="1545" w:type="dxa"/>
            <w:tcBorders>
              <w:top w:val="nil"/>
              <w:left w:val="nil"/>
              <w:bottom w:val="nil"/>
              <w:right w:val="nil"/>
            </w:tcBorders>
            <w:shd w:val="clear" w:color="auto" w:fill="auto"/>
            <w:noWrap/>
            <w:vAlign w:val="center"/>
            <w:hideMark/>
          </w:tcPr>
          <w:p w14:paraId="1860F34C"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0.49</w:t>
            </w:r>
          </w:p>
        </w:tc>
      </w:tr>
      <w:tr w:rsidR="008669A0" w:rsidRPr="00E60C81" w14:paraId="013A7FD7" w14:textId="77777777" w:rsidTr="008669A0">
        <w:trPr>
          <w:cantSplit/>
        </w:trPr>
        <w:tc>
          <w:tcPr>
            <w:tcW w:w="1188" w:type="dxa"/>
            <w:tcBorders>
              <w:top w:val="nil"/>
              <w:left w:val="nil"/>
              <w:bottom w:val="nil"/>
              <w:right w:val="nil"/>
            </w:tcBorders>
            <w:shd w:val="clear" w:color="auto" w:fill="auto"/>
            <w:noWrap/>
            <w:vAlign w:val="center"/>
            <w:hideMark/>
          </w:tcPr>
          <w:p w14:paraId="0F2FB095"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RE</w:t>
            </w:r>
          </w:p>
        </w:tc>
        <w:tc>
          <w:tcPr>
            <w:tcW w:w="1631" w:type="dxa"/>
            <w:tcBorders>
              <w:top w:val="nil"/>
              <w:left w:val="nil"/>
              <w:bottom w:val="nil"/>
              <w:right w:val="nil"/>
            </w:tcBorders>
            <w:shd w:val="clear" w:color="auto" w:fill="auto"/>
            <w:noWrap/>
            <w:vAlign w:val="center"/>
            <w:hideMark/>
          </w:tcPr>
          <w:p w14:paraId="33960CF6"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Theme="minorEastAsia"/>
                <w:noProof w:val="0"/>
                <w:sz w:val="20"/>
              </w:rPr>
              <w:t>–</w:t>
            </w:r>
            <w:r w:rsidRPr="00E60C81">
              <w:rPr>
                <w:rFonts w:eastAsia="DengXian"/>
                <w:noProof w:val="0"/>
                <w:sz w:val="20"/>
              </w:rPr>
              <w:t>14.2</w:t>
            </w:r>
          </w:p>
        </w:tc>
        <w:tc>
          <w:tcPr>
            <w:tcW w:w="1545" w:type="dxa"/>
            <w:tcBorders>
              <w:top w:val="nil"/>
              <w:left w:val="nil"/>
              <w:bottom w:val="nil"/>
              <w:right w:val="nil"/>
            </w:tcBorders>
            <w:shd w:val="clear" w:color="auto" w:fill="auto"/>
            <w:noWrap/>
            <w:vAlign w:val="center"/>
            <w:hideMark/>
          </w:tcPr>
          <w:p w14:paraId="1E7C0220"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Theme="minorEastAsia"/>
                <w:noProof w:val="0"/>
                <w:sz w:val="20"/>
              </w:rPr>
              <w:t>–</w:t>
            </w:r>
            <w:r w:rsidRPr="00E60C81">
              <w:rPr>
                <w:rFonts w:eastAsia="DengXian"/>
                <w:noProof w:val="0"/>
                <w:sz w:val="20"/>
              </w:rPr>
              <w:t>18.2</w:t>
            </w:r>
          </w:p>
        </w:tc>
        <w:tc>
          <w:tcPr>
            <w:tcW w:w="1631" w:type="dxa"/>
            <w:tcBorders>
              <w:top w:val="nil"/>
              <w:left w:val="nil"/>
              <w:bottom w:val="nil"/>
              <w:right w:val="nil"/>
            </w:tcBorders>
            <w:shd w:val="clear" w:color="auto" w:fill="auto"/>
            <w:noWrap/>
            <w:vAlign w:val="center"/>
            <w:hideMark/>
          </w:tcPr>
          <w:p w14:paraId="0642736B"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4.6</w:t>
            </w:r>
          </w:p>
        </w:tc>
        <w:tc>
          <w:tcPr>
            <w:tcW w:w="1545" w:type="dxa"/>
            <w:tcBorders>
              <w:top w:val="nil"/>
              <w:left w:val="nil"/>
              <w:bottom w:val="nil"/>
              <w:right w:val="nil"/>
            </w:tcBorders>
            <w:shd w:val="clear" w:color="auto" w:fill="auto"/>
            <w:noWrap/>
            <w:vAlign w:val="center"/>
            <w:hideMark/>
          </w:tcPr>
          <w:p w14:paraId="3E529568"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6.7</w:t>
            </w:r>
          </w:p>
        </w:tc>
      </w:tr>
      <w:tr w:rsidR="008669A0" w:rsidRPr="00E60C81" w14:paraId="15488422" w14:textId="77777777" w:rsidTr="008669A0">
        <w:trPr>
          <w:cantSplit/>
        </w:trPr>
        <w:tc>
          <w:tcPr>
            <w:tcW w:w="1188" w:type="dxa"/>
            <w:tcBorders>
              <w:top w:val="nil"/>
              <w:left w:val="nil"/>
              <w:bottom w:val="single" w:sz="8" w:space="0" w:color="auto"/>
              <w:right w:val="nil"/>
            </w:tcBorders>
            <w:shd w:val="clear" w:color="auto" w:fill="auto"/>
            <w:noWrap/>
            <w:vAlign w:val="center"/>
            <w:hideMark/>
          </w:tcPr>
          <w:p w14:paraId="3C471267" w14:textId="77777777" w:rsidR="008669A0" w:rsidRPr="00E60C81" w:rsidRDefault="008669A0" w:rsidP="008669A0">
            <w:pPr>
              <w:pStyle w:val="EndNoteBibliographyTitle"/>
              <w:autoSpaceDE w:val="0"/>
              <w:autoSpaceDN w:val="0"/>
              <w:adjustRightInd w:val="0"/>
              <w:snapToGrid w:val="0"/>
              <w:spacing w:line="240" w:lineRule="auto"/>
              <w:rPr>
                <w:rFonts w:eastAsia="DengXian"/>
                <w:i/>
                <w:noProof w:val="0"/>
                <w:sz w:val="20"/>
              </w:rPr>
            </w:pPr>
            <w:r w:rsidRPr="00E60C81">
              <w:rPr>
                <w:rFonts w:eastAsia="DengXian"/>
                <w:i/>
                <w:iCs/>
                <w:noProof w:val="0"/>
                <w:sz w:val="20"/>
                <w:szCs w:val="20"/>
              </w:rPr>
              <w:t>N</w:t>
            </w:r>
          </w:p>
        </w:tc>
        <w:tc>
          <w:tcPr>
            <w:tcW w:w="1631" w:type="dxa"/>
            <w:tcBorders>
              <w:top w:val="nil"/>
              <w:left w:val="nil"/>
              <w:bottom w:val="single" w:sz="8" w:space="0" w:color="auto"/>
              <w:right w:val="nil"/>
            </w:tcBorders>
            <w:shd w:val="clear" w:color="auto" w:fill="auto"/>
            <w:noWrap/>
            <w:vAlign w:val="center"/>
            <w:hideMark/>
          </w:tcPr>
          <w:p w14:paraId="0D99D536"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8</w:t>
            </w:r>
          </w:p>
        </w:tc>
        <w:tc>
          <w:tcPr>
            <w:tcW w:w="1545" w:type="dxa"/>
            <w:tcBorders>
              <w:top w:val="nil"/>
              <w:left w:val="nil"/>
              <w:bottom w:val="single" w:sz="8" w:space="0" w:color="auto"/>
              <w:right w:val="nil"/>
            </w:tcBorders>
            <w:shd w:val="clear" w:color="auto" w:fill="auto"/>
            <w:noWrap/>
            <w:vAlign w:val="center"/>
            <w:hideMark/>
          </w:tcPr>
          <w:p w14:paraId="619524C0"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7</w:t>
            </w:r>
          </w:p>
        </w:tc>
        <w:tc>
          <w:tcPr>
            <w:tcW w:w="1631" w:type="dxa"/>
            <w:tcBorders>
              <w:top w:val="nil"/>
              <w:left w:val="nil"/>
              <w:bottom w:val="single" w:sz="8" w:space="0" w:color="auto"/>
              <w:right w:val="nil"/>
            </w:tcBorders>
            <w:shd w:val="clear" w:color="auto" w:fill="auto"/>
            <w:noWrap/>
            <w:vAlign w:val="center"/>
            <w:hideMark/>
          </w:tcPr>
          <w:p w14:paraId="3C755A6F"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10</w:t>
            </w:r>
          </w:p>
        </w:tc>
        <w:tc>
          <w:tcPr>
            <w:tcW w:w="1545" w:type="dxa"/>
            <w:tcBorders>
              <w:top w:val="nil"/>
              <w:left w:val="nil"/>
              <w:bottom w:val="single" w:sz="8" w:space="0" w:color="auto"/>
              <w:right w:val="nil"/>
            </w:tcBorders>
            <w:shd w:val="clear" w:color="auto" w:fill="auto"/>
            <w:noWrap/>
            <w:vAlign w:val="center"/>
            <w:hideMark/>
          </w:tcPr>
          <w:p w14:paraId="7D1B2432" w14:textId="77777777" w:rsidR="008669A0" w:rsidRPr="00E60C81" w:rsidRDefault="008669A0" w:rsidP="008669A0">
            <w:pPr>
              <w:pStyle w:val="EndNoteBibliographyTitle"/>
              <w:autoSpaceDE w:val="0"/>
              <w:autoSpaceDN w:val="0"/>
              <w:adjustRightInd w:val="0"/>
              <w:snapToGrid w:val="0"/>
              <w:spacing w:line="240" w:lineRule="auto"/>
              <w:rPr>
                <w:rFonts w:eastAsia="DengXian"/>
                <w:noProof w:val="0"/>
                <w:sz w:val="20"/>
              </w:rPr>
            </w:pPr>
            <w:r w:rsidRPr="00E60C81">
              <w:rPr>
                <w:rFonts w:eastAsia="DengXian"/>
                <w:noProof w:val="0"/>
                <w:sz w:val="20"/>
              </w:rPr>
              <w:t>10</w:t>
            </w:r>
          </w:p>
        </w:tc>
      </w:tr>
    </w:tbl>
    <w:p w14:paraId="1A01CA78" w14:textId="5EF16219" w:rsidR="00DB309C" w:rsidRPr="00E60C81" w:rsidRDefault="00053289" w:rsidP="008669A0">
      <w:pPr>
        <w:pStyle w:val="MDPI43tablefooter"/>
        <w:rPr>
          <w:rFonts w:eastAsiaTheme="minorEastAsia"/>
          <w:lang w:val="en-GB"/>
        </w:rPr>
      </w:pPr>
      <w:r w:rsidRPr="00E60C81">
        <w:rPr>
          <w:rFonts w:eastAsiaTheme="minorEastAsia"/>
          <w:vertAlign w:val="superscript"/>
          <w:lang w:val="en-GB"/>
        </w:rPr>
        <w:t xml:space="preserve">1. </w:t>
      </w:r>
      <w:r w:rsidR="00DB309C" w:rsidRPr="00E60C81">
        <w:rPr>
          <w:rFonts w:eastAsiaTheme="minorEastAsia"/>
          <w:i/>
          <w:lang w:val="en-GB"/>
        </w:rPr>
        <w:t>r</w:t>
      </w:r>
      <w:r w:rsidR="00DB309C" w:rsidRPr="00E60C81">
        <w:rPr>
          <w:rFonts w:eastAsiaTheme="minorEastAsia"/>
          <w:lang w:val="en-GB"/>
        </w:rPr>
        <w:t xml:space="preserve">: the correlation coefficient; </w:t>
      </w:r>
      <w:proofErr w:type="spellStart"/>
      <w:r w:rsidR="00DB309C" w:rsidRPr="00E60C81">
        <w:rPr>
          <w:rFonts w:eastAsiaTheme="minorEastAsia"/>
          <w:lang w:val="en-GB"/>
        </w:rPr>
        <w:t>nRMSE</w:t>
      </w:r>
      <w:proofErr w:type="spellEnd"/>
      <w:r w:rsidR="00DB309C" w:rsidRPr="00E60C81">
        <w:rPr>
          <w:rFonts w:eastAsiaTheme="minorEastAsia"/>
          <w:lang w:val="en-GB"/>
        </w:rPr>
        <w:t xml:space="preserve">, the normalised root mean squared error; EF: the model efficiency; CD: the coefficient of determination; </w:t>
      </w:r>
      <w:r w:rsidR="00DB309C" w:rsidRPr="00E60C81">
        <w:rPr>
          <w:rFonts w:eastAsiaTheme="minorEastAsia"/>
          <w:bCs/>
          <w:lang w:val="en-GB"/>
        </w:rPr>
        <w:t>MD</w:t>
      </w:r>
      <w:r w:rsidR="00DB309C" w:rsidRPr="00E60C81">
        <w:rPr>
          <w:rFonts w:eastAsiaTheme="minorEastAsia"/>
          <w:lang w:val="en-GB"/>
        </w:rPr>
        <w:t xml:space="preserve">: the mean difference; RE: the relative error; and </w:t>
      </w:r>
      <w:r w:rsidR="00DB309C" w:rsidRPr="00E60C81">
        <w:rPr>
          <w:rFonts w:eastAsiaTheme="minorEastAsia"/>
          <w:i/>
          <w:lang w:val="en-GB"/>
        </w:rPr>
        <w:t>n</w:t>
      </w:r>
      <w:r w:rsidR="00DB309C" w:rsidRPr="00E60C81">
        <w:rPr>
          <w:rFonts w:eastAsiaTheme="minorEastAsia"/>
          <w:lang w:val="en-GB"/>
        </w:rPr>
        <w:t>: the number of sampled and simulated pairs.</w:t>
      </w:r>
    </w:p>
    <w:p w14:paraId="7A0E6ACC" w14:textId="77777777" w:rsidR="00DB309C" w:rsidRPr="00E60C81" w:rsidRDefault="00DB309C" w:rsidP="008669A0">
      <w:pPr>
        <w:pStyle w:val="MDPI52figure"/>
        <w:rPr>
          <w:lang w:val="en-GB"/>
        </w:rPr>
      </w:pPr>
      <w:r w:rsidRPr="00E60C81">
        <w:rPr>
          <w:noProof/>
          <w:lang w:val="en-GB" w:eastAsia="zh-CN" w:bidi="ar-SA"/>
        </w:rPr>
        <w:drawing>
          <wp:inline distT="0" distB="0" distL="0" distR="0" wp14:anchorId="1EFBA143" wp14:editId="2E9F13A4">
            <wp:extent cx="5700762" cy="19465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00762" cy="1946526"/>
                    </a:xfrm>
                    <a:prstGeom prst="rect">
                      <a:avLst/>
                    </a:prstGeom>
                  </pic:spPr>
                </pic:pic>
              </a:graphicData>
            </a:graphic>
          </wp:inline>
        </w:drawing>
      </w:r>
    </w:p>
    <w:p w14:paraId="16241789" w14:textId="7AFC2BE6" w:rsidR="00DB309C" w:rsidRPr="00E60C81" w:rsidRDefault="008669A0" w:rsidP="008669A0">
      <w:pPr>
        <w:pStyle w:val="MDPI51figurecaption"/>
        <w:jc w:val="both"/>
        <w:rPr>
          <w:rFonts w:eastAsiaTheme="minorEastAsia"/>
          <w:lang w:val="en-GB"/>
        </w:rPr>
      </w:pPr>
      <w:r w:rsidRPr="00E60C81">
        <w:rPr>
          <w:b/>
          <w:lang w:val="en-GB"/>
        </w:rPr>
        <w:t xml:space="preserve">Figure 3. </w:t>
      </w:r>
      <w:r w:rsidR="00DB309C" w:rsidRPr="00E60C81">
        <w:rPr>
          <w:rFonts w:eastAsiaTheme="minorEastAsia"/>
          <w:lang w:val="en-GB"/>
        </w:rPr>
        <w:t>Simulated (blue line) and observed (red line) yields for wheat and maize over the simulation period.</w:t>
      </w:r>
    </w:p>
    <w:p w14:paraId="01A7AD54" w14:textId="15319550" w:rsidR="00DB309C" w:rsidRPr="00E60C81" w:rsidRDefault="008669A0" w:rsidP="008669A0">
      <w:pPr>
        <w:pStyle w:val="MDPI22heading2"/>
        <w:spacing w:before="240"/>
        <w:rPr>
          <w:noProof w:val="0"/>
          <w:lang w:val="en-GB"/>
        </w:rPr>
      </w:pPr>
      <w:r w:rsidRPr="00E60C81">
        <w:rPr>
          <w:noProof w:val="0"/>
          <w:lang w:val="en-GB"/>
        </w:rPr>
        <w:t xml:space="preserve">3.2. </w:t>
      </w:r>
      <w:r w:rsidR="00DB309C" w:rsidRPr="00E60C81">
        <w:rPr>
          <w:noProof w:val="0"/>
          <w:lang w:val="en-GB"/>
        </w:rPr>
        <w:t xml:space="preserve">Simulated </w:t>
      </w:r>
      <w:r w:rsidRPr="00E60C81">
        <w:rPr>
          <w:noProof w:val="0"/>
          <w:lang w:val="en-GB"/>
        </w:rPr>
        <w:t xml:space="preserve">Crop Failure </w:t>
      </w:r>
      <w:r w:rsidR="00DB309C" w:rsidRPr="00E60C81">
        <w:rPr>
          <w:noProof w:val="0"/>
          <w:lang w:val="en-GB"/>
        </w:rPr>
        <w:t xml:space="preserve">under </w:t>
      </w:r>
      <w:r w:rsidRPr="00E60C81">
        <w:rPr>
          <w:noProof w:val="0"/>
          <w:lang w:val="en-GB"/>
        </w:rPr>
        <w:t>Climate Change</w:t>
      </w:r>
    </w:p>
    <w:p w14:paraId="18B118BB" w14:textId="64697FB2" w:rsidR="00DB309C" w:rsidRPr="00E60C81" w:rsidRDefault="00DB309C" w:rsidP="00DB309C">
      <w:pPr>
        <w:pStyle w:val="MDPI31text"/>
        <w:rPr>
          <w:b/>
          <w:lang w:val="en-GB"/>
        </w:rPr>
      </w:pPr>
      <w:r w:rsidRPr="00E60C81">
        <w:rPr>
          <w:lang w:val="en-GB"/>
        </w:rPr>
        <w:t xml:space="preserve">The crop failure rate of wheat and maize varied with six future climate scenarios (Figure 4). Compared to the baseline (historical), the failure rate for wheat tended to decline over time for five of the six climate scenarios except ssp585 (the highway by fossil-fuelled development) under which the failure rate tended to increase (Figure 4a). This implies that climate change may be favourable </w:t>
      </w:r>
      <w:r w:rsidR="00D257E4" w:rsidRPr="00E60C81">
        <w:rPr>
          <w:lang w:val="en-GB"/>
        </w:rPr>
        <w:t xml:space="preserve">for </w:t>
      </w:r>
      <w:r w:rsidRPr="00E60C81">
        <w:rPr>
          <w:lang w:val="en-GB"/>
        </w:rPr>
        <w:t>wheat production. However, the reverse was found for maize, where failure rate increased under all six climate scenarios, especially, during the last decadal period (2040</w:t>
      </w:r>
      <w:r w:rsidR="00FA4AA7" w:rsidRPr="00E60C81">
        <w:rPr>
          <w:lang w:val="en-GB"/>
        </w:rPr>
        <w:t>–</w:t>
      </w:r>
      <w:r w:rsidRPr="00E60C81">
        <w:rPr>
          <w:lang w:val="en-GB"/>
        </w:rPr>
        <w:t>2049) where it was approximately twofold of that during the first decadal period (2020</w:t>
      </w:r>
      <w:r w:rsidR="00FA4AA7" w:rsidRPr="00E60C81">
        <w:rPr>
          <w:lang w:val="en-GB"/>
        </w:rPr>
        <w:t>–</w:t>
      </w:r>
      <w:r w:rsidRPr="00E60C81">
        <w:rPr>
          <w:lang w:val="en-GB"/>
        </w:rPr>
        <w:t>2029) (Figure 4b).</w:t>
      </w:r>
    </w:p>
    <w:p w14:paraId="5D0E6DAA" w14:textId="77777777" w:rsidR="00DB309C" w:rsidRPr="00E60C81" w:rsidRDefault="00DB309C" w:rsidP="008669A0">
      <w:pPr>
        <w:pStyle w:val="MDPI52figure"/>
        <w:ind w:left="2608"/>
        <w:jc w:val="left"/>
        <w:rPr>
          <w:lang w:val="en-GB"/>
        </w:rPr>
      </w:pPr>
      <w:r w:rsidRPr="00E60C81">
        <w:rPr>
          <w:noProof/>
          <w:lang w:val="en-GB" w:eastAsia="zh-CN" w:bidi="ar-SA"/>
        </w:rPr>
        <w:lastRenderedPageBreak/>
        <w:drawing>
          <wp:inline distT="0" distB="0" distL="0" distR="0" wp14:anchorId="0F4C432A" wp14:editId="7BB95954">
            <wp:extent cx="4279301" cy="2852867"/>
            <wp:effectExtent l="0" t="0" r="6985" b="508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279301" cy="2852867"/>
                    </a:xfrm>
                    <a:prstGeom prst="rect">
                      <a:avLst/>
                    </a:prstGeom>
                    <a:noFill/>
                  </pic:spPr>
                </pic:pic>
              </a:graphicData>
            </a:graphic>
          </wp:inline>
        </w:drawing>
      </w:r>
    </w:p>
    <w:p w14:paraId="0D91ECCA" w14:textId="02F08E73" w:rsidR="00DB309C" w:rsidRPr="00E60C81" w:rsidRDefault="008669A0" w:rsidP="008669A0">
      <w:pPr>
        <w:pStyle w:val="MDPI51figurecaption"/>
        <w:jc w:val="both"/>
        <w:rPr>
          <w:rFonts w:eastAsiaTheme="minorEastAsia"/>
          <w:lang w:val="en-GB"/>
        </w:rPr>
      </w:pPr>
      <w:r w:rsidRPr="00E60C81">
        <w:rPr>
          <w:b/>
          <w:lang w:val="en-GB"/>
        </w:rPr>
        <w:t xml:space="preserve">Figure 4. </w:t>
      </w:r>
      <w:r w:rsidR="00DB309C" w:rsidRPr="00E60C81">
        <w:rPr>
          <w:rFonts w:eastAsiaTheme="minorEastAsia"/>
          <w:lang w:val="en-GB"/>
        </w:rPr>
        <w:t>Crop failure rate for wheat (</w:t>
      </w:r>
      <w:r w:rsidR="00DB309C" w:rsidRPr="00E60C81">
        <w:rPr>
          <w:rFonts w:eastAsiaTheme="minorEastAsia"/>
          <w:b/>
          <w:bCs/>
          <w:lang w:val="en-GB"/>
        </w:rPr>
        <w:t>a</w:t>
      </w:r>
      <w:r w:rsidR="00DB309C" w:rsidRPr="00E60C81">
        <w:rPr>
          <w:rFonts w:eastAsiaTheme="minorEastAsia"/>
          <w:lang w:val="en-GB"/>
        </w:rPr>
        <w:t>) and maize (</w:t>
      </w:r>
      <w:r w:rsidR="00DB309C" w:rsidRPr="00E60C81">
        <w:rPr>
          <w:rFonts w:eastAsiaTheme="minorEastAsia"/>
          <w:b/>
          <w:bCs/>
          <w:lang w:val="en-GB"/>
        </w:rPr>
        <w:t>b</w:t>
      </w:r>
      <w:r w:rsidR="00DB309C" w:rsidRPr="00E60C81">
        <w:rPr>
          <w:rFonts w:eastAsiaTheme="minorEastAsia"/>
          <w:lang w:val="en-GB"/>
        </w:rPr>
        <w:t>) compared with the historical failure percentage (red line) under the six climate change scenarios.</w:t>
      </w:r>
    </w:p>
    <w:p w14:paraId="3235AAE5" w14:textId="166E8ADF" w:rsidR="00DB309C" w:rsidRPr="00E60C81" w:rsidRDefault="008669A0" w:rsidP="008669A0">
      <w:pPr>
        <w:pStyle w:val="MDPI22heading2"/>
        <w:spacing w:before="240"/>
        <w:rPr>
          <w:noProof w:val="0"/>
          <w:lang w:val="en-GB"/>
        </w:rPr>
      </w:pPr>
      <w:r w:rsidRPr="00E60C81">
        <w:rPr>
          <w:noProof w:val="0"/>
          <w:lang w:val="en-GB"/>
        </w:rPr>
        <w:t xml:space="preserve">3.3. </w:t>
      </w:r>
      <w:r w:rsidR="00DB309C" w:rsidRPr="00E60C81">
        <w:rPr>
          <w:noProof w:val="0"/>
          <w:lang w:val="en-GB"/>
        </w:rPr>
        <w:t xml:space="preserve">Climate </w:t>
      </w:r>
      <w:r w:rsidRPr="00E60C81">
        <w:rPr>
          <w:noProof w:val="0"/>
          <w:lang w:val="en-GB"/>
        </w:rPr>
        <w:t xml:space="preserve">Change Impact </w:t>
      </w:r>
      <w:r w:rsidR="00DB309C" w:rsidRPr="00E60C81">
        <w:rPr>
          <w:noProof w:val="0"/>
          <w:lang w:val="en-GB"/>
        </w:rPr>
        <w:t xml:space="preserve">on </w:t>
      </w:r>
      <w:r w:rsidRPr="00E60C81">
        <w:rPr>
          <w:noProof w:val="0"/>
          <w:lang w:val="en-GB"/>
        </w:rPr>
        <w:t>Grain Yield</w:t>
      </w:r>
    </w:p>
    <w:p w14:paraId="4FE9DECB" w14:textId="72F239AA" w:rsidR="00DB309C" w:rsidRPr="00E60C81" w:rsidRDefault="00DB309C" w:rsidP="00DB309C">
      <w:pPr>
        <w:pStyle w:val="MDPI31text"/>
        <w:rPr>
          <w:b/>
          <w:lang w:val="en-GB"/>
        </w:rPr>
      </w:pPr>
      <w:r w:rsidRPr="00E60C81">
        <w:rPr>
          <w:lang w:val="en-GB"/>
        </w:rPr>
        <w:t>The future trends (2020</w:t>
      </w:r>
      <w:r w:rsidR="00FA4AA7" w:rsidRPr="00E60C81">
        <w:rPr>
          <w:lang w:val="en-GB"/>
        </w:rPr>
        <w:t>–</w:t>
      </w:r>
      <w:r w:rsidRPr="00E60C81">
        <w:rPr>
          <w:lang w:val="en-GB"/>
        </w:rPr>
        <w:t>2049) in predicted grain yield of wheat and maize are shown in Figure 5. Compared with an average yield under the baseline, wheat yield under all six climate scenarios would increase from between 194 to 664 kg ha</w:t>
      </w:r>
      <w:r w:rsidRPr="00E60C81">
        <w:rPr>
          <w:vertAlign w:val="superscript"/>
          <w:lang w:val="en-GB"/>
        </w:rPr>
        <w:t>–1</w:t>
      </w:r>
      <w:r w:rsidRPr="00E60C81">
        <w:rPr>
          <w:lang w:val="en-GB"/>
        </w:rPr>
        <w:t>, while maize yield would decline from between 220 and 1807 kg ha</w:t>
      </w:r>
      <w:r w:rsidRPr="00E60C81">
        <w:rPr>
          <w:vertAlign w:val="superscript"/>
          <w:lang w:val="en-GB"/>
        </w:rPr>
        <w:t>–1</w:t>
      </w:r>
      <w:r w:rsidRPr="00E60C81">
        <w:rPr>
          <w:lang w:val="en-GB"/>
        </w:rPr>
        <w:t>. In general, wheat yield would increase year-on-year under low emission scenarios (ssp119, ssp126, ssp245 and ssp370) but would decline year-on-year under high emission scenarios (ssp434 and ssp585) (Figure 5a). However, maize yield would decline year-on-year with all six emission intensity scenarios (Figure 5b).</w:t>
      </w:r>
    </w:p>
    <w:p w14:paraId="5A14F626" w14:textId="77777777" w:rsidR="00DB309C" w:rsidRPr="00E60C81" w:rsidRDefault="00DB309C" w:rsidP="008669A0">
      <w:pPr>
        <w:pStyle w:val="MDPI52figure"/>
        <w:rPr>
          <w:lang w:val="en-GB"/>
        </w:rPr>
      </w:pPr>
      <w:r w:rsidRPr="00E60C81">
        <w:rPr>
          <w:noProof/>
          <w:lang w:val="en-GB" w:eastAsia="zh-CN" w:bidi="ar-SA"/>
        </w:rPr>
        <w:drawing>
          <wp:inline distT="0" distB="0" distL="0" distR="0" wp14:anchorId="10A4D8C4" wp14:editId="1F1C8463">
            <wp:extent cx="5715000" cy="2857500"/>
            <wp:effectExtent l="0" t="0" r="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7133F8ED" w14:textId="45F00CF2" w:rsidR="00DB309C" w:rsidRPr="00E60C81" w:rsidRDefault="008669A0" w:rsidP="008669A0">
      <w:pPr>
        <w:pStyle w:val="MDPI51figurecaption"/>
        <w:jc w:val="both"/>
        <w:rPr>
          <w:rFonts w:eastAsiaTheme="minorEastAsia"/>
          <w:color w:val="000000" w:themeColor="text1"/>
          <w:lang w:val="en-GB"/>
        </w:rPr>
      </w:pPr>
      <w:r w:rsidRPr="00E60C81">
        <w:rPr>
          <w:b/>
          <w:lang w:val="en-GB"/>
        </w:rPr>
        <w:t xml:space="preserve">Figure 5. </w:t>
      </w:r>
      <w:r w:rsidR="00DB309C" w:rsidRPr="00E60C81">
        <w:rPr>
          <w:rFonts w:eastAsiaTheme="minorEastAsia"/>
          <w:lang w:val="en-GB"/>
        </w:rPr>
        <w:t>Trends in wheat (</w:t>
      </w:r>
      <w:r w:rsidR="00DB309C" w:rsidRPr="00E60C81">
        <w:rPr>
          <w:rFonts w:eastAsiaTheme="minorEastAsia"/>
          <w:b/>
          <w:bCs/>
          <w:lang w:val="en-GB"/>
        </w:rPr>
        <w:t>a</w:t>
      </w:r>
      <w:r w:rsidR="00DB309C" w:rsidRPr="00E60C81">
        <w:rPr>
          <w:rFonts w:eastAsiaTheme="minorEastAsia"/>
          <w:lang w:val="en-GB"/>
        </w:rPr>
        <w:t>) and maize (</w:t>
      </w:r>
      <w:r w:rsidR="00DB309C" w:rsidRPr="00E60C81">
        <w:rPr>
          <w:rFonts w:eastAsiaTheme="minorEastAsia"/>
          <w:b/>
          <w:bCs/>
          <w:lang w:val="en-GB"/>
        </w:rPr>
        <w:t>b</w:t>
      </w:r>
      <w:r w:rsidR="00DB309C" w:rsidRPr="00E60C81">
        <w:rPr>
          <w:rFonts w:eastAsiaTheme="minorEastAsia"/>
          <w:lang w:val="en-GB"/>
        </w:rPr>
        <w:t>) grain yield from the six climate change scenarios between 2020 to 2049 compared with the average under the baseline (red horizontal line</w:t>
      </w:r>
      <w:r w:rsidR="00DB309C" w:rsidRPr="00E60C81">
        <w:rPr>
          <w:rFonts w:eastAsiaTheme="minorEastAsia"/>
          <w:color w:val="000000" w:themeColor="text1"/>
          <w:lang w:val="en-GB"/>
        </w:rPr>
        <w:t>). The shadow of each line for each climate scenario represents 95% confidence interval of predicted yield with five ensembled member datasets.</w:t>
      </w:r>
    </w:p>
    <w:p w14:paraId="71E1963A" w14:textId="5557CBCE" w:rsidR="00DB309C" w:rsidRPr="00E60C81" w:rsidRDefault="008669A0" w:rsidP="008669A0">
      <w:pPr>
        <w:pStyle w:val="MDPI22heading2"/>
        <w:spacing w:before="240"/>
        <w:rPr>
          <w:noProof w:val="0"/>
          <w:lang w:val="en-GB"/>
        </w:rPr>
      </w:pPr>
      <w:r w:rsidRPr="00E60C81">
        <w:rPr>
          <w:noProof w:val="0"/>
          <w:lang w:val="en-GB"/>
        </w:rPr>
        <w:lastRenderedPageBreak/>
        <w:t xml:space="preserve">3.4. </w:t>
      </w:r>
      <w:r w:rsidR="00DB309C" w:rsidRPr="00E60C81">
        <w:rPr>
          <w:noProof w:val="0"/>
          <w:lang w:val="en-GB"/>
        </w:rPr>
        <w:t xml:space="preserve">Simulated SOC </w:t>
      </w:r>
      <w:r w:rsidRPr="00E60C81">
        <w:rPr>
          <w:noProof w:val="0"/>
          <w:lang w:val="en-GB"/>
        </w:rPr>
        <w:t xml:space="preserve">Stocks </w:t>
      </w:r>
      <w:r w:rsidR="00DB309C" w:rsidRPr="00E60C81">
        <w:rPr>
          <w:noProof w:val="0"/>
          <w:lang w:val="en-GB"/>
        </w:rPr>
        <w:t xml:space="preserve">in the </w:t>
      </w:r>
      <w:r w:rsidRPr="00E60C81">
        <w:rPr>
          <w:noProof w:val="0"/>
          <w:lang w:val="en-GB"/>
        </w:rPr>
        <w:t xml:space="preserve">Topsoil </w:t>
      </w:r>
      <w:r w:rsidR="00DB309C" w:rsidRPr="00E60C81">
        <w:rPr>
          <w:noProof w:val="0"/>
          <w:lang w:val="en-GB"/>
        </w:rPr>
        <w:t xml:space="preserve">and </w:t>
      </w:r>
      <w:r w:rsidRPr="00E60C81">
        <w:rPr>
          <w:noProof w:val="0"/>
          <w:lang w:val="en-GB"/>
        </w:rPr>
        <w:t>Subsoil</w:t>
      </w:r>
    </w:p>
    <w:p w14:paraId="764D3244" w14:textId="4051CDA3" w:rsidR="00DB309C" w:rsidRPr="00E60C81" w:rsidRDefault="00DB309C" w:rsidP="00DB309C">
      <w:pPr>
        <w:pStyle w:val="MDPI31text"/>
        <w:rPr>
          <w:b/>
          <w:lang w:val="en-GB"/>
        </w:rPr>
      </w:pPr>
      <w:r w:rsidRPr="00E60C81">
        <w:rPr>
          <w:lang w:val="en-GB"/>
        </w:rPr>
        <w:t>Climate change and agronomic practices could lead to significant effects on the SOC pool (Figure 6). The lowest values of simulated SOC stocks in the wheat and maize fields occurred under the ssp585 scenario, especially over the period of 2040–2049. Low emission scenarios such as ssp119, ssp126 and ssp245 tended to increase SOC. During 2040</w:t>
      </w:r>
      <w:r w:rsidR="00FA4AA7" w:rsidRPr="00E60C81">
        <w:rPr>
          <w:lang w:val="en-GB"/>
        </w:rPr>
        <w:t>–</w:t>
      </w:r>
      <w:r w:rsidRPr="00E60C81">
        <w:rPr>
          <w:lang w:val="en-GB"/>
        </w:rPr>
        <w:t>2049, SOC stocks for each scenario are in the following order: ssp126 ≈ ssp119 &gt; ssp245 &gt; ssp585 ≈ ssp370 &gt; ssp434 for wheat and ssp126 ≈ ssp119 &gt; ssp245 &gt; ssp370 &gt; ssp434 &gt; ssp585 for maize. SOC content in the top 30 cm soil layer in both wheat and maize fields would increase over time (Figure 6</w:t>
      </w:r>
      <w:proofErr w:type="gramStart"/>
      <w:r w:rsidRPr="00E60C81">
        <w:rPr>
          <w:lang w:val="en-GB"/>
        </w:rPr>
        <w:t>a</w:t>
      </w:r>
      <w:r w:rsidR="0022315C" w:rsidRPr="00E60C81">
        <w:rPr>
          <w:lang w:val="en-GB"/>
        </w:rPr>
        <w:t>,</w:t>
      </w:r>
      <w:r w:rsidRPr="00E60C81">
        <w:rPr>
          <w:lang w:val="en-GB"/>
        </w:rPr>
        <w:t>b</w:t>
      </w:r>
      <w:proofErr w:type="gramEnd"/>
      <w:r w:rsidRPr="00E60C81">
        <w:rPr>
          <w:lang w:val="en-GB"/>
        </w:rPr>
        <w:t>) but would decrease in the subsoil (30</w:t>
      </w:r>
      <w:r w:rsidR="00FA4AA7" w:rsidRPr="00E60C81">
        <w:rPr>
          <w:lang w:val="en-GB"/>
        </w:rPr>
        <w:t>–</w:t>
      </w:r>
      <w:r w:rsidRPr="00E60C81">
        <w:rPr>
          <w:lang w:val="en-GB"/>
        </w:rPr>
        <w:t>100 cm). The lowest SOC stock in the subsoil was found under the ssp585 scenario (Figure 6</w:t>
      </w:r>
      <w:proofErr w:type="gramStart"/>
      <w:r w:rsidRPr="00E60C81">
        <w:rPr>
          <w:lang w:val="en-GB"/>
        </w:rPr>
        <w:t>c</w:t>
      </w:r>
      <w:r w:rsidR="0022315C" w:rsidRPr="00E60C81">
        <w:rPr>
          <w:lang w:val="en-GB"/>
        </w:rPr>
        <w:t>,</w:t>
      </w:r>
      <w:r w:rsidRPr="00E60C81">
        <w:rPr>
          <w:lang w:val="en-GB"/>
        </w:rPr>
        <w:t>d</w:t>
      </w:r>
      <w:proofErr w:type="gramEnd"/>
      <w:r w:rsidRPr="00E60C81">
        <w:rPr>
          <w:lang w:val="en-GB"/>
        </w:rPr>
        <w:t xml:space="preserve">). Relative to the average under the baseline, topsoil SOC stocks in the wheat fields under six climate scenarios increased between 3.8 and 35.2%, while SOC stocks in the maize fields both decreased and increased (between </w:t>
      </w:r>
      <w:r w:rsidR="0022315C" w:rsidRPr="00E60C81">
        <w:rPr>
          <w:lang w:val="en-GB"/>
        </w:rPr>
        <w:t>−</w:t>
      </w:r>
      <w:r w:rsidRPr="00E60C81">
        <w:rPr>
          <w:lang w:val="en-GB"/>
        </w:rPr>
        <w:t>5.0 and 10.1%) relative to the baseline.</w:t>
      </w:r>
    </w:p>
    <w:p w14:paraId="0A8E5D02" w14:textId="77777777" w:rsidR="00DB309C" w:rsidRPr="00E60C81" w:rsidRDefault="00DB309C" w:rsidP="008669A0">
      <w:pPr>
        <w:pStyle w:val="MDPI52figure"/>
        <w:rPr>
          <w:lang w:val="en-GB"/>
        </w:rPr>
      </w:pPr>
      <w:r w:rsidRPr="00E60C81">
        <w:rPr>
          <w:noProof/>
          <w:lang w:val="en-GB" w:eastAsia="zh-CN" w:bidi="ar-SA"/>
        </w:rPr>
        <w:drawing>
          <wp:inline distT="0" distB="0" distL="0" distR="0" wp14:anchorId="240F91C0" wp14:editId="79DD3488">
            <wp:extent cx="5753527" cy="39820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53527" cy="3982084"/>
                    </a:xfrm>
                    <a:prstGeom prst="rect">
                      <a:avLst/>
                    </a:prstGeom>
                    <a:noFill/>
                    <a:ln>
                      <a:noFill/>
                    </a:ln>
                  </pic:spPr>
                </pic:pic>
              </a:graphicData>
            </a:graphic>
          </wp:inline>
        </w:drawing>
      </w:r>
    </w:p>
    <w:p w14:paraId="1292C469" w14:textId="65686B72" w:rsidR="00DB309C" w:rsidRPr="00E60C81" w:rsidRDefault="008669A0" w:rsidP="008669A0">
      <w:pPr>
        <w:pStyle w:val="MDPI51figurecaption"/>
        <w:jc w:val="both"/>
        <w:rPr>
          <w:lang w:val="en-GB"/>
        </w:rPr>
      </w:pPr>
      <w:r w:rsidRPr="00E60C81">
        <w:rPr>
          <w:b/>
          <w:lang w:val="en-GB"/>
        </w:rPr>
        <w:t xml:space="preserve">Figure 6. </w:t>
      </w:r>
      <w:r w:rsidR="00DB309C" w:rsidRPr="00E60C81">
        <w:rPr>
          <w:rFonts w:eastAsiaTheme="minorEastAsia"/>
          <w:lang w:val="en-GB"/>
        </w:rPr>
        <w:t>Boxplots summarizing decadal variations in simulated SOC stocks in the wheat and maize fields under six climate scenarios (ssp119, ssp126, ssp245, ssp370, ssp434 and ssp585) for the 0</w:t>
      </w:r>
      <w:r w:rsidR="003228E1" w:rsidRPr="00E60C81">
        <w:rPr>
          <w:rFonts w:eastAsiaTheme="minorEastAsia"/>
          <w:lang w:val="en-GB"/>
        </w:rPr>
        <w:t>–</w:t>
      </w:r>
      <w:r w:rsidR="00DB309C" w:rsidRPr="00E60C81">
        <w:rPr>
          <w:rFonts w:eastAsiaTheme="minorEastAsia"/>
          <w:lang w:val="en-GB"/>
        </w:rPr>
        <w:t>30 cm (topsoil) and 30</w:t>
      </w:r>
      <w:r w:rsidR="003228E1" w:rsidRPr="00E60C81">
        <w:rPr>
          <w:rFonts w:eastAsiaTheme="minorEastAsia"/>
          <w:lang w:val="en-GB"/>
        </w:rPr>
        <w:t>–</w:t>
      </w:r>
      <w:r w:rsidR="00DB309C" w:rsidRPr="00E60C81">
        <w:rPr>
          <w:rFonts w:eastAsiaTheme="minorEastAsia"/>
          <w:lang w:val="en-GB"/>
        </w:rPr>
        <w:t>100 cm (subsoil) layers during 2020</w:t>
      </w:r>
      <w:r w:rsidR="003228E1" w:rsidRPr="00E60C81">
        <w:rPr>
          <w:rFonts w:eastAsiaTheme="minorEastAsia"/>
          <w:lang w:val="en-GB"/>
        </w:rPr>
        <w:t>–</w:t>
      </w:r>
      <w:r w:rsidR="00DB309C" w:rsidRPr="00E60C81">
        <w:rPr>
          <w:rFonts w:eastAsiaTheme="minorEastAsia"/>
          <w:lang w:val="en-GB"/>
        </w:rPr>
        <w:t>2049. Baseline historical data is given as dashed red horizontal lines. For each boxplot, the central mark is the median, the red square indicates the mean value, the edges of the box are the 25th and 75th percentiles, and the whiskers extend to the extreme data points not considered to be outliers. Extremes are indicated by both minimum and maximum values (filled circles). Different lowercase letters represent significant differences (</w:t>
      </w:r>
      <w:r w:rsidR="008A7503" w:rsidRPr="00E60C81">
        <w:rPr>
          <w:rFonts w:eastAsiaTheme="minorEastAsia"/>
          <w:i/>
          <w:lang w:val="en-GB"/>
        </w:rPr>
        <w:t>p</w:t>
      </w:r>
      <w:r w:rsidR="00DB309C" w:rsidRPr="00E60C81">
        <w:rPr>
          <w:rFonts w:eastAsiaTheme="minorEastAsia"/>
          <w:lang w:val="en-GB"/>
        </w:rPr>
        <w:t xml:space="preserve"> &lt; 0.05) under different climate scenarios in each time slice. Different capital letters represent significant differences (</w:t>
      </w:r>
      <w:r w:rsidR="008A7503" w:rsidRPr="00E60C81">
        <w:rPr>
          <w:rFonts w:eastAsiaTheme="minorEastAsia"/>
          <w:i/>
          <w:lang w:val="en-GB"/>
        </w:rPr>
        <w:t>p</w:t>
      </w:r>
      <w:r w:rsidR="00DB309C" w:rsidRPr="00E60C81">
        <w:rPr>
          <w:rFonts w:eastAsiaTheme="minorEastAsia"/>
          <w:lang w:val="en-GB"/>
        </w:rPr>
        <w:t xml:space="preserve"> &lt; 0.05) between time slices under the six climate scenarios.</w:t>
      </w:r>
    </w:p>
    <w:p w14:paraId="2385A9D7" w14:textId="555A45CE" w:rsidR="00DB309C" w:rsidRPr="00E60C81" w:rsidRDefault="000B3993" w:rsidP="000B3993">
      <w:pPr>
        <w:pStyle w:val="MDPI21heading1"/>
        <w:rPr>
          <w:lang w:val="en-GB"/>
        </w:rPr>
      </w:pPr>
      <w:r w:rsidRPr="00E60C81">
        <w:rPr>
          <w:lang w:val="en-GB"/>
        </w:rPr>
        <w:t xml:space="preserve">4. </w:t>
      </w:r>
      <w:r w:rsidR="00DB309C" w:rsidRPr="00E60C81">
        <w:rPr>
          <w:lang w:val="en-GB"/>
        </w:rPr>
        <w:t>Discussion</w:t>
      </w:r>
    </w:p>
    <w:p w14:paraId="59D171B3" w14:textId="243911F5" w:rsidR="00DB309C" w:rsidRPr="00E60C81" w:rsidRDefault="000B3993" w:rsidP="000B3993">
      <w:pPr>
        <w:pStyle w:val="MDPI22heading2"/>
        <w:rPr>
          <w:noProof w:val="0"/>
          <w:lang w:val="en-GB"/>
        </w:rPr>
      </w:pPr>
      <w:r w:rsidRPr="00E60C81">
        <w:rPr>
          <w:noProof w:val="0"/>
          <w:lang w:val="en-GB"/>
        </w:rPr>
        <w:t xml:space="preserve">4.1. </w:t>
      </w:r>
      <w:r w:rsidR="00DB309C" w:rsidRPr="00E60C81">
        <w:rPr>
          <w:noProof w:val="0"/>
          <w:lang w:val="en-GB"/>
        </w:rPr>
        <w:t xml:space="preserve">Climate </w:t>
      </w:r>
      <w:r w:rsidRPr="00E60C81">
        <w:rPr>
          <w:noProof w:val="0"/>
          <w:lang w:val="en-GB"/>
        </w:rPr>
        <w:t>Change Impacts</w:t>
      </w:r>
      <w:r w:rsidR="00DB309C" w:rsidRPr="00E60C81">
        <w:rPr>
          <w:noProof w:val="0"/>
          <w:lang w:val="en-GB"/>
        </w:rPr>
        <w:t xml:space="preserve"> on </w:t>
      </w:r>
      <w:r w:rsidRPr="00E60C81">
        <w:rPr>
          <w:noProof w:val="0"/>
          <w:lang w:val="en-GB"/>
        </w:rPr>
        <w:t xml:space="preserve">Grain Yield </w:t>
      </w:r>
      <w:r w:rsidR="00DB309C" w:rsidRPr="00E60C81">
        <w:rPr>
          <w:noProof w:val="0"/>
          <w:lang w:val="en-GB"/>
        </w:rPr>
        <w:t xml:space="preserve">and </w:t>
      </w:r>
      <w:r w:rsidRPr="00E60C81">
        <w:rPr>
          <w:noProof w:val="0"/>
          <w:lang w:val="en-GB"/>
        </w:rPr>
        <w:t>Crop Failure</w:t>
      </w:r>
    </w:p>
    <w:p w14:paraId="5303BCA3" w14:textId="193E9CEA" w:rsidR="00DB309C" w:rsidRPr="00E60C81" w:rsidRDefault="00DB309C" w:rsidP="00DB309C">
      <w:pPr>
        <w:pStyle w:val="MDPI31text"/>
        <w:rPr>
          <w:b/>
          <w:color w:val="auto"/>
          <w:lang w:val="en-GB"/>
        </w:rPr>
      </w:pPr>
      <w:r w:rsidRPr="00E60C81">
        <w:rPr>
          <w:lang w:val="en-GB"/>
        </w:rPr>
        <w:t xml:space="preserve">Study simulation results indicated that grain yield for both wheat and maize will be impacted by climate change in the Loess area, which agrees with previous studies </w:t>
      </w:r>
      <w:r w:rsidRPr="00E60C81">
        <w:rPr>
          <w:lang w:val="en-GB"/>
        </w:rPr>
        <w:fldChar w:fldCharType="begin">
          <w:fldData xml:space="preserve">PEVuZE5vdGU+PENpdGU+PEF1dGhvcj5IdWFuZzwvQXV0aG9yPjxZZWFyPjIwMDY8L1llYXI+PFJl
Y051bT40MjwvUmVjTnVtPjxEaXNwbGF5VGV4dD48c3R5bGUgc2l6ZT0iMTAiPlsyNyw0MV08L3N0
eWxlPjwvRGlzcGxheVRleHQ+PHJlY29yZD48cmVjLW51bWJlcj40MjwvcmVjLW51bWJlcj48Zm9y
ZWlnbi1rZXlzPjxrZXkgYXBwPSJFTiIgZGItaWQ9ImZ2dnp4ZjUyb3dhc2ExZTJ6OTV2dzkyNTA5
eHRmZWR4MnNlciIgdGltZXN0YW1wPSIxNjMxMDE0MjQxIj40Mjwva2V5PjwvZm9yZWlnbi1rZXlz
PjxyZWYtdHlwZSBuYW1lPSJKb3VybmFsIEFydGljbGUiPjE3PC9yZWYtdHlwZT48Y29udHJpYnV0
b3JzPjxhdXRob3JzPjxhdXRob3I+SHVhbmcsIE0uPC9hdXRob3I+PGF1dGhvcj5HYWxsaWNoYW5k
LCBKLjwvYXV0aG9yPjxhdXRob3I+RGFuZywgVC48L2F1dGhvcj48YXV0aG9yPlNoYW8sIE0uPC9h
dXRob3I+PC9hdXRob3JzPjwvY29udHJpYnV0b3JzPjx0aXRsZXM+PHRpdGxlPkFuIGV2YWx1YXRp
b24gb2YgRVBJQyBzb2lsIHdhdGVyIGFuZCB5aWVsZCBjb21wb25lbnRzIGluIHRoZSBndWxseSBy
ZWdpb24gb2YgTG9lc3MgUGxhdGVhdSwgQ2hpbmE8L3RpdGxlPjxzZWNvbmRhcnktdGl0bGU+VGhl
IEpvdXJuYWwgb2YgQWdyaWN1bHR1cmFsIFNjaWVuY2U8L3NlY29uZGFyeS10aXRsZT48L3RpdGxl
cz48cGVyaW9kaWNhbD48ZnVsbC10aXRsZT5UaGUgSm91cm5hbCBvZiBBZ3JpY3VsdHVyYWwgU2Np
ZW5jZTwvZnVsbC10aXRsZT48YWJici0xPkouIEFncmljLiBTY2kuPC9hYmJyLTE+PGFiYnItMj5K
IEFncmljIFNjaTwvYWJici0yPjwvcGVyaW9kaWNhbD48cGFnZXM+MzM5LTM0ODwvcGFnZXM+PHZv
bHVtZT4xNDQ8L3ZvbHVtZT48bnVtYmVyPjQ8L251bWJlcj48ZWRpdGlvbj4yMDA2LzA2LzAyPC9l
ZGl0aW9uPjxkYXRlcz48eWVhcj4yMDA2PC95ZWFyPjwvZGF0ZXM+PHB1Ymxpc2hlcj5DYW1icmlk
Z2UgVW5pdmVyc2l0eSBQcmVzczwvcHVibGlzaGVyPjxpc2JuPjAwMjEtODU5NjwvaXNibj48dXJs
cz48cmVsYXRlZC11cmxzPjx1cmw+aHR0cHM6Ly93d3cuY2FtYnJpZGdlLm9yZy9jb3JlL2FydGlj
bGUvYW4tZXZhbHVhdGlvbi1vZi1lcGljLXNvaWwtd2F0ZXItYW5kLXlpZWxkLWNvbXBvbmVudHMt
aW4tdGhlLWd1bGx5LXJlZ2lvbi1vZi1sb2Vzcy1wbGF0ZWF1LWNoaW5hLzRCNDgxRkUwN0FGQTZD
RTY2RkRENzhFNTFEOTk3MTM0PC91cmw+PC9yZWxhdGVkLXVybHM+PC91cmxzPjxlbGVjdHJvbmlj
LXJlc291cmNlLW51bT5odHRwczovL2RvaS5vcmcvMTAuMTAxNy9TMDAyMTg1OTYwNjAwNjEwMTwv
ZWxlY3Ryb25pYy1yZXNvdXJjZS1udW0+PHJlbW90ZS1kYXRhYmFzZS1uYW1lPkNhbWJyaWRnZSBD
b3JlPC9yZW1vdGUtZGF0YWJhc2UtbmFtZT48cmVtb3RlLWRhdGFiYXNlLXByb3ZpZGVyPkNhbWJy
aWRnZSBVbml2ZXJzaXR5IFByZXNzPC9yZW1vdGUtZGF0YWJhc2UtcHJvdmlkZXI+PC9yZWNvcmQ+
PC9DaXRlPjxDaXRlPjxBdXRob3I+WGlhbzwvQXV0aG9yPjxZZWFyPjIwMjE8L1llYXI+PFJlY051
bT4xMzwvUmVjTnVtPjxyZWNvcmQ+PHJlYy1udW1iZXI+MTM8L3JlYy1udW1iZXI+PGZvcmVpZ24t
a2V5cz48a2V5IGFwcD0iRU4iIGRiLWlkPSJmdnZ6eGY1Mm93YXNhMWUyejk1dnc5MjUwOXh0ZmVk
eDJzZXIiIHRpbWVzdGFtcD0iMTYzMTAwOTk3NCI+MTM8L2tleT48L2ZvcmVpZ24ta2V5cz48cmVm
LXR5cGUgbmFtZT0iSm91cm5hbCBBcnRpY2xlIj4xNzwvcmVmLXR5cGU+PGNvbnRyaWJ1dG9ycz48
YXV0aG9ycz48YXV0aG9yPlhpYW8sIERlbmdwYW48L2F1dGhvcj48YXV0aG9yPkxpdSwgRGUgTGk8
L2F1dGhvcj48YXV0aG9yPkZlbmcsIFB1eXU8L2F1dGhvcj48YXV0aG9yPldhbmcsIEJpbjwvYXV0
aG9yPjxhdXRob3I+V2F0ZXJzLCBDYXRoeTwvYXV0aG9yPjxhdXRob3I+U2hlbiwgWWFuanVuPC9h
dXRob3I+PGF1dGhvcj5RaSwgWW9uZ3Fpbmc8L2F1dGhvcj48YXV0aG9yPkJhaSwgSHVpemk8L2F1
dGhvcj48YXV0aG9yPlRhbmcsIEppYW56aGFvPC9hdXRob3I+PC9hdXRob3JzPjwvY29udHJpYnV0
b3JzPjx0aXRsZXM+PHRpdGxlPkZ1dHVyZSBjbGltYXRlIGNoYW5nZSBpbXBhY3RzIG9uIGdyYWlu
IHlpZWxkIGFuZCBncm91bmR3YXRlciB1c2UgdW5kZXIgZGlmZmVyZW50IGNyb3BwaW5nIHN5c3Rl
bXMgaW4gdGhlIE5vcnRoIENoaW5hIFBsYWluPC90aXRsZT48c2Vjb25kYXJ5LXRpdGxlPkFncmlj
dWx0dXJhbCBXYXRlciBNYW5hZ2VtZW50PC9zZWNvbmRhcnktdGl0bGU+PC90aXRsZXM+PHBlcmlv
ZGljYWw+PGZ1bGwtdGl0bGU+QWdyaWN1bHR1cmFsIFdhdGVyIE1hbmFnZW1lbnQ8L2Z1bGwtdGl0
bGU+PGFiYnItMT5BZ3JpYy4gV2F0ZXIgTWFuYWdlLjwvYWJici0xPjxhYmJyLTI+QWdyaWMgV2F0
ZXIgTWFuYWdlPC9hYmJyLTI+PC9wZXJpb2RpY2FsPjxwYWdlcz4xMDY2ODU8L3BhZ2VzPjx2b2x1
bWU+MjQ2PC92b2x1bWU+PGtleXdvcmRzPjxrZXl3b3JkPkNyb3BwaW5nIHN5c3RlbTwva2V5d29y
ZD48a2V5d29yZD5Hcm91bmR3YXRlciBvdmVyZHJhZnQ8L2tleXdvcmQ+PGtleXdvcmQ+U3RyYXcg
bXVsY2hpbmc8L2tleXdvcmQ+PGtleXdvcmQ+QVBTSU0gbW9kZWw8L2tleXdvcmQ+PGtleXdvcmQ+
RnV0dXJlIGNsaW1hdGUgc2NlbmFyaW88L2tleXdvcmQ+PC9rZXl3b3Jkcz48ZGF0ZXM+PHllYXI+
MjAyMTwveWVhcj48cHViLWRhdGVzPjxkYXRlPjIwMjEvMDMvMDEvPC9kYXRlPjwvcHViLWRhdGVz
PjwvZGF0ZXM+PGlzYm4+MDM3OC0zNzc0PC9pc2JuPjx1cmxzPjxyZWxhdGVkLXVybHM+PHVybD5o
dHRwczovL3d3dy5zY2llbmNlZGlyZWN0LmNvbS9zY2llbmNlL2FydGljbGUvcGlpL1MwMzc4Mzc3
NDIwMzIyMjkwPC91cmw+PC9yZWxhdGVkLXVybHM+PC91cmxzPjxlbGVjdHJvbmljLXJlc291cmNl
LW51bT5odHRwczovL2RvaS5vcmcvMTAuMTAxNi9qLmFnd2F0LjIwMjAuMTA2Njg1PC9lbGVjdHJv
bmljLXJlc291cmNlLW51bT48L3JlY29yZD48L0NpdGU+PC9FbmROb3RlPgB=
</w:fldData>
        </w:fldChar>
      </w:r>
      <w:r w:rsidRPr="00E60C81">
        <w:rPr>
          <w:bCs/>
          <w:lang w:val="en-GB"/>
        </w:rPr>
        <w:instrText xml:space="preserve"> ADDIN EN.CITE </w:instrText>
      </w:r>
      <w:r w:rsidRPr="00E60C81">
        <w:rPr>
          <w:lang w:val="en-GB"/>
        </w:rPr>
        <w:fldChar w:fldCharType="begin">
          <w:fldData xml:space="preserve">PEVuZE5vdGU+PENpdGU+PEF1dGhvcj5IdWFuZzwvQXV0aG9yPjxZZWFyPjIwMDY8L1llYXI+PFJl
Y051bT40MjwvUmVjTnVtPjxEaXNwbGF5VGV4dD48c3R5bGUgc2l6ZT0iMTAiPlsyNyw0MV08L3N0
eWxlPjwvRGlzcGxheVRleHQ+PHJlY29yZD48cmVjLW51bWJlcj40MjwvcmVjLW51bWJlcj48Zm9y
ZWlnbi1rZXlzPjxrZXkgYXBwPSJFTiIgZGItaWQ9ImZ2dnp4ZjUyb3dhc2ExZTJ6OTV2dzkyNTA5
eHRmZWR4MnNlciIgdGltZXN0YW1wPSIxNjMxMDE0MjQxIj40Mjwva2V5PjwvZm9yZWlnbi1rZXlz
PjxyZWYtdHlwZSBuYW1lPSJKb3VybmFsIEFydGljbGUiPjE3PC9yZWYtdHlwZT48Y29udHJpYnV0
b3JzPjxhdXRob3JzPjxhdXRob3I+SHVhbmcsIE0uPC9hdXRob3I+PGF1dGhvcj5HYWxsaWNoYW5k
LCBKLjwvYXV0aG9yPjxhdXRob3I+RGFuZywgVC48L2F1dGhvcj48YXV0aG9yPlNoYW8sIE0uPC9h
dXRob3I+PC9hdXRob3JzPjwvY29udHJpYnV0b3JzPjx0aXRsZXM+PHRpdGxlPkFuIGV2YWx1YXRp
b24gb2YgRVBJQyBzb2lsIHdhdGVyIGFuZCB5aWVsZCBjb21wb25lbnRzIGluIHRoZSBndWxseSBy
ZWdpb24gb2YgTG9lc3MgUGxhdGVhdSwgQ2hpbmE8L3RpdGxlPjxzZWNvbmRhcnktdGl0bGU+VGhl
IEpvdXJuYWwgb2YgQWdyaWN1bHR1cmFsIFNjaWVuY2U8L3NlY29uZGFyeS10aXRsZT48L3RpdGxl
cz48cGVyaW9kaWNhbD48ZnVsbC10aXRsZT5UaGUgSm91cm5hbCBvZiBBZ3JpY3VsdHVyYWwgU2Np
ZW5jZTwvZnVsbC10aXRsZT48YWJici0xPkouIEFncmljLiBTY2kuPC9hYmJyLTE+PGFiYnItMj5K
IEFncmljIFNjaTwvYWJici0yPjwvcGVyaW9kaWNhbD48cGFnZXM+MzM5LTM0ODwvcGFnZXM+PHZv
bHVtZT4xNDQ8L3ZvbHVtZT48bnVtYmVyPjQ8L251bWJlcj48ZWRpdGlvbj4yMDA2LzA2LzAyPC9l
ZGl0aW9uPjxkYXRlcz48eWVhcj4yMDA2PC95ZWFyPjwvZGF0ZXM+PHB1Ymxpc2hlcj5DYW1icmlk
Z2UgVW5pdmVyc2l0eSBQcmVzczwvcHVibGlzaGVyPjxpc2JuPjAwMjEtODU5NjwvaXNibj48dXJs
cz48cmVsYXRlZC11cmxzPjx1cmw+aHR0cHM6Ly93d3cuY2FtYnJpZGdlLm9yZy9jb3JlL2FydGlj
bGUvYW4tZXZhbHVhdGlvbi1vZi1lcGljLXNvaWwtd2F0ZXItYW5kLXlpZWxkLWNvbXBvbmVudHMt
aW4tdGhlLWd1bGx5LXJlZ2lvbi1vZi1sb2Vzcy1wbGF0ZWF1LWNoaW5hLzRCNDgxRkUwN0FGQTZD
RTY2RkRENzhFNTFEOTk3MTM0PC91cmw+PC9yZWxhdGVkLXVybHM+PC91cmxzPjxlbGVjdHJvbmlj
LXJlc291cmNlLW51bT5odHRwczovL2RvaS5vcmcvMTAuMTAxNy9TMDAyMTg1OTYwNjAwNjEwMTwv
ZWxlY3Ryb25pYy1yZXNvdXJjZS1udW0+PHJlbW90ZS1kYXRhYmFzZS1uYW1lPkNhbWJyaWRnZSBD
b3JlPC9yZW1vdGUtZGF0YWJhc2UtbmFtZT48cmVtb3RlLWRhdGFiYXNlLXByb3ZpZGVyPkNhbWJy
aWRnZSBVbml2ZXJzaXR5IFByZXNzPC9yZW1vdGUtZGF0YWJhc2UtcHJvdmlkZXI+PC9yZWNvcmQ+
PC9DaXRlPjxDaXRlPjxBdXRob3I+WGlhbzwvQXV0aG9yPjxZZWFyPjIwMjE8L1llYXI+PFJlY051
bT4xMzwvUmVjTnVtPjxyZWNvcmQ+PHJlYy1udW1iZXI+MTM8L3JlYy1udW1iZXI+PGZvcmVpZ24t
a2V5cz48a2V5IGFwcD0iRU4iIGRiLWlkPSJmdnZ6eGY1Mm93YXNhMWUyejk1dnc5MjUwOXh0ZmVk
eDJzZXIiIHRpbWVzdGFtcD0iMTYzMTAwOTk3NCI+MTM8L2tleT48L2ZvcmVpZ24ta2V5cz48cmVm
LXR5cGUgbmFtZT0iSm91cm5hbCBBcnRpY2xlIj4xNzwvcmVmLXR5cGU+PGNvbnRyaWJ1dG9ycz48
YXV0aG9ycz48YXV0aG9yPlhpYW8sIERlbmdwYW48L2F1dGhvcj48YXV0aG9yPkxpdSwgRGUgTGk8
L2F1dGhvcj48YXV0aG9yPkZlbmcsIFB1eXU8L2F1dGhvcj48YXV0aG9yPldhbmcsIEJpbjwvYXV0
aG9yPjxhdXRob3I+V2F0ZXJzLCBDYXRoeTwvYXV0aG9yPjxhdXRob3I+U2hlbiwgWWFuanVuPC9h
dXRob3I+PGF1dGhvcj5RaSwgWW9uZ3Fpbmc8L2F1dGhvcj48YXV0aG9yPkJhaSwgSHVpemk8L2F1
dGhvcj48YXV0aG9yPlRhbmcsIEppYW56aGFvPC9hdXRob3I+PC9hdXRob3JzPjwvY29udHJpYnV0
b3JzPjx0aXRsZXM+PHRpdGxlPkZ1dHVyZSBjbGltYXRlIGNoYW5nZSBpbXBhY3RzIG9uIGdyYWlu
IHlpZWxkIGFuZCBncm91bmR3YXRlciB1c2UgdW5kZXIgZGlmZmVyZW50IGNyb3BwaW5nIHN5c3Rl
bXMgaW4gdGhlIE5vcnRoIENoaW5hIFBsYWluPC90aXRsZT48c2Vjb25kYXJ5LXRpdGxlPkFncmlj
dWx0dXJhbCBXYXRlciBNYW5hZ2VtZW50PC9zZWNvbmRhcnktdGl0bGU+PC90aXRsZXM+PHBlcmlv
ZGljYWw+PGZ1bGwtdGl0bGU+QWdyaWN1bHR1cmFsIFdhdGVyIE1hbmFnZW1lbnQ8L2Z1bGwtdGl0
bGU+PGFiYnItMT5BZ3JpYy4gV2F0ZXIgTWFuYWdlLjwvYWJici0xPjxhYmJyLTI+QWdyaWMgV2F0
ZXIgTWFuYWdlPC9hYmJyLTI+PC9wZXJpb2RpY2FsPjxwYWdlcz4xMDY2ODU8L3BhZ2VzPjx2b2x1
bWU+MjQ2PC92b2x1bWU+PGtleXdvcmRzPjxrZXl3b3JkPkNyb3BwaW5nIHN5c3RlbTwva2V5d29y
ZD48a2V5d29yZD5Hcm91bmR3YXRlciBvdmVyZHJhZnQ8L2tleXdvcmQ+PGtleXdvcmQ+U3RyYXcg
bXVsY2hpbmc8L2tleXdvcmQ+PGtleXdvcmQ+QVBTSU0gbW9kZWw8L2tleXdvcmQ+PGtleXdvcmQ+
RnV0dXJlIGNsaW1hdGUgc2NlbmFyaW88L2tleXdvcmQ+PC9rZXl3b3Jkcz48ZGF0ZXM+PHllYXI+
MjAyMTwveWVhcj48cHViLWRhdGVzPjxkYXRlPjIwMjEvMDMvMDEvPC9kYXRlPjwvcHViLWRhdGVz
PjwvZGF0ZXM+PGlzYm4+MDM3OC0zNzc0PC9pc2JuPjx1cmxzPjxyZWxhdGVkLXVybHM+PHVybD5o
dHRwczovL3d3dy5zY2llbmNlZGlyZWN0LmNvbS9zY2llbmNlL2FydGljbGUvcGlpL1MwMzc4Mzc3
NDIwMzIyMjkwPC91cmw+PC9yZWxhdGVkLXVybHM+PC91cmxzPjxlbGVjdHJvbmljLXJlc291cmNl
LW51bT5odHRwczovL2RvaS5vcmcvMTAuMTAxNi9qLmFnd2F0LjIwMjAuMTA2Njg1PC9lbGVjdHJv
bmljLXJlc291cmNlLW51bT48L3JlY29yZD48L0NpdGU+PC9FbmROb3RlPgB=
</w:fldData>
        </w:fldChar>
      </w:r>
      <w:r w:rsidRPr="00E60C81">
        <w:rPr>
          <w:bCs/>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bCs/>
          <w:lang w:val="en-GB"/>
        </w:rPr>
        <w:t>[27,41]</w:t>
      </w:r>
      <w:r w:rsidRPr="00E60C81">
        <w:rPr>
          <w:lang w:val="en-GB"/>
        </w:rPr>
        <w:fldChar w:fldCharType="end"/>
      </w:r>
      <w:r w:rsidRPr="00E60C81">
        <w:rPr>
          <w:bCs/>
          <w:lang w:val="en-GB"/>
        </w:rPr>
        <w:t xml:space="preserve">. However, the extent of the projected climate impacts is different between the cropping </w:t>
      </w:r>
      <w:r w:rsidRPr="00E60C81">
        <w:rPr>
          <w:bCs/>
          <w:lang w:val="en-GB"/>
        </w:rPr>
        <w:lastRenderedPageBreak/>
        <w:t>systems. For the continuous wheat cropping system, climate change will tend to have positive impacts on grain yield trends except under climate scenario ssp434</w:t>
      </w:r>
      <w:r w:rsidRPr="00E60C81">
        <w:rPr>
          <w:bCs/>
          <w:i/>
          <w:iCs/>
          <w:lang w:val="en-GB"/>
        </w:rPr>
        <w:t xml:space="preserve"> </w:t>
      </w:r>
      <w:r w:rsidRPr="00E60C81">
        <w:rPr>
          <w:bCs/>
          <w:lang w:val="en-GB"/>
        </w:rPr>
        <w:t>(a divided road by inequality). Trends are in agreement with conclusions in a meta-analysis on winter wheat yield in a world under the condition of higher atmospheric CO</w:t>
      </w:r>
      <w:r w:rsidRPr="00E60C81">
        <w:rPr>
          <w:bCs/>
          <w:vertAlign w:val="subscript"/>
          <w:lang w:val="en-GB"/>
        </w:rPr>
        <w:t>2</w:t>
      </w:r>
      <w:r w:rsidRPr="00E60C81">
        <w:rPr>
          <w:bCs/>
          <w:lang w:val="en-GB"/>
        </w:rPr>
        <w:t xml:space="preserve"> concentrations and without drastic decrease in precipitation </w:t>
      </w:r>
      <w:r w:rsidRPr="00E60C81">
        <w:rPr>
          <w:bCs/>
          <w:lang w:val="en-GB"/>
        </w:rPr>
        <w:fldChar w:fldCharType="begin"/>
      </w:r>
      <w:r w:rsidRPr="00E60C81">
        <w:rPr>
          <w:bCs/>
          <w:lang w:val="en-GB"/>
        </w:rPr>
        <w:instrText xml:space="preserve"> ADDIN EN.CITE &lt;EndNote&gt;&lt;Cite&gt;&lt;Author&gt;Wilcox&lt;/Author&gt;&lt;Year&gt;2014&lt;/Year&gt;&lt;RecNum&gt;66&lt;/RecNum&gt;&lt;DisplayText&gt;&lt;style size="10"&gt;[42]&lt;/style&gt;&lt;/DisplayText&gt;&lt;record&gt;&lt;rec-number&gt;66&lt;/rec-number&gt;&lt;foreign-keys&gt;&lt;key app="EN" db-id="fvvzxf52owasa1e2z95vw92509xtfedx2ser" timestamp="1650630980"&gt;66&lt;/key&gt;&lt;/foreign-keys&gt;&lt;ref-type name="Journal Article"&gt;17&lt;/ref-type&gt;&lt;contributors&gt;&lt;authors&gt;&lt;author&gt;Wilcox, Julia&lt;/author&gt;&lt;author&gt;Makowski, David&lt;/author&gt;&lt;/authors&gt;&lt;/contributors&gt;&lt;titles&gt;&lt;title&gt;A meta-analysis of the predicted effects of climate change on wheat yields using simulation studies&lt;/title&gt;&lt;secondary-title&gt;Field Crops Research&lt;/secondary-title&gt;&lt;/titles&gt;&lt;periodical&gt;&lt;full-title&gt;Field Crops Research&lt;/full-title&gt;&lt;abbr-1&gt;Field Crops Res.&lt;/abbr-1&gt;&lt;abbr-2&gt;Field Crops Res&lt;/abbr-2&gt;&lt;/periodical&gt;&lt;pages&gt;180-190&lt;/pages&gt;&lt;volume&gt;156&lt;/volume&gt;&lt;number&gt;0&lt;/number&gt;&lt;keywords&gt;&lt;keyword&gt;Wheat&lt;/keyword&gt;&lt;keyword&gt;Triticum aestivum&lt;/keyword&gt;&lt;keyword&gt;Climate change&lt;/keyword&gt;&lt;keyword&gt;Meta-analysis&lt;/keyword&gt;&lt;keyword&gt;Modeling&lt;/keyword&gt;&lt;keyword&gt;Yield&lt;/keyword&gt;&lt;/keywords&gt;&lt;dates&gt;&lt;year&gt;2014&lt;/year&gt;&lt;pub-dates&gt;&lt;date&gt;2/1/&lt;/date&gt;&lt;/pub-dates&gt;&lt;/dates&gt;&lt;isbn&gt;0378-4290&lt;/isbn&gt;&lt;urls&gt;&lt;related-urls&gt;&lt;url&gt;file:\\L:\lwu12086.pdf&lt;/url&gt;&lt;/related-urls&gt;&lt;/urls&gt;&lt;electronic-resource-num&gt;https://dx.doi.org/10.1016/j.fcr.2013.11.008&lt;/electronic-resource-num&gt;&lt;/record&gt;&lt;/Cite&gt;&lt;/EndNote&gt;</w:instrText>
      </w:r>
      <w:r w:rsidRPr="00E60C81">
        <w:rPr>
          <w:bCs/>
          <w:lang w:val="en-GB"/>
        </w:rPr>
        <w:fldChar w:fldCharType="separate"/>
      </w:r>
      <w:r w:rsidRPr="00E60C81">
        <w:rPr>
          <w:bCs/>
          <w:lang w:val="en-GB"/>
        </w:rPr>
        <w:t>[42]</w:t>
      </w:r>
      <w:r w:rsidRPr="00E60C81">
        <w:rPr>
          <w:bCs/>
          <w:lang w:val="en-GB"/>
        </w:rPr>
        <w:fldChar w:fldCharType="end"/>
      </w:r>
      <w:r w:rsidRPr="00E60C81">
        <w:rPr>
          <w:bCs/>
          <w:lang w:val="en-GB"/>
        </w:rPr>
        <w:t xml:space="preserve">, which is a similar configuration (less or no water stress because of irrigation) to that used in our simulations. </w:t>
      </w:r>
      <w:r w:rsidRPr="00E60C81">
        <w:rPr>
          <w:lang w:val="en-GB"/>
        </w:rPr>
        <w:t>Increasing temperatures at the early vegetative stage results in a prolonged vernali</w:t>
      </w:r>
      <w:r w:rsidR="0040514C" w:rsidRPr="00E60C81">
        <w:rPr>
          <w:lang w:val="en-GB"/>
        </w:rPr>
        <w:t>s</w:t>
      </w:r>
      <w:r w:rsidRPr="00E60C81">
        <w:rPr>
          <w:lang w:val="en-GB"/>
        </w:rPr>
        <w:t xml:space="preserve">ation process for the over-winter crop, leading to reduced grain quality and yield </w:t>
      </w:r>
      <w:r w:rsidRPr="00E60C81">
        <w:rPr>
          <w:bCs/>
          <w:lang w:val="en-GB"/>
        </w:rPr>
        <w:fldChar w:fldCharType="begin"/>
      </w:r>
      <w:r w:rsidRPr="00E60C81">
        <w:rPr>
          <w:bCs/>
          <w:lang w:val="en-GB"/>
        </w:rPr>
        <w:instrText xml:space="preserve"> ADDIN EN.CITE &lt;EndNote&gt;&lt;Cite&gt;&lt;Author&gt;Rezaei&lt;/Author&gt;&lt;Year&gt;2018&lt;/Year&gt;&lt;RecNum&gt;59&lt;/RecNum&gt;&lt;DisplayText&gt;&lt;style size="10"&gt;[43]&lt;/style&gt;&lt;/DisplayText&gt;&lt;record&gt;&lt;rec-number&gt;59&lt;/rec-number&gt;&lt;foreign-keys&gt;&lt;key app="EN" db-id="fvvzxf52owasa1e2z95vw92509xtfedx2ser" timestamp="1642588962"&gt;59&lt;/key&gt;&lt;/foreign-keys&gt;&lt;ref-type name="Journal Article"&gt;17&lt;/ref-type&gt;&lt;contributors&gt;&lt;authors&gt;&lt;author&gt;Rezaei, Ehsan Eyshi&lt;/author&gt;&lt;author&gt;Siebert, Stefan&lt;/author&gt;&lt;author&gt;Hüging, Hubert&lt;/author&gt;&lt;author&gt;Ewert, Frank&lt;/author&gt;&lt;/authors&gt;&lt;/contributors&gt;&lt;titles&gt;&lt;title&gt;Climate change effect on wheat phenology depends on cultivar change&lt;/title&gt;&lt;secondary-title&gt;Scientific Reports&lt;/secondary-title&gt;&lt;/titles&gt;&lt;periodical&gt;&lt;full-title&gt;Scientific Reports&lt;/full-title&gt;&lt;abbr-1&gt;Sci. Rep.&lt;/abbr-1&gt;&lt;abbr-2&gt;Sci Rep&lt;/abbr-2&gt;&lt;/periodical&gt;&lt;pages&gt;4891&lt;/pages&gt;&lt;volume&gt;8&lt;/volume&gt;&lt;number&gt;1&lt;/number&gt;&lt;dates&gt;&lt;year&gt;2018&lt;/year&gt;&lt;pub-dates&gt;&lt;date&gt;2018/03/20&lt;/date&gt;&lt;/pub-dates&gt;&lt;/dates&gt;&lt;isbn&gt;2045-2322&lt;/isbn&gt;&lt;urls&gt;&lt;related-urls&gt;&lt;url&gt;https://doi.org/10.1038/s41598-018-23101-2&lt;/url&gt;&lt;/related-urls&gt;&lt;/urls&gt;&lt;electronic-resource-num&gt;https://doi.org/10.1038/s41598-018-23101-2&lt;/electronic-resource-num&gt;&lt;/record&gt;&lt;/Cite&gt;&lt;/EndNote&gt;</w:instrText>
      </w:r>
      <w:r w:rsidRPr="00E60C81">
        <w:rPr>
          <w:bCs/>
          <w:lang w:val="en-GB"/>
        </w:rPr>
        <w:fldChar w:fldCharType="separate"/>
      </w:r>
      <w:r w:rsidRPr="00E60C81">
        <w:rPr>
          <w:bCs/>
          <w:lang w:val="en-GB"/>
        </w:rPr>
        <w:t>[43]</w:t>
      </w:r>
      <w:r w:rsidRPr="00E60C81">
        <w:rPr>
          <w:bCs/>
          <w:lang w:val="en-GB"/>
        </w:rPr>
        <w:fldChar w:fldCharType="end"/>
      </w:r>
      <w:r w:rsidRPr="00E60C81">
        <w:rPr>
          <w:lang w:val="en-GB"/>
        </w:rPr>
        <w:t xml:space="preserve">. Under scenario ssp585, the average minimum and maximum air temperatures during the 2040s increased by 1.3 and 0.9 °C, respectively, compared with those during the 2020s. </w:t>
      </w:r>
      <w:r w:rsidRPr="00E60C81">
        <w:rPr>
          <w:bCs/>
          <w:lang w:val="en-GB"/>
        </w:rPr>
        <w:t xml:space="preserve">If precipitation decreases, then the yield will drop dramatically </w:t>
      </w:r>
      <w:r w:rsidRPr="00E60C81">
        <w:rPr>
          <w:bCs/>
          <w:lang w:val="en-GB"/>
        </w:rPr>
        <w:fldChar w:fldCharType="begin">
          <w:fldData xml:space="preserve">PEVuZE5vdGU+PENpdGU+PEF1dGhvcj5QaXJ0dGlvamE8L0F1dGhvcj48WWVhcj4yMDE1PC9ZZWFy
PjxSZWNOdW0+NDY8L1JlY051bT48RGlzcGxheVRleHQ+PHN0eWxlIHNpemU9IjEwIj5bMjFdPC9z
dHlsZT48L0Rpc3BsYXlUZXh0PjxyZWNvcmQ+PHJlYy1udW1iZXI+NDY8L3JlYy1udW1iZXI+PGZv
cmVpZ24ta2V5cz48a2V5IGFwcD0iRU4iIGRiLWlkPSJmdnZ6eGY1Mm93YXNhMWUyejk1dnc5MjUw
OXh0ZmVkeDJzZXIiIHRpbWVzdGFtcD0iMTYzNjExMDMyNSI+NDY8L2tleT48L2ZvcmVpZ24ta2V5
cz48cmVmLXR5cGUgbmFtZT0iSm91cm5hbCBBcnRpY2xlIj4xNzwvcmVmLXR5cGU+PGNvbnRyaWJ1
dG9ycz48YXV0aG9ycz48YXV0aG9yPlBpcnR0aW9qYSwgTmluYSA8L2F1dGhvcj48YXV0aG9yPkNh
cnRlciwgVGltb3RoeSBSLiA8L2F1dGhvcj48YXV0aG9yPkZyb256ZWssIFN0ZWZhbiA8L2F1dGhv
cj48YXV0aG9yPkJpbmRpLCBNYXJjbyA8L2F1dGhvcj48YXV0aG9yPkhvZmZtYW5uLCBIb2xnZXIg
PC9hdXRob3I+PGF1dGhvcj5QYWxvc3VvLCBUYXJ1IDwvYXV0aG9yPjxhdXRob3I+UnVpei1SYW1v
cywgTWFyZ2FyaXRhIDwvYXV0aG9yPjxhdXRob3I+VGFvLCBGdWx1IDwvYXV0aG9yPjxhdXRob3I+
VHJua2EsIE1pcm9zbGF2IDwvYXV0aG9yPjxhdXRob3I+QWN1dGlzLCBNYXJjbyA8L2F1dGhvcj48
YXV0aG9yPkFzc2VuZywgU2VudGhvbGQgPC9hdXRob3I+PGF1dGhvcj5CYXJhbm93c2tpLCBQaW90
ciA8L2F1dGhvcj48YXV0aG9yPkJhc3NvLCBCcnVubyA8L2F1dGhvcj48YXV0aG9yPkJvZGluLCBQ
ZXIgPC9hdXRob3I+PGF1dGhvcj5CdWlzLCBTYW11ZWwgPC9hdXRob3I+PGF1dGhvcj5DYW1tYXJh
bm8sIERhdmlkZSA8L2F1dGhvcj48YXV0aG9yPkRlbGlnaW9zLCBQYW9sYSA8L2F1dGhvcj48YXV0
aG9yPkRlc3RhaW4sIE1hcmllLUZyYW5jZSA8L2F1dGhvcj48YXV0aG9yPkR1bW9udCwgQmVuamFt
aW4gPC9hdXRob3I+PGF1dGhvcj5Fd2VydCwgRnJhbmsgPC9hdXRob3I+PGF1dGhvcj5GZXJyaXNl
LCBSb2JlcnRvIDwvYXV0aG9yPjxhdXRob3I+RnJhbsOnb2lzLCBMb3VpcyA8L2F1dGhvcj48YXV0
aG9yPkdhaXNlciwgVGhvbWFzIDwvYXV0aG9yPjxhdXRob3I+SGxhdmlua2EsIFBldHIgPC9hdXRo
b3I+PGF1dGhvcj5KYWNxdWVtaW4sIEluZ3JpZCA8L2F1dGhvcj48YXV0aG9yPktlcnNlYmF1bSwg
S3VydCBDaHJpc3RpYW4gPC9hdXRob3I+PGF1dGhvcj5Lb2xsYXMsIENocmlzIDwvYXV0aG9yPjxh
dXRob3I+S3J6eXN6Y3phaywgSmFyb21pciA8L2F1dGhvcj48YXV0aG9yPkxvcml0ZSwgSWduYWNp
byBKLiAgPC9hdXRob3I+PGF1dGhvcj5NaW5ldCwgSnVsaWVuIDwvYXV0aG9yPjxhdXRob3I+TWlu
Z3VleiwgTS4gSW5lcyA8L2F1dGhvcj48YXV0aG9yPk1vbnRlc2lubywgTWFudWVsIDwvYXV0aG9y
PjxhdXRob3I+TW9yaW9uZG8sIE1hcmNvIDwvYXV0aG9yPjxhdXRob3I+TcO8bGxlciwgQ2hyaXN0
b3BoIDwvYXV0aG9yPjxhdXRob3I+TmVuZGVsLCBDbGFhcyA8L2F1dGhvcj48YXV0aG9yPsOWenTD
vHJrLCBJc2lrIDwvYXV0aG9yPjxhdXRob3I+UGVyZWdvLCBBbGVzc2lhIDwvYXV0aG9yPjxhdXRo
b3I+Um9kcsOtZ3VleiwgQWxmcmVkbyA8L2F1dGhvcj48YXV0aG9yPlJ1YW5lLCBBbGV4IEMuIDwv
YXV0aG9yPjxhdXRob3I+UnVnZXQsIEZyYW7Dp29pc2UgPC9hdXRob3I+PGF1dGhvcj5TYW5uYSwg
TWF0dGlhIDwvYXV0aG9yPjxhdXRob3I+U2VtZW5vdiwgTWlraGFpbCBBLiA8L2F1dGhvcj48YXV0
aG9yPlNsYXdpbnNraSwgQ2V6YXJ5IDwvYXV0aG9yPjxhdXRob3I+U3RyYXRvbm92aXRjaCwgUGll
cnJlIDwvYXV0aG9yPjxhdXRob3I+U3VwaXQsIEl3YW4gPC9hdXRob3I+PGF1dGhvcj5XYWhhLCBL
YXRoYXJpbmEgPC9hdXRob3I+PGF1dGhvcj5XYW5nIEVubGkgPC9hdXRob3I+PGF1dGhvcj5XdSwg
TGlhbmhhaSA8L2F1dGhvcj48YXV0aG9yPlpoYW8sIFpoaWdhbiA8L2F1dGhvcj48YXV0aG9yPlLD
tnR0ZXIsIFJlaW11bmQgUC4gPC9hdXRob3I+PC9hdXRob3JzPjwvY29udHJpYnV0b3JzPjx0aXRs
ZXM+PHRpdGxlPlRlbXBlcmF0dXJlIGFuZCBwcmVjaXBpdGF0aW9uIGVmZmVjdHMgb24gd2hlYXQg
eWllbGQgYWNyb3NzIGEgRXVyb3BlYW4gdHJhbnNlY3Q6IGEgY3JvcCBtb2RlbCBlbnNlbWJsZSBh
bmFseXNpcyB1c2luZyBpbXBhY3QgcmVzcG9uc2Ugc3VyZmFjZXM8L3RpdGxlPjxzZWNvbmRhcnkt
dGl0bGU+Q2xpbWF0ZSBSZXNlYXJjaDwvc2Vjb25kYXJ5LXRpdGxlPjwvdGl0bGVzPjxwZXJpb2Rp
Y2FsPjxmdWxsLXRpdGxlPkNsaW1hdGUgUmVzZWFyY2g8L2Z1bGwtdGl0bGU+PGFiYnItMT5DbGlt
YXRlIFJlcy48L2FiYnItMT48L3BlcmlvZGljYWw+PHBhZ2VzPjg3LTEwNTwvcGFnZXM+PHZvbHVt
ZT42NTwvdm9sdW1lPjxkYXRlcz48eWVhcj4yMDE1PC95ZWFyPjxwdWItZGF0ZXM+PGRhdGU+Mjkv
MDEvMjAxNTwvZGF0ZT48L3B1Yi1kYXRlcz48L2RhdGVzPjx1cmxzPjxyZWxhdGVkLXVybHM+PHVy
bD5maWxlOlxcTDpcbHd1MTMwMTgucGRmPC91cmw+PC9yZWxhdGVkLXVybHM+PC91cmxzPjxlbGVj
dHJvbmljLXJlc291cmNlLW51bT48c3R5bGUgZmFjZT0ibm9ybWFsIiBmb250PSJkZWZhdWx0IiBz
aXplPSIxMiI+aHR0cHM6Ly9kb2kub3JnLzwvc3R5bGU+PHN0eWxlIGZhY2U9Im5vcm1hbCIgZm9u
dD0iZGVmYXVsdCIgc2l6ZT0iMTAwJSI+MTAuMzM1NC9jcjAxMzIyPC9zdHlsZT48L2VsZWN0cm9u
aWMtcmVzb3VyY2UtbnVtPjwvcmVjb3JkPjwvQ2l0ZT48L0VuZE5vdGU+
</w:fldData>
        </w:fldChar>
      </w:r>
      <w:r w:rsidRPr="00E60C81">
        <w:rPr>
          <w:bCs/>
          <w:lang w:val="en-GB"/>
        </w:rPr>
        <w:instrText xml:space="preserve"> ADDIN EN.CITE </w:instrText>
      </w:r>
      <w:r w:rsidRPr="00E60C81">
        <w:rPr>
          <w:bCs/>
          <w:lang w:val="en-GB"/>
        </w:rPr>
        <w:fldChar w:fldCharType="begin">
          <w:fldData xml:space="preserve">PEVuZE5vdGU+PENpdGU+PEF1dGhvcj5QaXJ0dGlvamE8L0F1dGhvcj48WWVhcj4yMDE1PC9ZZWFy
PjxSZWNOdW0+NDY8L1JlY051bT48RGlzcGxheVRleHQ+PHN0eWxlIHNpemU9IjEwIj5bMjFdPC9z
dHlsZT48L0Rpc3BsYXlUZXh0PjxyZWNvcmQ+PHJlYy1udW1iZXI+NDY8L3JlYy1udW1iZXI+PGZv
cmVpZ24ta2V5cz48a2V5IGFwcD0iRU4iIGRiLWlkPSJmdnZ6eGY1Mm93YXNhMWUyejk1dnc5MjUw
OXh0ZmVkeDJzZXIiIHRpbWVzdGFtcD0iMTYzNjExMDMyNSI+NDY8L2tleT48L2ZvcmVpZ24ta2V5
cz48cmVmLXR5cGUgbmFtZT0iSm91cm5hbCBBcnRpY2xlIj4xNzwvcmVmLXR5cGU+PGNvbnRyaWJ1
dG9ycz48YXV0aG9ycz48YXV0aG9yPlBpcnR0aW9qYSwgTmluYSA8L2F1dGhvcj48YXV0aG9yPkNh
cnRlciwgVGltb3RoeSBSLiA8L2F1dGhvcj48YXV0aG9yPkZyb256ZWssIFN0ZWZhbiA8L2F1dGhv
cj48YXV0aG9yPkJpbmRpLCBNYXJjbyA8L2F1dGhvcj48YXV0aG9yPkhvZmZtYW5uLCBIb2xnZXIg
PC9hdXRob3I+PGF1dGhvcj5QYWxvc3VvLCBUYXJ1IDwvYXV0aG9yPjxhdXRob3I+UnVpei1SYW1v
cywgTWFyZ2FyaXRhIDwvYXV0aG9yPjxhdXRob3I+VGFvLCBGdWx1IDwvYXV0aG9yPjxhdXRob3I+
VHJua2EsIE1pcm9zbGF2IDwvYXV0aG9yPjxhdXRob3I+QWN1dGlzLCBNYXJjbyA8L2F1dGhvcj48
YXV0aG9yPkFzc2VuZywgU2VudGhvbGQgPC9hdXRob3I+PGF1dGhvcj5CYXJhbm93c2tpLCBQaW90
ciA8L2F1dGhvcj48YXV0aG9yPkJhc3NvLCBCcnVubyA8L2F1dGhvcj48YXV0aG9yPkJvZGluLCBQ
ZXIgPC9hdXRob3I+PGF1dGhvcj5CdWlzLCBTYW11ZWwgPC9hdXRob3I+PGF1dGhvcj5DYW1tYXJh
bm8sIERhdmlkZSA8L2F1dGhvcj48YXV0aG9yPkRlbGlnaW9zLCBQYW9sYSA8L2F1dGhvcj48YXV0
aG9yPkRlc3RhaW4sIE1hcmllLUZyYW5jZSA8L2F1dGhvcj48YXV0aG9yPkR1bW9udCwgQmVuamFt
aW4gPC9hdXRob3I+PGF1dGhvcj5Fd2VydCwgRnJhbmsgPC9hdXRob3I+PGF1dGhvcj5GZXJyaXNl
LCBSb2JlcnRvIDwvYXV0aG9yPjxhdXRob3I+RnJhbsOnb2lzLCBMb3VpcyA8L2F1dGhvcj48YXV0
aG9yPkdhaXNlciwgVGhvbWFzIDwvYXV0aG9yPjxhdXRob3I+SGxhdmlua2EsIFBldHIgPC9hdXRo
b3I+PGF1dGhvcj5KYWNxdWVtaW4sIEluZ3JpZCA8L2F1dGhvcj48YXV0aG9yPktlcnNlYmF1bSwg
S3VydCBDaHJpc3RpYW4gPC9hdXRob3I+PGF1dGhvcj5Lb2xsYXMsIENocmlzIDwvYXV0aG9yPjxh
dXRob3I+S3J6eXN6Y3phaywgSmFyb21pciA8L2F1dGhvcj48YXV0aG9yPkxvcml0ZSwgSWduYWNp
byBKLiAgPC9hdXRob3I+PGF1dGhvcj5NaW5ldCwgSnVsaWVuIDwvYXV0aG9yPjxhdXRob3I+TWlu
Z3VleiwgTS4gSW5lcyA8L2F1dGhvcj48YXV0aG9yPk1vbnRlc2lubywgTWFudWVsIDwvYXV0aG9y
PjxhdXRob3I+TW9yaW9uZG8sIE1hcmNvIDwvYXV0aG9yPjxhdXRob3I+TcO8bGxlciwgQ2hyaXN0
b3BoIDwvYXV0aG9yPjxhdXRob3I+TmVuZGVsLCBDbGFhcyA8L2F1dGhvcj48YXV0aG9yPsOWenTD
vHJrLCBJc2lrIDwvYXV0aG9yPjxhdXRob3I+UGVyZWdvLCBBbGVzc2lhIDwvYXV0aG9yPjxhdXRo
b3I+Um9kcsOtZ3VleiwgQWxmcmVkbyA8L2F1dGhvcj48YXV0aG9yPlJ1YW5lLCBBbGV4IEMuIDwv
YXV0aG9yPjxhdXRob3I+UnVnZXQsIEZyYW7Dp29pc2UgPC9hdXRob3I+PGF1dGhvcj5TYW5uYSwg
TWF0dGlhIDwvYXV0aG9yPjxhdXRob3I+U2VtZW5vdiwgTWlraGFpbCBBLiA8L2F1dGhvcj48YXV0
aG9yPlNsYXdpbnNraSwgQ2V6YXJ5IDwvYXV0aG9yPjxhdXRob3I+U3RyYXRvbm92aXRjaCwgUGll
cnJlIDwvYXV0aG9yPjxhdXRob3I+U3VwaXQsIEl3YW4gPC9hdXRob3I+PGF1dGhvcj5XYWhhLCBL
YXRoYXJpbmEgPC9hdXRob3I+PGF1dGhvcj5XYW5nIEVubGkgPC9hdXRob3I+PGF1dGhvcj5XdSwg
TGlhbmhhaSA8L2F1dGhvcj48YXV0aG9yPlpoYW8sIFpoaWdhbiA8L2F1dGhvcj48YXV0aG9yPlLD
tnR0ZXIsIFJlaW11bmQgUC4gPC9hdXRob3I+PC9hdXRob3JzPjwvY29udHJpYnV0b3JzPjx0aXRs
ZXM+PHRpdGxlPlRlbXBlcmF0dXJlIGFuZCBwcmVjaXBpdGF0aW9uIGVmZmVjdHMgb24gd2hlYXQg
eWllbGQgYWNyb3NzIGEgRXVyb3BlYW4gdHJhbnNlY3Q6IGEgY3JvcCBtb2RlbCBlbnNlbWJsZSBh
bmFseXNpcyB1c2luZyBpbXBhY3QgcmVzcG9uc2Ugc3VyZmFjZXM8L3RpdGxlPjxzZWNvbmRhcnkt
dGl0bGU+Q2xpbWF0ZSBSZXNlYXJjaDwvc2Vjb25kYXJ5LXRpdGxlPjwvdGl0bGVzPjxwZXJpb2Rp
Y2FsPjxmdWxsLXRpdGxlPkNsaW1hdGUgUmVzZWFyY2g8L2Z1bGwtdGl0bGU+PGFiYnItMT5DbGlt
YXRlIFJlcy48L2FiYnItMT48L3BlcmlvZGljYWw+PHBhZ2VzPjg3LTEwNTwvcGFnZXM+PHZvbHVt
ZT42NTwvdm9sdW1lPjxkYXRlcz48eWVhcj4yMDE1PC95ZWFyPjxwdWItZGF0ZXM+PGRhdGU+Mjkv
MDEvMjAxNTwvZGF0ZT48L3B1Yi1kYXRlcz48L2RhdGVzPjx1cmxzPjxyZWxhdGVkLXVybHM+PHVy
bD5maWxlOlxcTDpcbHd1MTMwMTgucGRmPC91cmw+PC9yZWxhdGVkLXVybHM+PC91cmxzPjxlbGVj
dHJvbmljLXJlc291cmNlLW51bT48c3R5bGUgZmFjZT0ibm9ybWFsIiBmb250PSJkZWZhdWx0IiBz
aXplPSIxMiI+aHR0cHM6Ly9kb2kub3JnLzwvc3R5bGU+PHN0eWxlIGZhY2U9Im5vcm1hbCIgZm9u
dD0iZGVmYXVsdCIgc2l6ZT0iMTAwJSI+MTAuMzM1NC9jcjAxMzIyPC9zdHlsZT48L2VsZWN0cm9u
aWMtcmVzb3VyY2UtbnVtPjwvcmVjb3JkPjwvQ2l0ZT48L0VuZE5vdGU+
</w:fldData>
        </w:fldChar>
      </w:r>
      <w:r w:rsidRPr="00E60C81">
        <w:rPr>
          <w:bCs/>
          <w:lang w:val="en-GB"/>
        </w:rPr>
        <w:instrText xml:space="preserve"> ADDIN EN.CITE.DATA </w:instrText>
      </w:r>
      <w:r w:rsidRPr="00E60C81">
        <w:rPr>
          <w:bCs/>
          <w:lang w:val="en-GB"/>
        </w:rPr>
      </w:r>
      <w:r w:rsidRPr="00E60C81">
        <w:rPr>
          <w:bCs/>
          <w:lang w:val="en-GB"/>
        </w:rPr>
        <w:fldChar w:fldCharType="end"/>
      </w:r>
      <w:r w:rsidRPr="00E60C81">
        <w:rPr>
          <w:bCs/>
          <w:lang w:val="en-GB"/>
        </w:rPr>
      </w:r>
      <w:r w:rsidRPr="00E60C81">
        <w:rPr>
          <w:bCs/>
          <w:lang w:val="en-GB"/>
        </w:rPr>
        <w:fldChar w:fldCharType="separate"/>
      </w:r>
      <w:r w:rsidRPr="00E60C81">
        <w:rPr>
          <w:bCs/>
          <w:lang w:val="en-GB"/>
        </w:rPr>
        <w:t>[21]</w:t>
      </w:r>
      <w:r w:rsidRPr="00E60C81">
        <w:rPr>
          <w:bCs/>
          <w:lang w:val="en-GB"/>
        </w:rPr>
        <w:fldChar w:fldCharType="end"/>
      </w:r>
      <w:r w:rsidRPr="00E60C81">
        <w:rPr>
          <w:bCs/>
          <w:lang w:val="en-GB"/>
        </w:rPr>
        <w:t xml:space="preserve">, as possibly reflected in our simulation under scenario ssp434. The distribution of rainfall under scenario ssp434 shifted over the growing period (Figure 2) whilst </w:t>
      </w:r>
      <w:r w:rsidRPr="00E60C81">
        <w:rPr>
          <w:lang w:val="en-GB"/>
        </w:rPr>
        <w:t>the irrigation schedules were fixed to be the same as that used in experimental practice</w:t>
      </w:r>
      <w:r w:rsidRPr="00E60C81">
        <w:rPr>
          <w:bCs/>
          <w:lang w:val="en-GB"/>
        </w:rPr>
        <w:t xml:space="preserve">. </w:t>
      </w:r>
      <w:r w:rsidRPr="00E60C81">
        <w:rPr>
          <w:lang w:val="en-GB"/>
        </w:rPr>
        <w:t xml:space="preserve">Further, there were differences in the temporal patterns of precipitation between the chosen scenarios and the temporal patterns observed in the historic records (during the experimental years). Therefore, there could be water stress in some growing seasons of winter wheat. </w:t>
      </w:r>
      <w:r w:rsidRPr="00E60C81">
        <w:rPr>
          <w:bCs/>
          <w:lang w:val="en-GB"/>
        </w:rPr>
        <w:t>For future studies, irrigation schedules should be adjusted based on precipitation and soil water content.</w:t>
      </w:r>
      <w:r w:rsidRPr="00E60C81">
        <w:rPr>
          <w:lang w:val="en-GB"/>
        </w:rPr>
        <w:t xml:space="preserve"> For the continuous maize cropping system, the predicted maize yield declined under all six scenarios (Figure 5b). Compared with the average of the historical yield, maize yield would decrease by 4.2</w:t>
      </w:r>
      <w:r w:rsidR="003228E1" w:rsidRPr="00E60C81">
        <w:rPr>
          <w:lang w:val="en-GB"/>
        </w:rPr>
        <w:t>–</w:t>
      </w:r>
      <w:r w:rsidRPr="00E60C81">
        <w:rPr>
          <w:lang w:val="en-GB"/>
        </w:rPr>
        <w:t xml:space="preserve">16.7% under the six </w:t>
      </w:r>
      <w:r w:rsidRPr="00E60C81">
        <w:rPr>
          <w:color w:val="auto"/>
          <w:lang w:val="en-GB"/>
        </w:rPr>
        <w:t xml:space="preserve">scenarios. This agrees with previous studies in that it will decrease by 9% and 24% in the American Corn Belt and </w:t>
      </w:r>
      <w:r w:rsidR="00C87799" w:rsidRPr="00E60C81">
        <w:rPr>
          <w:color w:val="auto"/>
          <w:lang w:val="en-GB"/>
        </w:rPr>
        <w:t xml:space="preserve">in </w:t>
      </w:r>
      <w:r w:rsidRPr="00E60C81">
        <w:rPr>
          <w:color w:val="auto"/>
          <w:lang w:val="en-GB"/>
        </w:rPr>
        <w:t xml:space="preserve">China due to future global warming </w:t>
      </w:r>
      <w:r w:rsidRPr="00E60C81">
        <w:rPr>
          <w:color w:val="auto"/>
          <w:lang w:val="en-GB"/>
        </w:rPr>
        <w:fldChar w:fldCharType="begin">
          <w:fldData xml:space="preserve">PEVuZE5vdGU+PENpdGU+PEF1dGhvcj5JemF1cnJhbGRlPC9BdXRob3I+PFllYXI+MjAwMzwvWWVh
cj48UmVjTnVtPjY3PC9SZWNOdW0+PERpc3BsYXlUZXh0PjxzdHlsZSBzaXplPSIxMCI+WzQ0LDQ1
XTwvc3R5bGU+PC9EaXNwbGF5VGV4dD48cmVjb3JkPjxyZWMtbnVtYmVyPjY3PC9yZWMtbnVtYmVy
Pjxmb3JlaWduLWtleXM+PGtleSBhcHA9IkVOIiBkYi1pZD0iZnZ2enhmNTJvd2FzYTFlMno5NXZ3
OTI1MDl4dGZlZHgyc2VyIiB0aW1lc3RhbXA9IjE2NTA2MzA5ODAiPjY3PC9rZXk+PC9mb3JlaWdu
LWtleXM+PHJlZi10eXBlIG5hbWU9IkpvdXJuYWwgQXJ0aWNsZSI+MTc8L3JlZi10eXBlPjxjb250
cmlidXRvcnM+PGF1dGhvcnM+PGF1dGhvcj5JemF1cnJhbGRlLCBSLiBDw6lzYXI8L2F1dGhvcj48
YXV0aG9yPlJvc2VuYmVyZywgTm9ybWFuIEouPC9hdXRob3I+PGF1dGhvcj5Ccm93biwgUm9iZXJ0
IEEuPC9hdXRob3I+PGF1dGhvcj5UaG9tc29uLCBBbGxpc29uIE0uPC9hdXRob3I+PC9hdXRob3Jz
PjwvY29udHJpYnV0b3JzPjx0aXRsZXM+PHRpdGxlPkludGVncmF0ZWQgYXNzZXNzbWVudCBvZiBI
YWRsZXkgQ2VudGVyIChIYWRDTTIpIGNsaW1hdGUtY2hhbmdlIGltcGFjdHMgb24gYWdyaWN1bHR1
cmFsIHByb2R1Y3Rpdml0eSBhbmQgaXJyaWdhdGlvbiB3YXRlciBzdXBwbHkgaW4gdGhlIGNvbnRl
cm1pbm91cyBVbml0ZWQgU3RhdGVzOiBQYXJ0IElJLiBSZWdpb25hbCBhZ3JpY3VsdHVyYWwgcHJv
ZHVjdGlvbiBpbiAyMDMwIGFuZCAyMDk1PC90aXRsZT48c2Vjb25kYXJ5LXRpdGxlPkFncmljdWx0
dXJhbCBhbmQgRm9yZXN0IE1ldGVvcm9sb2d5PC9zZWNvbmRhcnktdGl0bGU+PC90aXRsZXM+PHBl
cmlvZGljYWw+PGZ1bGwtdGl0bGU+QWdyaWN1bHR1cmFsIGFuZCBGb3Jlc3QgTWV0ZW9yb2xvZ3k8
L2Z1bGwtdGl0bGU+PGFiYnItMT5BZ3JpYy4gRm9yLiBNZXRlb3JvbC48L2FiYnItMT48L3Blcmlv
ZGljYWw+PHBhZ2VzPjk3LTEyMjwvcGFnZXM+PHZvbHVtZT4xMTc8L3ZvbHVtZT48bnVtYmVyPjE8
L251bWJlcj48a2V5d29yZHM+PGtleXdvcmQ+RXJvc2lvbiBwcm9kdWN0aXZpdHkgaW1wYWN0IGNh
bGN1bGF0b3IgKEVQSUMpPC9rZXl3b3JkPjxrZXl3b3JkPkNvcm48L2tleXdvcmQ+PGtleXdvcmQ+
V2hlYXQ8L2tleXdvcmQ+PGtleXdvcmQ+QWxmYWxmYTwva2V5d29yZD48a2V5d29yZD5Dcm9wIHlp
ZWxkPC9rZXl3b3JkPjxrZXl3b3JkPkV2YXBvdHJhbnNwaXJhdGlvbjwva2V5d29yZD48a2V5d29y
ZD5SdW5vZmY8L2tleXdvcmQ+PC9rZXl3b3Jkcz48ZGF0ZXM+PHllYXI+MjAwMzwveWVhcj48cHVi
LWRhdGVzPjxkYXRlPjIwMDMvMDYvMzAvPC9kYXRlPjwvcHViLWRhdGVzPjwvZGF0ZXM+PGlzYm4+
MDE2OC0xOTIzPC9pc2JuPjx1cmxzPjxyZWxhdGVkLXVybHM+PHVybD5odHRwczovL3d3dy5zY2ll
bmNlZGlyZWN0LmNvbS9zY2llbmNlL2FydGljbGUvcGlpL1MwMTY4MTkyMzAzMDAwMjQ4PC91cmw+
PC9yZWxhdGVkLXVybHM+PC91cmxzPjxlbGVjdHJvbmljLXJlc291cmNlLW51bT5odHRwczovL2Rv
aS5vcmcvMTAuMTAxNi9TMDE2OC0xOTIzKDAzKTAwMDI0LTg8L2VsZWN0cm9uaWMtcmVzb3VyY2Ut
bnVtPjwvcmVjb3JkPjwvQ2l0ZT48Q2l0ZT48QXV0aG9yPkxpPC9BdXRob3I+PFllYXI+MjAyMjwv
WWVhcj48UmVjTnVtPjY4PC9SZWNOdW0+PHJlY29yZD48cmVjLW51bWJlcj42ODwvcmVjLW51bWJl
cj48Zm9yZWlnbi1rZXlzPjxrZXkgYXBwPSJFTiIgZGItaWQ9ImZ2dnp4ZjUyb3dhc2ExZTJ6OTV2
dzkyNTA5eHRmZWR4MnNlciIgdGltZXN0YW1wPSIxNjUwNjMwOTgwIj42ODwva2V5PjwvZm9yZWln
bi1rZXlzPjxyZWYtdHlwZSBuYW1lPSJKb3VybmFsIEFydGljbGUiPjE3PC9yZWYtdHlwZT48Y29u
dHJpYnV0b3JzPjxhdXRob3JzPjxhdXRob3I+TGksIFJ1aXBpbmc8L2F1dGhvcj48YXV0aG9yPlpo
ZW5nLCBKaW55dTwvYXV0aG9yPjxhdXRob3I+WGllLCBSdWl6aGk8L2F1dGhvcj48YXV0aG9yPk1p
bmcsIEJvPC9hdXRob3I+PGF1dGhvcj5QZW5nLCBYaW5odWE8L2F1dGhvcj48YXV0aG9yPkx1bywg
WWFuZzwvYXV0aG9yPjxhdXRob3I+WmhlbmcsIEhvbmdiaW5nPC9hdXRob3I+PGF1dGhvcj5TdWks
IFBlbmd4aWFuZzwvYXV0aG9yPjxhdXRob3I+V2FuZywgS2VydTwvYXV0aG9yPjxhdXRob3I+SG91
LCBQZW5nPC9hdXRob3I+PGF1dGhvcj5Ib3UsIExpYW5neXU8L2F1dGhvcj48YXV0aG9yPlpoYW5n
LCBHdW9xaWFuZzwvYXV0aG9yPjxhdXRob3I+QmFpLCBTaGlqaWU8L2F1dGhvcj48YXV0aG9yPldh
bmcsIEhhbzwvYXV0aG9yPjxhdXRob3I+TGl1LCBXdXJlbjwvYXV0aG9yPjxhdXRob3I+TGksIFNo
YW9rdW48L2F1dGhvcj48L2F1dGhvcnM+PC9jb250cmlidXRvcnM+PHRpdGxlcz48dGl0bGU+UG90
ZW50aWFsIG1lY2hhbmlzbXMgb2YgbWFpemUgeWllbGQgcmVkdWN0aW9uIHVuZGVyIHNob3J0LXRl
cm0gbm8tdGlsbGFnZSBjb21iaW5lZCB3aXRoIHJlc2lkdWUgY292ZXJhZ2UgaW4gdGhlIHNlbWkt
aHVtaWQgcmVnaW9uIG9mIE5vcnRoZWFzdCBDaGluYTwvdGl0bGU+PHNlY29uZGFyeS10aXRsZT5T
b2lsIGFuZCBUaWxsYWdlIFJlc2VhcmNoPC9zZWNvbmRhcnktdGl0bGU+PC90aXRsZXM+PHBlcmlv
ZGljYWw+PGZ1bGwtdGl0bGU+U29pbCBhbmQgVGlsbGFnZSBSZXNlYXJjaDwvZnVsbC10aXRsZT48
YWJici0xPlNvaWwgVGlsbC4gUmVzLjwvYWJici0xPjxhYmJyLTI+U29pbCBUaWxsIFJlczwvYWJi
ci0yPjwvcGVyaW9kaWNhbD48cGFnZXM+MTA1Mjg5PC9wYWdlcz48dm9sdW1lPjIxNzwvdm9sdW1l
PjxrZXl3b3Jkcz48a2V5d29yZD5Oby10aWxsYWdlPC9rZXl3b3JkPjxrZXl3b3JkPlJlc2lkdWUg
Y292ZXJhZ2U8L2tleXdvcmQ+PGtleXdvcmQ+U29pbCB0ZW1wZXJhdHVyZTwva2V5d29yZD48a2V5
d29yZD5Tb2lsIHdhdGVyIGNvbnRlbnQ8L2tleXdvcmQ+PGtleXdvcmQ+TWFpemUgeWllbGQ8L2tl
eXdvcmQ+PC9rZXl3b3Jkcz48ZGF0ZXM+PHllYXI+MjAyMjwveWVhcj48cHViLWRhdGVzPjxkYXRl
PjIwMjIvMDMvMDEvPC9kYXRlPjwvcHViLWRhdGVzPjwvZGF0ZXM+PGlzYm4+MDE2Ny0xOTg3PC9p
c2JuPjx1cmxzPjxyZWxhdGVkLXVybHM+PHVybD5odHRwczovL3d3dy5zY2llbmNlZGlyZWN0LmNv
bS9zY2llbmNlL2FydGljbGUvcGlpL1MwMTY3MTk4NzIxMDAzNjI3PC91cmw+PC9yZWxhdGVkLXVy
bHM+PC91cmxzPjxlbGVjdHJvbmljLXJlc291cmNlLW51bT5odHRwczovL2RvaS5vcmcvMTAuMTAx
Ni9qLnN0aWxsLjIwMjEuMTA1Mjg5PC9lbGVjdHJvbmljLXJlc291cmNlLW51bT48L3JlY29yZD48
L0NpdGU+PC9FbmROb3RlPn==
</w:fldData>
        </w:fldChar>
      </w:r>
      <w:r w:rsidRPr="00E60C81">
        <w:rPr>
          <w:color w:val="auto"/>
          <w:lang w:val="en-GB"/>
        </w:rPr>
        <w:instrText xml:space="preserve"> ADDIN EN.CITE </w:instrText>
      </w:r>
      <w:r w:rsidRPr="00E60C81">
        <w:rPr>
          <w:color w:val="auto"/>
          <w:lang w:val="en-GB"/>
        </w:rPr>
        <w:fldChar w:fldCharType="begin">
          <w:fldData xml:space="preserve">PEVuZE5vdGU+PENpdGU+PEF1dGhvcj5JemF1cnJhbGRlPC9BdXRob3I+PFllYXI+MjAwMzwvWWVh
cj48UmVjTnVtPjY3PC9SZWNOdW0+PERpc3BsYXlUZXh0PjxzdHlsZSBzaXplPSIxMCI+WzQ0LDQ1
XTwvc3R5bGU+PC9EaXNwbGF5VGV4dD48cmVjb3JkPjxyZWMtbnVtYmVyPjY3PC9yZWMtbnVtYmVy
Pjxmb3JlaWduLWtleXM+PGtleSBhcHA9IkVOIiBkYi1pZD0iZnZ2enhmNTJvd2FzYTFlMno5NXZ3
OTI1MDl4dGZlZHgyc2VyIiB0aW1lc3RhbXA9IjE2NTA2MzA5ODAiPjY3PC9rZXk+PC9mb3JlaWdu
LWtleXM+PHJlZi10eXBlIG5hbWU9IkpvdXJuYWwgQXJ0aWNsZSI+MTc8L3JlZi10eXBlPjxjb250
cmlidXRvcnM+PGF1dGhvcnM+PGF1dGhvcj5JemF1cnJhbGRlLCBSLiBDw6lzYXI8L2F1dGhvcj48
YXV0aG9yPlJvc2VuYmVyZywgTm9ybWFuIEouPC9hdXRob3I+PGF1dGhvcj5Ccm93biwgUm9iZXJ0
IEEuPC9hdXRob3I+PGF1dGhvcj5UaG9tc29uLCBBbGxpc29uIE0uPC9hdXRob3I+PC9hdXRob3Jz
PjwvY29udHJpYnV0b3JzPjx0aXRsZXM+PHRpdGxlPkludGVncmF0ZWQgYXNzZXNzbWVudCBvZiBI
YWRsZXkgQ2VudGVyIChIYWRDTTIpIGNsaW1hdGUtY2hhbmdlIGltcGFjdHMgb24gYWdyaWN1bHR1
cmFsIHByb2R1Y3Rpdml0eSBhbmQgaXJyaWdhdGlvbiB3YXRlciBzdXBwbHkgaW4gdGhlIGNvbnRl
cm1pbm91cyBVbml0ZWQgU3RhdGVzOiBQYXJ0IElJLiBSZWdpb25hbCBhZ3JpY3VsdHVyYWwgcHJv
ZHVjdGlvbiBpbiAyMDMwIGFuZCAyMDk1PC90aXRsZT48c2Vjb25kYXJ5LXRpdGxlPkFncmljdWx0
dXJhbCBhbmQgRm9yZXN0IE1ldGVvcm9sb2d5PC9zZWNvbmRhcnktdGl0bGU+PC90aXRsZXM+PHBl
cmlvZGljYWw+PGZ1bGwtdGl0bGU+QWdyaWN1bHR1cmFsIGFuZCBGb3Jlc3QgTWV0ZW9yb2xvZ3k8
L2Z1bGwtdGl0bGU+PGFiYnItMT5BZ3JpYy4gRm9yLiBNZXRlb3JvbC48L2FiYnItMT48L3Blcmlv
ZGljYWw+PHBhZ2VzPjk3LTEyMjwvcGFnZXM+PHZvbHVtZT4xMTc8L3ZvbHVtZT48bnVtYmVyPjE8
L251bWJlcj48a2V5d29yZHM+PGtleXdvcmQ+RXJvc2lvbiBwcm9kdWN0aXZpdHkgaW1wYWN0IGNh
bGN1bGF0b3IgKEVQSUMpPC9rZXl3b3JkPjxrZXl3b3JkPkNvcm48L2tleXdvcmQ+PGtleXdvcmQ+
V2hlYXQ8L2tleXdvcmQ+PGtleXdvcmQ+QWxmYWxmYTwva2V5d29yZD48a2V5d29yZD5Dcm9wIHlp
ZWxkPC9rZXl3b3JkPjxrZXl3b3JkPkV2YXBvdHJhbnNwaXJhdGlvbjwva2V5d29yZD48a2V5d29y
ZD5SdW5vZmY8L2tleXdvcmQ+PC9rZXl3b3Jkcz48ZGF0ZXM+PHllYXI+MjAwMzwveWVhcj48cHVi
LWRhdGVzPjxkYXRlPjIwMDMvMDYvMzAvPC9kYXRlPjwvcHViLWRhdGVzPjwvZGF0ZXM+PGlzYm4+
MDE2OC0xOTIzPC9pc2JuPjx1cmxzPjxyZWxhdGVkLXVybHM+PHVybD5odHRwczovL3d3dy5zY2ll
bmNlZGlyZWN0LmNvbS9zY2llbmNlL2FydGljbGUvcGlpL1MwMTY4MTkyMzAzMDAwMjQ4PC91cmw+
PC9yZWxhdGVkLXVybHM+PC91cmxzPjxlbGVjdHJvbmljLXJlc291cmNlLW51bT5odHRwczovL2Rv
aS5vcmcvMTAuMTAxNi9TMDE2OC0xOTIzKDAzKTAwMDI0LTg8L2VsZWN0cm9uaWMtcmVzb3VyY2Ut
bnVtPjwvcmVjb3JkPjwvQ2l0ZT48Q2l0ZT48QXV0aG9yPkxpPC9BdXRob3I+PFllYXI+MjAyMjwv
WWVhcj48UmVjTnVtPjY4PC9SZWNOdW0+PHJlY29yZD48cmVjLW51bWJlcj42ODwvcmVjLW51bWJl
cj48Zm9yZWlnbi1rZXlzPjxrZXkgYXBwPSJFTiIgZGItaWQ9ImZ2dnp4ZjUyb3dhc2ExZTJ6OTV2
dzkyNTA5eHRmZWR4MnNlciIgdGltZXN0YW1wPSIxNjUwNjMwOTgwIj42ODwva2V5PjwvZm9yZWln
bi1rZXlzPjxyZWYtdHlwZSBuYW1lPSJKb3VybmFsIEFydGljbGUiPjE3PC9yZWYtdHlwZT48Y29u
dHJpYnV0b3JzPjxhdXRob3JzPjxhdXRob3I+TGksIFJ1aXBpbmc8L2F1dGhvcj48YXV0aG9yPlpo
ZW5nLCBKaW55dTwvYXV0aG9yPjxhdXRob3I+WGllLCBSdWl6aGk8L2F1dGhvcj48YXV0aG9yPk1p
bmcsIEJvPC9hdXRob3I+PGF1dGhvcj5QZW5nLCBYaW5odWE8L2F1dGhvcj48YXV0aG9yPkx1bywg
WWFuZzwvYXV0aG9yPjxhdXRob3I+WmhlbmcsIEhvbmdiaW5nPC9hdXRob3I+PGF1dGhvcj5TdWks
IFBlbmd4aWFuZzwvYXV0aG9yPjxhdXRob3I+V2FuZywgS2VydTwvYXV0aG9yPjxhdXRob3I+SG91
LCBQZW5nPC9hdXRob3I+PGF1dGhvcj5Ib3UsIExpYW5neXU8L2F1dGhvcj48YXV0aG9yPlpoYW5n
LCBHdW9xaWFuZzwvYXV0aG9yPjxhdXRob3I+QmFpLCBTaGlqaWU8L2F1dGhvcj48YXV0aG9yPldh
bmcsIEhhbzwvYXV0aG9yPjxhdXRob3I+TGl1LCBXdXJlbjwvYXV0aG9yPjxhdXRob3I+TGksIFNo
YW9rdW48L2F1dGhvcj48L2F1dGhvcnM+PC9jb250cmlidXRvcnM+PHRpdGxlcz48dGl0bGU+UG90
ZW50aWFsIG1lY2hhbmlzbXMgb2YgbWFpemUgeWllbGQgcmVkdWN0aW9uIHVuZGVyIHNob3J0LXRl
cm0gbm8tdGlsbGFnZSBjb21iaW5lZCB3aXRoIHJlc2lkdWUgY292ZXJhZ2UgaW4gdGhlIHNlbWkt
aHVtaWQgcmVnaW9uIG9mIE5vcnRoZWFzdCBDaGluYTwvdGl0bGU+PHNlY29uZGFyeS10aXRsZT5T
b2lsIGFuZCBUaWxsYWdlIFJlc2VhcmNoPC9zZWNvbmRhcnktdGl0bGU+PC90aXRsZXM+PHBlcmlv
ZGljYWw+PGZ1bGwtdGl0bGU+U29pbCBhbmQgVGlsbGFnZSBSZXNlYXJjaDwvZnVsbC10aXRsZT48
YWJici0xPlNvaWwgVGlsbC4gUmVzLjwvYWJici0xPjxhYmJyLTI+U29pbCBUaWxsIFJlczwvYWJi
ci0yPjwvcGVyaW9kaWNhbD48cGFnZXM+MTA1Mjg5PC9wYWdlcz48dm9sdW1lPjIxNzwvdm9sdW1l
PjxrZXl3b3Jkcz48a2V5d29yZD5Oby10aWxsYWdlPC9rZXl3b3JkPjxrZXl3b3JkPlJlc2lkdWUg
Y292ZXJhZ2U8L2tleXdvcmQ+PGtleXdvcmQ+U29pbCB0ZW1wZXJhdHVyZTwva2V5d29yZD48a2V5
d29yZD5Tb2lsIHdhdGVyIGNvbnRlbnQ8L2tleXdvcmQ+PGtleXdvcmQ+TWFpemUgeWllbGQ8L2tl
eXdvcmQ+PC9rZXl3b3Jkcz48ZGF0ZXM+PHllYXI+MjAyMjwveWVhcj48cHViLWRhdGVzPjxkYXRl
PjIwMjIvMDMvMDEvPC9kYXRlPjwvcHViLWRhdGVzPjwvZGF0ZXM+PGlzYm4+MDE2Ny0xOTg3PC9p
c2JuPjx1cmxzPjxyZWxhdGVkLXVybHM+PHVybD5odHRwczovL3d3dy5zY2llbmNlZGlyZWN0LmNv
bS9zY2llbmNlL2FydGljbGUvcGlpL1MwMTY3MTk4NzIxMDAzNjI3PC91cmw+PC9yZWxhdGVkLXVy
bHM+PC91cmxzPjxlbGVjdHJvbmljLXJlc291cmNlLW51bT5odHRwczovL2RvaS5vcmcvMTAuMTAx
Ni9qLnN0aWxsLjIwMjEuMTA1Mjg5PC9lbGVjdHJvbmljLXJlc291cmNlLW51bT48L3JlY29yZD48
L0NpdGU+PC9FbmROb3RlPn==
</w:fldData>
        </w:fldChar>
      </w:r>
      <w:r w:rsidRPr="00E60C81">
        <w:rPr>
          <w:color w:val="auto"/>
          <w:lang w:val="en-GB"/>
        </w:rPr>
        <w:instrText xml:space="preserve"> ADDIN EN.CITE.DATA </w:instrText>
      </w:r>
      <w:r w:rsidRPr="00E60C81">
        <w:rPr>
          <w:color w:val="auto"/>
          <w:lang w:val="en-GB"/>
        </w:rPr>
      </w:r>
      <w:r w:rsidRPr="00E60C81">
        <w:rPr>
          <w:color w:val="auto"/>
          <w:lang w:val="en-GB"/>
        </w:rPr>
        <w:fldChar w:fldCharType="end"/>
      </w:r>
      <w:r w:rsidRPr="00E60C81">
        <w:rPr>
          <w:color w:val="auto"/>
          <w:lang w:val="en-GB"/>
        </w:rPr>
      </w:r>
      <w:r w:rsidRPr="00E60C81">
        <w:rPr>
          <w:color w:val="auto"/>
          <w:lang w:val="en-GB"/>
        </w:rPr>
        <w:fldChar w:fldCharType="separate"/>
      </w:r>
      <w:r w:rsidRPr="00E60C81">
        <w:rPr>
          <w:color w:val="auto"/>
          <w:lang w:val="en-GB"/>
        </w:rPr>
        <w:t>[44,45]</w:t>
      </w:r>
      <w:r w:rsidRPr="00E60C81">
        <w:rPr>
          <w:color w:val="auto"/>
          <w:lang w:val="en-GB"/>
        </w:rPr>
        <w:fldChar w:fldCharType="end"/>
      </w:r>
      <w:r w:rsidRPr="00E60C81">
        <w:rPr>
          <w:color w:val="auto"/>
          <w:lang w:val="en-GB"/>
        </w:rPr>
        <w:t>. In contrast to winter wheat, higher temperatures speed up phenological development of maize. Shorter growing seasons under the likely warming conditions together with expected lower solar radiation (Figure 2g) causes yield decrease even with the increased atmospheric CO</w:t>
      </w:r>
      <w:r w:rsidRPr="00E60C81">
        <w:rPr>
          <w:color w:val="auto"/>
          <w:vertAlign w:val="subscript"/>
          <w:lang w:val="en-GB"/>
        </w:rPr>
        <w:t>2</w:t>
      </w:r>
      <w:r w:rsidRPr="00E60C81">
        <w:rPr>
          <w:color w:val="auto"/>
          <w:lang w:val="en-GB"/>
        </w:rPr>
        <w:t xml:space="preserve"> concentrations. Here, it should be noted however, that predicated crop yields using different agricultural models with weather data generated from different climate models might be incompatible with respect to yield uncertainties or variances, although broad trends in yield should be similar.</w:t>
      </w:r>
    </w:p>
    <w:p w14:paraId="5168A689" w14:textId="7FE4F8FE" w:rsidR="00DB309C" w:rsidRPr="00E60C81" w:rsidRDefault="00DB309C" w:rsidP="00DB309C">
      <w:pPr>
        <w:pStyle w:val="MDPI31text"/>
        <w:rPr>
          <w:b/>
          <w:lang w:val="en-GB"/>
        </w:rPr>
      </w:pPr>
      <w:r w:rsidRPr="00E60C81">
        <w:rPr>
          <w:lang w:val="en-GB"/>
        </w:rPr>
        <w:t>Under climate change, the grain yield of both crops could become more unstable in the Loess region (Figures 4 and 5). Compared with the experimental yields, the crop failure rate for maize increased between 6.4</w:t>
      </w:r>
      <w:r w:rsidR="003228E1" w:rsidRPr="00E60C81">
        <w:rPr>
          <w:lang w:val="en-GB"/>
        </w:rPr>
        <w:t>–</w:t>
      </w:r>
      <w:r w:rsidRPr="00E60C81">
        <w:rPr>
          <w:lang w:val="en-GB"/>
        </w:rPr>
        <w:t xml:space="preserve">52.2% but decreased for wheat (except under scenario ssp585). This agrees with previous studies that forecasted increases in cereal crop failures with increases in temperature </w:t>
      </w:r>
      <w:r w:rsidRPr="00E60C81">
        <w:rPr>
          <w:lang w:val="en-GB"/>
        </w:rPr>
        <w:fldChar w:fldCharType="begin">
          <w:fldData xml:space="preserve">PEVuZE5vdGU+PENpdGU+PEF1dGhvcj5DaGFsbGlub3I8L0F1dGhvcj48WWVhcj4yMDEwPC9ZZWFy
PjxSZWNOdW0+Mzk8L1JlY051bT48RGlzcGxheVRleHQ+PHN0eWxlIHNpemU9IjEwIj5bNSw0Nl08
L3N0eWxlPjwvRGlzcGxheVRleHQ+PHJlY29yZD48cmVjLW51bWJlcj4zOTwvcmVjLW51bWJlcj48
Zm9yZWlnbi1rZXlzPjxrZXkgYXBwPSJFTiIgZGItaWQ9ImZ2dnp4ZjUyb3dhc2ExZTJ6OTV2dzky
NTA5eHRmZWR4MnNlciIgdGltZXN0YW1wPSIxNjMxMDA5OTc1Ij4zOTwva2V5PjwvZm9yZWlnbi1r
ZXlzPjxyZWYtdHlwZSBuYW1lPSJKb3VybmFsIEFydGljbGUiPjE3PC9yZWYtdHlwZT48Y29udHJp
YnV0b3JzPjxhdXRob3JzPjxhdXRob3I+Q2hhbGxpbm9yLCBBbmRyZXcgSi48L2F1dGhvcj48YXV0
aG9yPlNpbWVsdG9uLCBFbGlzYWJldGggUy48L2F1dGhvcj48YXV0aG9yPkZyYXNlciwgRXZhbiBE
LiBHLjwvYXV0aG9yPjxhdXRob3I+SGVtbWluZywgRGViYmllPC9hdXRob3I+PGF1dGhvcj5Db2xs
aW5zLCBNYXRoZXc8L2F1dGhvcj48L2F1dGhvcnM+PC9jb250cmlidXRvcnM+PHRpdGxlcz48dGl0
bGU+SW5jcmVhc2VkIGNyb3AgZmFpbHVyZSBkdWUgdG8gY2xpbWF0ZSBjaGFuZ2U6IGFzc2Vzc2lu
ZyBhZGFwdGF0aW9uIG9wdGlvbnMgdXNpbmcgbW9kZWxzIGFuZCBzb2Npby1lY29ub21pYyBkYXRh
IGZvciB3aGVhdCBpbiBDaGluYTwvdGl0bGU+PHNlY29uZGFyeS10aXRsZT5FbnZpcm9ubWVudGFs
IFJlc2VhcmNoIExldHRlcnM8L3NlY29uZGFyeS10aXRsZT48L3RpdGxlcz48cGVyaW9kaWNhbD48
ZnVsbC10aXRsZT5FbnZpcm9ubWVudGFsIFJlc2VhcmNoIExldHRlcnM8L2Z1bGwtdGl0bGU+PGFi
YnItMT5FbnZpcm9uLiBSZXMuIExldHQuPC9hYmJyLTE+PC9wZXJpb2RpY2FsPjxwYWdlcz4wMzQw
MTI8L3BhZ2VzPjx2b2x1bWU+NTwvdm9sdW1lPjxudW1iZXI+MzwvbnVtYmVyPjxkYXRlcz48eWVh
cj4yMDEwPC95ZWFyPjxwdWItZGF0ZXM+PGRhdGU+MjAxMC8wNy8wMTwvZGF0ZT48L3B1Yi1kYXRl
cz48L2RhdGVzPjxwdWJsaXNoZXI+SU9QIFB1Ymxpc2hpbmc8L3B1Ymxpc2hlcj48aXNibj4xNzQ4
LTkzMjY8L2lzYm4+PHVybHM+PHJlbGF0ZWQtdXJscz48dXJsPmh0dHA6Ly9keC5kb2kub3JnLzEw
LjEwODgvMTc0OC05MzI2LzUvMy8wMzQwMTI8L3VybD48L3JlbGF0ZWQtdXJscz48L3VybHM+PGVs
ZWN0cm9uaWMtcmVzb3VyY2UtbnVtPmh0dHBzOi8vZG9pLm9yZy8xMC4xMDg4LzE3NDgtOTMyNi81
LzMvMDM0MDEyPC9lbGVjdHJvbmljLXJlc291cmNlLW51bT48L3JlY29yZD48L0NpdGU+PENpdGU+
PEF1dGhvcj5HYXVwcDwvQXV0aG9yPjxZZWFyPjIwMTk8L1llYXI+PFJlY051bT4xMjwvUmVjTnVt
PjxyZWNvcmQ+PHJlYy1udW1iZXI+MTI8L3JlYy1udW1iZXI+PGZvcmVpZ24ta2V5cz48a2V5IGFw
cD0iRU4iIGRiLWlkPSJmdnZ6eGY1Mm93YXNhMWUyejk1dnc5MjUwOXh0ZmVkeDJzZXIiIHRpbWVz
dGFtcD0iMTYzMTAwOTk3NCI+MTI8L2tleT48L2ZvcmVpZ24ta2V5cz48cmVmLXR5cGUgbmFtZT0i
Sm91cm5hbCBBcnRpY2xlIj4xNzwvcmVmLXR5cGU+PGNvbnRyaWJ1dG9ycz48YXV0aG9ycz48YXV0
aG9yPkdhdXBwLCBGcmFuemlza2E8L2F1dGhvcj48YXV0aG9yPkhhbGwsIEppbTwvYXV0aG9yPjxh
dXRob3I+TWl0Y2hlbGwsIERhbm48L2F1dGhvcj48YXV0aG9yPkRhZHNvbiwgU2ltb248L2F1dGhv
cj48L2F1dGhvcnM+PC9jb250cmlidXRvcnM+PHRpdGxlcz48dGl0bGU+SW5jcmVhc2luZyByaXNr
cyBvZiBtdWx0aXBsZSBicmVhZGJhc2tldCBmYWlsdXJlIHVuZGVyIDEuNSBhbmQgMuKAr8KwQyBn
bG9iYWwgd2FybWluZzwvdGl0bGU+PHNlY29uZGFyeS10aXRsZT5BZ3JpY3VsdHVyYWwgU3lzdGVt
czwvc2Vjb25kYXJ5LXRpdGxlPjwvdGl0bGVzPjxwZXJpb2RpY2FsPjxmdWxsLXRpdGxlPkFncmlj
dWx0dXJhbCBTeXN0ZW1zPC9mdWxsLXRpdGxlPjxhYmJyLTE+QWdyaWMuIFN5c3QuPC9hYmJyLTE+
PC9wZXJpb2RpY2FsPjxwYWdlcz4zNC00NTwvcGFnZXM+PHZvbHVtZT4xNzU8L3ZvbHVtZT48a2V5
d29yZHM+PGtleXdvcmQ+Q2xpbWF0ZSByaXNrczwva2V5d29yZD48a2V5d29yZD5NdWx0aXBsZSBi
cmVhZGJhc2tldCBmYWlsdXJlPC9rZXl3b3JkPjxrZXl3b3JkPlBhcmlzIGFncmVlbWVudDwva2V5
d29yZD48a2V5d29yZD5Db3B1bGEgbWV0aG9kb2xvZ3k8L2tleXdvcmQ+PC9rZXl3b3Jkcz48ZGF0
ZXM+PHllYXI+MjAxOTwveWVhcj48cHViLWRhdGVzPjxkYXRlPjIwMTkvMTAvMDEvPC9kYXRlPjwv
cHViLWRhdGVzPjwvZGF0ZXM+PGlzYm4+MDMwOC01MjFYPC9pc2JuPjx1cmxzPjxyZWxhdGVkLXVy
bHM+PHVybD5odHRwczovL3d3dy5zY2llbmNlZGlyZWN0LmNvbS9zY2llbmNlL2FydGljbGUvcGlp
L1MwMzA4NTIxWDE4MzA3Njc0PC91cmw+PC9yZWxhdGVkLXVybHM+PC91cmxzPjxlbGVjdHJvbmlj
LXJlc291cmNlLW51bT5odHRwczovL2RvaS5vcmcvMTAuMTAxNi9qLmFnc3kuMjAxOS4wNS4wMTA8
L2VsZWN0cm9uaWMtcmVzb3VyY2UtbnVtPjwvcmVjb3JkPjwvQ2l0ZT48L0VuZE5vdGU+AG==
</w:fldData>
        </w:fldChar>
      </w:r>
      <w:r w:rsidRPr="00E60C81">
        <w:rPr>
          <w:lang w:val="en-GB"/>
        </w:rPr>
        <w:instrText xml:space="preserve"> ADDIN EN.CITE </w:instrText>
      </w:r>
      <w:r w:rsidRPr="00E60C81">
        <w:rPr>
          <w:lang w:val="en-GB"/>
        </w:rPr>
        <w:fldChar w:fldCharType="begin">
          <w:fldData xml:space="preserve">PEVuZE5vdGU+PENpdGU+PEF1dGhvcj5DaGFsbGlub3I8L0F1dGhvcj48WWVhcj4yMDEwPC9ZZWFy
PjxSZWNOdW0+Mzk8L1JlY051bT48RGlzcGxheVRleHQ+PHN0eWxlIHNpemU9IjEwIj5bNSw0Nl08
L3N0eWxlPjwvRGlzcGxheVRleHQ+PHJlY29yZD48cmVjLW51bWJlcj4zOTwvcmVjLW51bWJlcj48
Zm9yZWlnbi1rZXlzPjxrZXkgYXBwPSJFTiIgZGItaWQ9ImZ2dnp4ZjUyb3dhc2ExZTJ6OTV2dzky
NTA5eHRmZWR4MnNlciIgdGltZXN0YW1wPSIxNjMxMDA5OTc1Ij4zOTwva2V5PjwvZm9yZWlnbi1r
ZXlzPjxyZWYtdHlwZSBuYW1lPSJKb3VybmFsIEFydGljbGUiPjE3PC9yZWYtdHlwZT48Y29udHJp
YnV0b3JzPjxhdXRob3JzPjxhdXRob3I+Q2hhbGxpbm9yLCBBbmRyZXcgSi48L2F1dGhvcj48YXV0
aG9yPlNpbWVsdG9uLCBFbGlzYWJldGggUy48L2F1dGhvcj48YXV0aG9yPkZyYXNlciwgRXZhbiBE
LiBHLjwvYXV0aG9yPjxhdXRob3I+SGVtbWluZywgRGViYmllPC9hdXRob3I+PGF1dGhvcj5Db2xs
aW5zLCBNYXRoZXc8L2F1dGhvcj48L2F1dGhvcnM+PC9jb250cmlidXRvcnM+PHRpdGxlcz48dGl0
bGU+SW5jcmVhc2VkIGNyb3AgZmFpbHVyZSBkdWUgdG8gY2xpbWF0ZSBjaGFuZ2U6IGFzc2Vzc2lu
ZyBhZGFwdGF0aW9uIG9wdGlvbnMgdXNpbmcgbW9kZWxzIGFuZCBzb2Npby1lY29ub21pYyBkYXRh
IGZvciB3aGVhdCBpbiBDaGluYTwvdGl0bGU+PHNlY29uZGFyeS10aXRsZT5FbnZpcm9ubWVudGFs
IFJlc2VhcmNoIExldHRlcnM8L3NlY29uZGFyeS10aXRsZT48L3RpdGxlcz48cGVyaW9kaWNhbD48
ZnVsbC10aXRsZT5FbnZpcm9ubWVudGFsIFJlc2VhcmNoIExldHRlcnM8L2Z1bGwtdGl0bGU+PGFi
YnItMT5FbnZpcm9uLiBSZXMuIExldHQuPC9hYmJyLTE+PC9wZXJpb2RpY2FsPjxwYWdlcz4wMzQw
MTI8L3BhZ2VzPjx2b2x1bWU+NTwvdm9sdW1lPjxudW1iZXI+MzwvbnVtYmVyPjxkYXRlcz48eWVh
cj4yMDEwPC95ZWFyPjxwdWItZGF0ZXM+PGRhdGU+MjAxMC8wNy8wMTwvZGF0ZT48L3B1Yi1kYXRl
cz48L2RhdGVzPjxwdWJsaXNoZXI+SU9QIFB1Ymxpc2hpbmc8L3B1Ymxpc2hlcj48aXNibj4xNzQ4
LTkzMjY8L2lzYm4+PHVybHM+PHJlbGF0ZWQtdXJscz48dXJsPmh0dHA6Ly9keC5kb2kub3JnLzEw
LjEwODgvMTc0OC05MzI2LzUvMy8wMzQwMTI8L3VybD48L3JlbGF0ZWQtdXJscz48L3VybHM+PGVs
ZWN0cm9uaWMtcmVzb3VyY2UtbnVtPmh0dHBzOi8vZG9pLm9yZy8xMC4xMDg4LzE3NDgtOTMyNi81
LzMvMDM0MDEyPC9lbGVjdHJvbmljLXJlc291cmNlLW51bT48L3JlY29yZD48L0NpdGU+PENpdGU+
PEF1dGhvcj5HYXVwcDwvQXV0aG9yPjxZZWFyPjIwMTk8L1llYXI+PFJlY051bT4xMjwvUmVjTnVt
PjxyZWNvcmQ+PHJlYy1udW1iZXI+MTI8L3JlYy1udW1iZXI+PGZvcmVpZ24ta2V5cz48a2V5IGFw
cD0iRU4iIGRiLWlkPSJmdnZ6eGY1Mm93YXNhMWUyejk1dnc5MjUwOXh0ZmVkeDJzZXIiIHRpbWVz
dGFtcD0iMTYzMTAwOTk3NCI+MTI8L2tleT48L2ZvcmVpZ24ta2V5cz48cmVmLXR5cGUgbmFtZT0i
Sm91cm5hbCBBcnRpY2xlIj4xNzwvcmVmLXR5cGU+PGNvbnRyaWJ1dG9ycz48YXV0aG9ycz48YXV0
aG9yPkdhdXBwLCBGcmFuemlza2E8L2F1dGhvcj48YXV0aG9yPkhhbGwsIEppbTwvYXV0aG9yPjxh
dXRob3I+TWl0Y2hlbGwsIERhbm48L2F1dGhvcj48YXV0aG9yPkRhZHNvbiwgU2ltb248L2F1dGhv
cj48L2F1dGhvcnM+PC9jb250cmlidXRvcnM+PHRpdGxlcz48dGl0bGU+SW5jcmVhc2luZyByaXNr
cyBvZiBtdWx0aXBsZSBicmVhZGJhc2tldCBmYWlsdXJlIHVuZGVyIDEuNSBhbmQgMuKAr8KwQyBn
bG9iYWwgd2FybWluZzwvdGl0bGU+PHNlY29uZGFyeS10aXRsZT5BZ3JpY3VsdHVyYWwgU3lzdGVt
czwvc2Vjb25kYXJ5LXRpdGxlPjwvdGl0bGVzPjxwZXJpb2RpY2FsPjxmdWxsLXRpdGxlPkFncmlj
dWx0dXJhbCBTeXN0ZW1zPC9mdWxsLXRpdGxlPjxhYmJyLTE+QWdyaWMuIFN5c3QuPC9hYmJyLTE+
PC9wZXJpb2RpY2FsPjxwYWdlcz4zNC00NTwvcGFnZXM+PHZvbHVtZT4xNzU8L3ZvbHVtZT48a2V5
d29yZHM+PGtleXdvcmQ+Q2xpbWF0ZSByaXNrczwva2V5d29yZD48a2V5d29yZD5NdWx0aXBsZSBi
cmVhZGJhc2tldCBmYWlsdXJlPC9rZXl3b3JkPjxrZXl3b3JkPlBhcmlzIGFncmVlbWVudDwva2V5
d29yZD48a2V5d29yZD5Db3B1bGEgbWV0aG9kb2xvZ3k8L2tleXdvcmQ+PC9rZXl3b3Jkcz48ZGF0
ZXM+PHllYXI+MjAxOTwveWVhcj48cHViLWRhdGVzPjxkYXRlPjIwMTkvMTAvMDEvPC9kYXRlPjwv
cHViLWRhdGVzPjwvZGF0ZXM+PGlzYm4+MDMwOC01MjFYPC9pc2JuPjx1cmxzPjxyZWxhdGVkLXVy
bHM+PHVybD5odHRwczovL3d3dy5zY2llbmNlZGlyZWN0LmNvbS9zY2llbmNlL2FydGljbGUvcGlp
L1MwMzA4NTIxWDE4MzA3Njc0PC91cmw+PC9yZWxhdGVkLXVybHM+PC91cmxzPjxlbGVjdHJvbmlj
LXJlc291cmNlLW51bT5odHRwczovL2RvaS5vcmcvMTAuMTAxNi9qLmFnc3kuMjAxOS4wNS4wMTA8
L2VsZWN0cm9uaWMtcmVzb3VyY2UtbnVtPjwvcmVjb3JkPjwvQ2l0ZT48L0VuZE5vdGU+AG==
</w:fldData>
        </w:fldChar>
      </w:r>
      <w:r w:rsidRPr="00E60C81">
        <w:rPr>
          <w:lang w:val="en-GB"/>
        </w:rPr>
        <w:instrText xml:space="preserve"> ADDIN EN.CITE.DATA </w:instrText>
      </w:r>
      <w:r w:rsidRPr="00E60C81">
        <w:rPr>
          <w:lang w:val="en-GB"/>
        </w:rPr>
      </w:r>
      <w:r w:rsidRPr="00E60C81">
        <w:rPr>
          <w:lang w:val="en-GB"/>
        </w:rPr>
        <w:fldChar w:fldCharType="end"/>
      </w:r>
      <w:r w:rsidRPr="00E60C81">
        <w:rPr>
          <w:lang w:val="en-GB"/>
        </w:rPr>
      </w:r>
      <w:r w:rsidRPr="00E60C81">
        <w:rPr>
          <w:lang w:val="en-GB"/>
        </w:rPr>
        <w:fldChar w:fldCharType="separate"/>
      </w:r>
      <w:r w:rsidRPr="00E60C81">
        <w:rPr>
          <w:lang w:val="en-GB"/>
        </w:rPr>
        <w:t>[5,46]</w:t>
      </w:r>
      <w:r w:rsidRPr="00E60C81">
        <w:rPr>
          <w:lang w:val="en-GB"/>
        </w:rPr>
        <w:fldChar w:fldCharType="end"/>
      </w:r>
      <w:r w:rsidRPr="00E60C81">
        <w:rPr>
          <w:lang w:val="en-GB"/>
        </w:rPr>
        <w:t>. Although, it has also been reported that CO</w:t>
      </w:r>
      <w:r w:rsidRPr="00E60C81">
        <w:rPr>
          <w:vertAlign w:val="subscript"/>
          <w:lang w:val="en-GB"/>
        </w:rPr>
        <w:t>2</w:t>
      </w:r>
      <w:r w:rsidRPr="00E60C81">
        <w:rPr>
          <w:lang w:val="en-GB"/>
        </w:rPr>
        <w:t xml:space="preserve"> effects could largely overcome the failure risks attributable to increases in temperature </w:t>
      </w:r>
      <w:r w:rsidRPr="00E60C81">
        <w:rPr>
          <w:lang w:val="en-GB"/>
        </w:rPr>
        <w:fldChar w:fldCharType="begin"/>
      </w:r>
      <w:r w:rsidRPr="00E60C81">
        <w:rPr>
          <w:lang w:val="en-GB"/>
        </w:rPr>
        <w:instrText xml:space="preserve"> ADDIN EN.CITE &lt;EndNote&gt;&lt;Cite&gt;&lt;Author&gt;Ruane&lt;/Author&gt;&lt;Year&gt;2018&lt;/Year&gt;&lt;RecNum&gt;69&lt;/RecNum&gt;&lt;DisplayText&gt;&lt;style size="10"&gt;[47]&lt;/style&gt;&lt;/DisplayText&gt;&lt;record&gt;&lt;rec-number&gt;69&lt;/rec-number&gt;&lt;foreign-keys&gt;&lt;key app="EN" db-id="fvvzxf52owasa1e2z95vw92509xtfedx2ser" timestamp="1650630980"&gt;69&lt;/key&gt;&lt;/foreign-keys&gt;&lt;ref-type name="Journal Article"&gt;17&lt;/ref-type&gt;&lt;contributors&gt;&lt;authors&gt;&lt;author&gt;Alex C. Ruane&lt;/author&gt;&lt;author&gt;John Antle&lt;/author&gt;&lt;author&gt;Joshua Elliott&lt;/author&gt;&lt;author&gt;Christian Folberth&lt;/author&gt;&lt;author&gt;Gerrit Hoogenboom&lt;/author&gt;&lt;author&gt;Daniel Mason-D’Croz&lt;/author&gt;&lt;author&gt;Christoph Müller&lt;/author&gt;&lt;author&gt;Cheryl Porter&lt;/author&gt;&lt;author&gt;Meridel M. Phillips&lt;/author&gt;&lt;author&gt;Rubi M. Raymundo&lt;/author&gt;&lt;author&gt;Ronald Sands&lt;/author&gt;&lt;author&gt;Roberto O. Valdivia&lt;/author&gt;&lt;author&gt;Jeffrey W. White&lt;/author&gt;&lt;author&gt;Keith Wiebe&lt;/author&gt;&lt;author&gt;Cynthia Rosenzweig&lt;/author&gt;&lt;/authors&gt;&lt;/contributors&gt;&lt;titles&gt;&lt;title&gt;Biophysical and economic implications for agriculture of +1.5° and +2.0°C global warming using AgMIP Coordinated Global and Regional Assessments&lt;/title&gt;&lt;secondary-title&gt;Climate Research&lt;/secondary-title&gt;&lt;/titles&gt;&lt;periodical&gt;&lt;full-title&gt;Climate Research&lt;/full-title&gt;&lt;abbr-1&gt;Climate Res.&lt;/abbr-1&gt;&lt;/periodical&gt;&lt;pages&gt;17–39&lt;/pages&gt;&lt;volume&gt;76&lt;/volume&gt;&lt;dates&gt;&lt;year&gt;2018&lt;/year&gt;&lt;/dates&gt;&lt;urls&gt;&lt;related-urls&gt;&lt;url&gt;file:\\L:\lwu15286.pdf&lt;/url&gt;&lt;/related-urls&gt;&lt;/urls&gt;&lt;electronic-resource-num&gt;https://doi.org/10.3354/cr01520 &lt;/electronic-resource-num&gt;&lt;/record&gt;&lt;/Cite&gt;&lt;/EndNote&gt;</w:instrText>
      </w:r>
      <w:r w:rsidRPr="00E60C81">
        <w:rPr>
          <w:lang w:val="en-GB"/>
        </w:rPr>
        <w:fldChar w:fldCharType="separate"/>
      </w:r>
      <w:r w:rsidRPr="00E60C81">
        <w:rPr>
          <w:lang w:val="en-GB"/>
        </w:rPr>
        <w:t>[47]</w:t>
      </w:r>
      <w:r w:rsidRPr="00E60C81">
        <w:rPr>
          <w:lang w:val="en-GB"/>
        </w:rPr>
        <w:fldChar w:fldCharType="end"/>
      </w:r>
      <w:r w:rsidRPr="00E60C81">
        <w:rPr>
          <w:lang w:val="en-GB"/>
        </w:rPr>
        <w:t xml:space="preserve">. Apart from heat stress or shorter growing periods, further influence could be due to improper or unbalanced inorganic fertiliser </w:t>
      </w:r>
      <w:r w:rsidRPr="00E60C81">
        <w:rPr>
          <w:color w:val="auto"/>
          <w:lang w:val="en-GB"/>
        </w:rPr>
        <w:t xml:space="preserve">applications </w:t>
      </w:r>
      <w:r w:rsidRPr="00E60C81">
        <w:rPr>
          <w:color w:val="auto"/>
          <w:lang w:val="en-GB"/>
        </w:rPr>
        <w:fldChar w:fldCharType="begin"/>
      </w:r>
      <w:r w:rsidRPr="00E60C81">
        <w:rPr>
          <w:color w:val="auto"/>
          <w:lang w:val="en-GB"/>
        </w:rPr>
        <w:instrText xml:space="preserve"> ADDIN EN.CITE &lt;EndNote&gt;&lt;Cite&gt;&lt;Author&gt;Zhang&lt;/Author&gt;&lt;Year&gt;2016&lt;/Year&gt;&lt;RecNum&gt;29&lt;/RecNum&gt;&lt;DisplayText&gt;&lt;style size="10"&gt;[34]&lt;/style&gt;&lt;/DisplayText&gt;&lt;record&gt;&lt;rec-number&gt;29&lt;/rec-number&gt;&lt;foreign-keys&gt;&lt;key app="EN" db-id="fvvzxf52owasa1e2z95vw92509xtfedx2ser" timestamp="1631009975"&gt;29&lt;/key&gt;&lt;/foreign-keys&gt;&lt;ref-type name="Journal Article"&gt;17&lt;/ref-type&gt;&lt;contributors&gt;&lt;authors&gt;&lt;author&gt;Zhang, Xubo&lt;/author&gt;&lt;author&gt;Sun, Nan&lt;/author&gt;&lt;author&gt;Wu, Lianhai&lt;/author&gt;&lt;author&gt;Xu, Minggang&lt;/author&gt;&lt;author&gt;Bingham, Ian J&lt;/author&gt;&lt;author&gt;Li, Zhongfang&lt;/author&gt;&lt;/authors&gt;&lt;/contributors&gt;&lt;titles&gt;&lt;title&gt;Effects of enhancing soil organic carbon sequestration in the topsoil by fertilization on crop productivity and stability: Evidence from long-term experiments with wheat-maize cropping systems in China&lt;/title&gt;&lt;secondary-title&gt;Science of the Total Environment&lt;/secondary-title&gt;&lt;/titles&gt;&lt;periodical&gt;&lt;full-title&gt;Science of the Total Environment&lt;/full-title&gt;&lt;abbr-1&gt;Sci. Total Environ.&lt;/abbr-1&gt;&lt;abbr-2&gt;Sci Total Environ&lt;/abbr-2&gt;&lt;/periodical&gt;&lt;pages&gt;247-259&lt;/pages&gt;&lt;volume&gt;562&lt;/volume&gt;&lt;dates&gt;&lt;year&gt;2016&lt;/year&gt;&lt;/dates&gt;&lt;isbn&gt;0048-9697&lt;/isbn&gt;&lt;urls&gt;&lt;/urls&gt;&lt;electronic-resource-num&gt;https://doi.org/10.1016/j.scitotenv.2016.03.193&lt;/electronic-resource-num&gt;&lt;/record&gt;&lt;/Cite&gt;&lt;/EndNote&gt;</w:instrText>
      </w:r>
      <w:r w:rsidRPr="00E60C81">
        <w:rPr>
          <w:color w:val="auto"/>
          <w:lang w:val="en-GB"/>
        </w:rPr>
        <w:fldChar w:fldCharType="separate"/>
      </w:r>
      <w:r w:rsidRPr="00E60C81">
        <w:rPr>
          <w:color w:val="auto"/>
          <w:lang w:val="en-GB"/>
        </w:rPr>
        <w:t>[34]</w:t>
      </w:r>
      <w:r w:rsidRPr="00E60C81">
        <w:rPr>
          <w:color w:val="auto"/>
          <w:lang w:val="en-GB"/>
        </w:rPr>
        <w:fldChar w:fldCharType="end"/>
      </w:r>
      <w:r w:rsidRPr="00E60C81">
        <w:rPr>
          <w:color w:val="auto"/>
          <w:lang w:val="en-GB"/>
        </w:rPr>
        <w:t xml:space="preserve">, where in our simulations, the impacts of nitrogen on crop growth and yields were included. As with previous and any model-based study, results (crop failure rates) depend on model assumptions and should be interpreted in this context. For example, we assumed that the crop cultivars and agronomic management practices do not change, and that the sowing dates of the crops are fixed over the whole simulation period. </w:t>
      </w:r>
      <w:proofErr w:type="gramStart"/>
      <w:r w:rsidRPr="00E60C81">
        <w:rPr>
          <w:color w:val="auto"/>
          <w:lang w:val="en-GB"/>
        </w:rPr>
        <w:t>In reality however</w:t>
      </w:r>
      <w:proofErr w:type="gramEnd"/>
      <w:r w:rsidRPr="00E60C81">
        <w:rPr>
          <w:color w:val="auto"/>
          <w:lang w:val="en-GB"/>
        </w:rPr>
        <w:t>, adaptation to climate change or weather variability would likely be taken. For example, wheat cultivars that are insensitive to vernalisation might be selected for warming winters and where sowing dates are determined by soil temperature and water availability each year. Clearly, if adaptation strategies were considered, then the crop failure rate would likely reduce.</w:t>
      </w:r>
    </w:p>
    <w:p w14:paraId="36C9B022" w14:textId="77E82FF9" w:rsidR="00DB309C" w:rsidRPr="00E60C81" w:rsidRDefault="0022315C" w:rsidP="0022315C">
      <w:pPr>
        <w:pStyle w:val="MDPI22heading2"/>
        <w:spacing w:before="240"/>
        <w:rPr>
          <w:noProof w:val="0"/>
          <w:lang w:val="en-GB"/>
        </w:rPr>
      </w:pPr>
      <w:r w:rsidRPr="00E60C81">
        <w:rPr>
          <w:noProof w:val="0"/>
          <w:lang w:val="en-GB"/>
        </w:rPr>
        <w:t xml:space="preserve">4.2. </w:t>
      </w:r>
      <w:r w:rsidR="00DB309C" w:rsidRPr="00E60C81">
        <w:rPr>
          <w:noProof w:val="0"/>
          <w:lang w:val="en-GB"/>
        </w:rPr>
        <w:t xml:space="preserve">Climate </w:t>
      </w:r>
      <w:r w:rsidRPr="00E60C81">
        <w:rPr>
          <w:noProof w:val="0"/>
          <w:lang w:val="en-GB"/>
        </w:rPr>
        <w:t xml:space="preserve">Change Impacts </w:t>
      </w:r>
      <w:r w:rsidR="00DB309C" w:rsidRPr="00E60C81">
        <w:rPr>
          <w:noProof w:val="0"/>
          <w:lang w:val="en-GB"/>
        </w:rPr>
        <w:t xml:space="preserve">on SOC </w:t>
      </w:r>
      <w:r w:rsidRPr="00E60C81">
        <w:rPr>
          <w:noProof w:val="0"/>
          <w:lang w:val="en-GB"/>
        </w:rPr>
        <w:t>Stocks</w:t>
      </w:r>
    </w:p>
    <w:p w14:paraId="7276E470" w14:textId="0136BE9D" w:rsidR="00DB309C" w:rsidRPr="00E60C81" w:rsidRDefault="00DB309C" w:rsidP="00DB309C">
      <w:pPr>
        <w:pStyle w:val="MDPI31text"/>
        <w:rPr>
          <w:color w:val="auto"/>
          <w:lang w:val="en-GB"/>
        </w:rPr>
      </w:pPr>
      <w:r w:rsidRPr="00E60C81">
        <w:rPr>
          <w:rFonts w:eastAsiaTheme="minorEastAsia"/>
          <w:color w:val="auto"/>
          <w:lang w:val="en-GB" w:eastAsia="zh-CN"/>
        </w:rPr>
        <w:t xml:space="preserve">Given there were no data for SOC stock from the experiments, our simulations for soil C cycling could not be assessed for their accuracy. </w:t>
      </w:r>
      <w:r w:rsidRPr="00E60C81">
        <w:rPr>
          <w:color w:val="auto"/>
          <w:lang w:val="en-GB"/>
        </w:rPr>
        <w:t>However, the average of the simulated annual SOC stocks under the baseline period is within the reported range (18</w:t>
      </w:r>
      <w:r w:rsidR="003228E1" w:rsidRPr="00E60C81">
        <w:rPr>
          <w:color w:val="auto"/>
          <w:lang w:val="en-GB"/>
        </w:rPr>
        <w:t>–</w:t>
      </w:r>
      <w:r w:rsidRPr="00E60C81">
        <w:rPr>
          <w:color w:val="auto"/>
          <w:lang w:val="en-GB"/>
        </w:rPr>
        <w:t>50 Mg C ha</w:t>
      </w:r>
      <w:r w:rsidRPr="00E60C81">
        <w:rPr>
          <w:color w:val="auto"/>
          <w:vertAlign w:val="superscript"/>
          <w:lang w:val="en-GB"/>
        </w:rPr>
        <w:t>–1</w:t>
      </w:r>
      <w:r w:rsidRPr="00E60C81">
        <w:rPr>
          <w:color w:val="auto"/>
          <w:lang w:val="en-GB"/>
        </w:rPr>
        <w:t xml:space="preserve">) </w:t>
      </w:r>
      <w:r w:rsidRPr="00E60C81">
        <w:rPr>
          <w:color w:val="auto"/>
          <w:lang w:val="en-GB"/>
        </w:rPr>
        <w:fldChar w:fldCharType="begin"/>
      </w:r>
      <w:r w:rsidRPr="00E60C81">
        <w:rPr>
          <w:color w:val="auto"/>
          <w:lang w:val="en-GB"/>
        </w:rPr>
        <w:instrText xml:space="preserve"> ADDIN EN.CITE &lt;EndNote&gt;&lt;Cite&gt;&lt;Author&gt;Zhang&lt;/Author&gt;&lt;Year&gt;2016&lt;/Year&gt;&lt;RecNum&gt;29&lt;/RecNum&gt;&lt;DisplayText&gt;&lt;style size="10"&gt;[34]&lt;/style&gt;&lt;/DisplayText&gt;&lt;record&gt;&lt;rec-number&gt;29&lt;/rec-number&gt;&lt;foreign-keys&gt;&lt;key app="EN" db-id="fvvzxf52owasa1e2z95vw92509xtfedx2ser" timestamp="1631009975"&gt;29&lt;/key&gt;&lt;/foreign-keys&gt;&lt;ref-type name="Journal Article"&gt;17&lt;/ref-type&gt;&lt;contributors&gt;&lt;authors&gt;&lt;author&gt;Zhang, Xubo&lt;/author&gt;&lt;author&gt;Sun, Nan&lt;/author&gt;&lt;author&gt;Wu, Lianhai&lt;/author&gt;&lt;author&gt;Xu, Minggang&lt;/author&gt;&lt;author&gt;Bingham, Ian J&lt;/author&gt;&lt;author&gt;Li, Zhongfang&lt;/author&gt;&lt;/authors&gt;&lt;/contributors&gt;&lt;titles&gt;&lt;title&gt;Effects of enhancing soil organic carbon sequestration in the topsoil by fertilization on crop productivity and stability: Evidence from long-term experiments with wheat-maize cropping systems in China&lt;/title&gt;&lt;secondary-title&gt;Science of the Total Environment&lt;/secondary-title&gt;&lt;/titles&gt;&lt;periodical&gt;&lt;full-title&gt;Science of the Total Environment&lt;/full-title&gt;&lt;abbr-1&gt;Sci. Total Environ.&lt;/abbr-1&gt;&lt;abbr-2&gt;Sci Total Environ&lt;/abbr-2&gt;&lt;/periodical&gt;&lt;pages&gt;247-259&lt;/pages&gt;&lt;volume&gt;562&lt;/volume&gt;&lt;dates&gt;&lt;year&gt;2016&lt;/year&gt;&lt;/dates&gt;&lt;isbn&gt;0048-9697&lt;/isbn&gt;&lt;urls&gt;&lt;/urls&gt;&lt;electronic-resource-num&gt;https://doi.org/10.1016/j.scitotenv.2016.03.193&lt;/electronic-resource-num&gt;&lt;/record&gt;&lt;/Cite&gt;&lt;/EndNote&gt;</w:instrText>
      </w:r>
      <w:r w:rsidRPr="00E60C81">
        <w:rPr>
          <w:color w:val="auto"/>
          <w:lang w:val="en-GB"/>
        </w:rPr>
        <w:fldChar w:fldCharType="separate"/>
      </w:r>
      <w:r w:rsidRPr="00E60C81">
        <w:rPr>
          <w:color w:val="auto"/>
          <w:lang w:val="en-GB"/>
        </w:rPr>
        <w:t>[34]</w:t>
      </w:r>
      <w:r w:rsidRPr="00E60C81">
        <w:rPr>
          <w:color w:val="auto"/>
          <w:lang w:val="en-GB"/>
        </w:rPr>
        <w:fldChar w:fldCharType="end"/>
      </w:r>
      <w:r w:rsidRPr="00E60C81">
        <w:rPr>
          <w:color w:val="auto"/>
          <w:lang w:val="en-GB"/>
        </w:rPr>
        <w:t xml:space="preserve">. Furthermore, climate change is expected to have negative impacts on SOC stocks for cereal crop fields </w:t>
      </w:r>
      <w:r w:rsidRPr="00E60C81">
        <w:rPr>
          <w:color w:val="auto"/>
          <w:lang w:val="en-GB"/>
        </w:rPr>
        <w:fldChar w:fldCharType="begin">
          <w:fldData xml:space="preserve">PEVuZE5vdGU+PENpdGU+PEF1dGhvcj5Cw7ZyamVzc29uPC9BdXRob3I+PFllYXI+MjAxODwvWWVh
cj48UmVjTnVtPjU4PC9SZWNOdW0+PERpc3BsYXlUZXh0PjxzdHlsZSBzaXplPSIxMCI+WzQ4LTUx
XTwvc3R5bGU+PC9EaXNwbGF5VGV4dD48cmVjb3JkPjxyZWMtbnVtYmVyPjU4PC9yZWMtbnVtYmVy
Pjxmb3JlaWduLWtleXM+PGtleSBhcHA9IkVOIiBkYi1pZD0iZnZ2enhmNTJvd2FzYTFlMno5NXZ3
OTI1MDl4dGZlZHgyc2VyIiB0aW1lc3RhbXA9IjE2MzYzOTA3ODMiPjU4PC9rZXk+PC9mb3JlaWdu
LWtleXM+PHJlZi10eXBlIG5hbWU9IkpvdXJuYWwgQXJ0aWNsZSI+MTc8L3JlZi10eXBlPjxjb250
cmlidXRvcnM+PGF1dGhvcnM+PGF1dGhvcj5Cw7ZyamVzc29uLCBHdW5uYXI8L2F1dGhvcj48YXV0
aG9yPkJvbGluZGVyLCBNYXJ0aW4gQS48L2F1dGhvcj48YXV0aG9yPktpcmNobWFubiwgSG9sZ2Vy
PC9hdXRob3I+PGF1dGhvcj5Lw6R0dGVyZXIsIFRob21hczwvYXV0aG9yPjwvYXV0aG9ycz48L2Nv
bnRyaWJ1dG9ycz48dGl0bGVzPjx0aXRsZT5PcmdhbmljIGNhcmJvbiBzdG9ja3MgaW4gdG9wc29p
bCBhbmQgc3Vic29pbCBpbiBsb25nLXRlcm0gbGV5IGFuZCBjZXJlYWwgbW9ub2N1bHR1cmUgcm90
YXRpb25zPC90aXRsZT48c2Vjb25kYXJ5LXRpdGxlPkJpb2xvZ3kgYW5kIEZlcnRpbGl0eSBvZiBT
b2lsczwvc2Vjb25kYXJ5LXRpdGxlPjwvdGl0bGVzPjxwZXJpb2RpY2FsPjxmdWxsLXRpdGxlPkJp
b2xvZ3kgYW5kIEZlcnRpbGl0eSBvZiBTb2lsczwvZnVsbC10aXRsZT48YWJici0xPkJpb2wuIEZl
cnQuIFNvaWxzPC9hYmJyLTE+PC9wZXJpb2RpY2FsPjxwYWdlcz41NDktNTU4PC9wYWdlcz48dm9s
dW1lPjU0PC92b2x1bWU+PG51bWJlcj40PC9udW1iZXI+PGRhdGVzPjx5ZWFyPjIwMTg8L3llYXI+
PHB1Yi1kYXRlcz48ZGF0ZT4yMDE4LzA1LzAxPC9kYXRlPjwvcHViLWRhdGVzPjwvZGF0ZXM+PGlz
Ym4+MTQzMi0wNzg5PC9pc2JuPjx1cmxzPjxyZWxhdGVkLXVybHM+PHVybD5odHRwczovL2RvaS5v
cmcvMTAuMTAwNy9zMDAzNzQtMDE4LTEyODEteDwvdXJsPjwvcmVsYXRlZC11cmxzPjwvdXJscz48
ZWxlY3Ryb25pYy1yZXNvdXJjZS1udW0+aHR0cHM6Ly9kb2kub3JnLzEwLjEwMDcvczAwMzc0LTAx
OC0xMjgxLXg8L2VsZWN0cm9uaWMtcmVzb3VyY2UtbnVtPjwvcmVjb3JkPjwvQ2l0ZT48Q2l0ZT48
QXV0aG9yPkLDtnJqZXNzb248L0F1dGhvcj48WWVhcj4yMDE4PC9ZZWFyPjxSZWNOdW0+NTg8L1Jl
Y051bT48cmVjb3JkPjxyZWMtbnVtYmVyPjU4PC9yZWMtbnVtYmVyPjxmb3JlaWduLWtleXM+PGtl
eSBhcHA9IkVOIiBkYi1pZD0iZnZ2enhmNTJvd2FzYTFlMno5NXZ3OTI1MDl4dGZlZHgyc2VyIiB0
aW1lc3RhbXA9IjE2MzYzOTA3ODMiPjU4PC9rZXk+PC9mb3JlaWduLWtleXM+PHJlZi10eXBlIG5h
bWU9IkpvdXJuYWwgQXJ0aWNsZSI+MTc8L3JlZi10eXBlPjxjb250cmlidXRvcnM+PGF1dGhvcnM+
PGF1dGhvcj5Cw7ZyamVzc29uLCBHdW5uYXI8L2F1dGhvcj48YXV0aG9yPkJvbGluZGVyLCBNYXJ0
aW4gQS48L2F1dGhvcj48YXV0aG9yPktpcmNobWFubiwgSG9sZ2VyPC9hdXRob3I+PGF1dGhvcj5L
w6R0dGVyZXIsIFRob21hczwvYXV0aG9yPjwvYXV0aG9ycz48L2NvbnRyaWJ1dG9ycz48dGl0bGVz
Pjx0aXRsZT5PcmdhbmljIGNhcmJvbiBzdG9ja3MgaW4gdG9wc29pbCBhbmQgc3Vic29pbCBpbiBs
b25nLXRlcm0gbGV5IGFuZCBjZXJlYWwgbW9ub2N1bHR1cmUgcm90YXRpb25zPC90aXRsZT48c2Vj
b25kYXJ5LXRpdGxlPkJpb2xvZ3kgYW5kIEZlcnRpbGl0eSBvZiBTb2lsczwvc2Vjb25kYXJ5LXRp
dGxlPjwvdGl0bGVzPjxwZXJpb2RpY2FsPjxmdWxsLXRpdGxlPkJpb2xvZ3kgYW5kIEZlcnRpbGl0
eSBvZiBTb2lsczwvZnVsbC10aXRsZT48YWJici0xPkJpb2wuIEZlcnQuIFNvaWxzPC9hYmJyLTE+
PC9wZXJpb2RpY2FsPjxwYWdlcz41NDktNTU4PC9wYWdlcz48dm9sdW1lPjU0PC92b2x1bWU+PG51
bWJlcj40PC9udW1iZXI+PGRhdGVzPjx5ZWFyPjIwMTg8L3llYXI+PHB1Yi1kYXRlcz48ZGF0ZT4y
MDE4LzA1LzAxPC9kYXRlPjwvcHViLWRhdGVzPjwvZGF0ZXM+PGlzYm4+MTQzMi0wNzg5PC9pc2Ju
Pjx1cmxzPjxyZWxhdGVkLXVybHM+PHVybD5odHRwczovL2RvaS5vcmcvMTAuMTAwNy9zMDAzNzQt
MDE4LTEyODEteDwvdXJsPjwvcmVsYXRlZC11cmxzPjwvdXJscz48ZWxlY3Ryb25pYy1yZXNvdXJj
ZS1udW0+aHR0cHM6Ly9kb2kub3JnLzEwLjEwMDcvczAwMzc0LTAxOC0xMjgxLXg8L2VsZWN0cm9u
aWMtcmVzb3VyY2UtbnVtPjwvcmVjb3JkPjwvQ2l0ZT48Q2l0ZT48QXV0aG9yPlFpdTwvQXV0aG9y
PjxZZWFyPjIwMTc8L1llYXI+PFJlY051bT43MTwvUmVjTnVtPjxyZWNvcmQ+PHJlYy1udW1iZXI+
NzE8L3JlYy1udW1iZXI+PGZvcmVpZ24ta2V5cz48a2V5IGFwcD0iRU4iIGRiLWlkPSJmdnZ6eGY1
Mm93YXNhMWUyejk1dnc5MjUwOXh0ZmVkeDJzZXIiIHRpbWVzdGFtcD0iMTY1MDYzMDk4MCI+NzE8
L2tleT48L2ZvcmVpZ24ta2V5cz48cmVmLXR5cGUgbmFtZT0iSm91cm5hbCBBcnRpY2xlIj4xNzwv
cmVmLXR5cGU+PGNvbnRyaWJ1dG9ycz48YXV0aG9ycz48YXV0aG9yPlFpdSwgTGluamluZzwvYXV0
aG9yPjxhdXRob3I+SGFvLCBNaW5nZGU8L2F1dGhvcj48YXV0aG9yPld1LCBZaXBpbmc8L2F1dGhv
cj48L2F1dGhvcnM+PC9jb250cmlidXRvcnM+PHRpdGxlcz48dGl0bGU+UG90ZW50aWFsIGltcGFj
dHMgb2YgY2xpbWF0ZSBjaGFuZ2Ugb24gY2FyYm9uIGR5bmFtaWNzIGluIGEgcmFpbi1mZWQgYWdy
by1lY29zeXN0ZW0gb24gdGhlIExvZXNzIFBsYXRlYXUgb2YgQ2hpbmE8L3RpdGxlPjxzZWNvbmRh
cnktdGl0bGU+U2NpZW5jZSBvZiBUaGUgVG90YWwgRW52aXJvbm1lbnQ8L3NlY29uZGFyeS10aXRs
ZT48L3RpdGxlcz48cGVyaW9kaWNhbD48ZnVsbC10aXRsZT5TY2llbmNlIG9mIHRoZSBUb3RhbCBF
bnZpcm9ubWVudDwvZnVsbC10aXRsZT48YWJici0xPlNjaS4gVG90YWwgRW52aXJvbi48L2FiYnIt
MT48YWJici0yPlNjaSBUb3RhbCBFbnZpcm9uPC9hYmJyLTI+PC9wZXJpb2RpY2FsPjxwYWdlcz4y
NjctMjc4PC9wYWdlcz48dm9sdW1lPjU3Nzwvdm9sdW1lPjxrZXl3b3Jkcz48a2V5d29yZD5SYWlu
LWZlZCByb3RhdGlvbiBzeXN0ZW08L2tleXdvcmQ+PGtleXdvcmQ+QmlvbWFzcyBDPC9rZXl3b3Jk
PjxrZXl3b3JkPlNPQzwva2V5d29yZD48a2V5d29yZD5DRU5UVVJZPC9rZXl3b3JkPjwva2V5d29y
ZHM+PGRhdGVzPjx5ZWFyPjIwMTc8L3llYXI+PHB1Yi1kYXRlcz48ZGF0ZT4xLzE1LzwvZGF0ZT48
L3B1Yi1kYXRlcz48L2RhdGVzPjxpc2JuPjAwNDgtOTY5NzwvaXNibj48dXJscz48cmVsYXRlZC11
cmxzPjx1cmw+ZmlsZTpcXEw6XGx3dTEzNTIwLnBkZjwvdXJsPjwvcmVsYXRlZC11cmxzPjwvdXJs
cz48ZWxlY3Ryb25pYy1yZXNvdXJjZS1udW0+aHR0cHM6Ly9keC5kb2kub3JnLzEwLjEwMTYvai5z
Y2l0b3RlbnYuMjAxNi4xMC4xNzg8L2VsZWN0cm9uaWMtcmVzb3VyY2UtbnVtPjwvcmVjb3JkPjwv
Q2l0ZT48Q2l0ZT48QXV0aG9yPlRob21zb248L0F1dGhvcj48WWVhcj4yMDA2PC9ZZWFyPjxSZWNO
dW0+NzI8L1JlY051bT48cmVjb3JkPjxyZWMtbnVtYmVyPjcyPC9yZWMtbnVtYmVyPjxmb3JlaWdu
LWtleXM+PGtleSBhcHA9IkVOIiBkYi1pZD0iZnZ2enhmNTJvd2FzYTFlMno5NXZ3OTI1MDl4dGZl
ZHgyc2VyIiB0aW1lc3RhbXA9IjE2NTA2MzA5ODAiPjcyPC9rZXk+PC9mb3JlaWduLWtleXM+PHJl
Zi10eXBlIG5hbWU9IkpvdXJuYWwgQXJ0aWNsZSI+MTc8L3JlZi10eXBlPjxjb250cmlidXRvcnM+
PGF1dGhvcnM+PGF1dGhvcj5UaG9tc29uLEEuTS48L2F1dGhvcj48YXV0aG9yPkl6YXVycmFsZGUs
Ui5DLjwvYXV0aG9yPjxhdXRob3I+Um9zZW5iZXJnLE4uSi48L2F1dGhvcj48YXV0aG9yPkhlLFhp
YW94aWE8L2F1dGhvcj48L2F1dGhvcnM+PC9jb250cmlidXRvcnM+PHRpdGxlcz48dGl0bGU+Q2xp
bWF0ZSBjaGFuZ2UgaW1wYWN0cyBvbiBhZ3JpY3VsdHVyZSBhbmQgc29pbCBjYXJib24gc2VxdWVz
dHJhdGlvbiBwb3RlbnRpYWwgaW4gdGhlIEh1YW5nLUhhaSBQbGFpbiBvZiBDaGluYTwvdGl0bGU+
PHNlY29uZGFyeS10aXRsZT5BZ3JpY3VsdHVyZSwgRWNvc3lzdGVtcyAmYW1wOyBFbnZpcm9ubWVu
dDwvc2Vjb25kYXJ5LXRpdGxlPjwvdGl0bGVzPjxwZXJpb2RpY2FsPjxmdWxsLXRpdGxlPkFncmlj
dWx0dXJlLCBFY29zeXN0ZW1zICZhbXA7IEVudmlyb25tZW50PC9mdWxsLXRpdGxlPjxhYmJyLTE+
QWdyaWMuIEVjb3N5c3QuIEVudmlyb24uPC9hYmJyLTE+PGFiYnItMj5BZ3JpYyBFY29zeXN0IEVu
dmlyb248L2FiYnItMj48L3BlcmlvZGljYWw+PHBhZ2VzPjE5NS0yMDk8L3BhZ2VzPjx2b2x1bWU+
MTE0PC92b2x1bWU+PG51bWJlcj4yLTQ8L251bWJlcj48cmVwcmludC1lZGl0aW9uPkluIEZpbGU8
L3JlcHJpbnQtZWRpdGlvbj48ZGF0ZXM+PHllYXI+MjAwNjwveWVhcj48cHViLWRhdGVzPjxkYXRl
PjIwMDY8L2RhdGU+PC9wdWItZGF0ZXM+PC9kYXRlcz48bGFiZWw+NTYxMzwvbGFiZWw+PHVybHM+
PHJlbGF0ZWQtdXJscz48dXJsPmZpbGU6XFxMOlxsd3UwNTYxMy5wZGY8L3VybD48L3JlbGF0ZWQt
dXJscz48L3VybHM+PGVsZWN0cm9uaWMtcmVzb3VyY2UtbnVtPmh0dHBzOi8vZG9pLm9yZy8xMC4x
MDE2L2ouYWdlZS4yMDA1LjExLjAwMTwvZWxlY3Ryb25pYy1yZXNvdXJjZS1udW0+PC9yZWNvcmQ+
PC9DaXRlPjxDaXRlPjxBdXRob3I+w4FsdmFyby1GdWVudGVzPC9BdXRob3I+PFllYXI+MjAxMTwv
WWVhcj48UmVjTnVtPjczPC9SZWNOdW0+PHJlY29yZD48cmVjLW51bWJlcj43MzwvcmVjLW51bWJl
cj48Zm9yZWlnbi1rZXlzPjxrZXkgYXBwPSJFTiIgZGItaWQ9ImZ2dnp4ZjUyb3dhc2ExZTJ6OTV2
dzkyNTA5eHRmZWR4MnNlciIgdGltZXN0YW1wPSIxNjUwNjMwOTgwIj43Mzwva2V5PjwvZm9yZWln
bi1rZXlzPjxyZWYtdHlwZSBuYW1lPSJKb3VybmFsIEFydGljbGUiPjE3PC9yZWYtdHlwZT48Y29u
dHJpYnV0b3JzPjxhdXRob3JzPjxhdXRob3I+w4FsdmFyby1GdWVudGVzLEouPC9hdXRob3I+PGF1
dGhvcj5FYXN0ZXIsTS48L2F1dGhvcj48YXV0aG9yPkNhbnRlcm8tTWFydGluZXosQy48L2F1dGhv
cj48YXV0aG9yPlBhdXN0aWFuLEsuPC9hdXRob3I+PC9hdXRob3JzPjwvY29udHJpYnV0b3JzPjx0
aXRsZXM+PHRpdGxlPk1vZGVsbGluZyBzb2lsIG9yZ2FuaWMgY2FyYm9uIHN0b2NrcyBhbmQgdGhl
aXIgY2hhbmdlcyBpbiB0aGUgbm9ydGhlYXN0IG9mIFNwYWluPC90aXRsZT48c2Vjb25kYXJ5LXRp
dGxlPkV1cm9wZWFuIEpvdXJuYWwgb2YgU29pbCBTY2llbmNlPC9zZWNvbmRhcnktdGl0bGU+PC90
aXRsZXM+PHBlcmlvZGljYWw+PGZ1bGwtdGl0bGU+RXVyb3BlYW4gSm91cm5hbCBvZiBTb2lsIFNj
aWVuY2U8L2Z1bGwtdGl0bGU+PGFiYnItMT5FdXIuIEouIFNvaWwgU2NpLjwvYWJici0xPjxhYmJy
LTI+RXVyIEogU29pbCBTY2k8L2FiYnItMj48L3BlcmlvZGljYWw+PHBhZ2VzPjY4NS02OTU8L3Bh
Z2VzPjx2b2x1bWU+NjI8L3ZvbHVtZT48bnVtYmVyPjU8L251bWJlcj48cmVwcmludC1lZGl0aW9u
PkluIEZpbGU8L3JlcHJpbnQtZWRpdGlvbj48ZGF0ZXM+PHllYXI+MjAxMTwveWVhcj48cHViLWRh
dGVzPjxkYXRlPjIwMTE8L2RhdGU+PC9wdWItZGF0ZXM+PC9kYXRlcz48bGFiZWw+MTA3Mjg8L2xh
YmVsPjx1cmxzPjxyZWxhdGVkLXVybHM+PHVybD5maWxlOlxcTDpcbHd1MTA3MjgucGRmPC91cmw+
PC9yZWxhdGVkLXVybHM+PC91cmxzPjxlbGVjdHJvbmljLXJlc291cmNlLW51bT5odHRwczovL2Rv
aS5vcmcvMTAuMTExMS9qLjEzNjUtMjM4OS4yMDExLjAxMzkwLng8L2VsZWN0cm9uaWMtcmVzb3Vy
Y2UtbnVtPjwvcmVjb3JkPjwvQ2l0ZT48L0VuZE5vdGU+
</w:fldData>
        </w:fldChar>
      </w:r>
      <w:r w:rsidRPr="00E60C81">
        <w:rPr>
          <w:color w:val="auto"/>
          <w:lang w:val="en-GB"/>
        </w:rPr>
        <w:instrText xml:space="preserve"> ADDIN EN.CITE </w:instrText>
      </w:r>
      <w:r w:rsidRPr="00E60C81">
        <w:rPr>
          <w:color w:val="auto"/>
          <w:lang w:val="en-GB"/>
        </w:rPr>
        <w:fldChar w:fldCharType="begin">
          <w:fldData xml:space="preserve">PEVuZE5vdGU+PENpdGU+PEF1dGhvcj5Cw7ZyamVzc29uPC9BdXRob3I+PFllYXI+MjAxODwvWWVh
cj48UmVjTnVtPjU4PC9SZWNOdW0+PERpc3BsYXlUZXh0PjxzdHlsZSBzaXplPSIxMCI+WzQ4LTUx
XTwvc3R5bGU+PC9EaXNwbGF5VGV4dD48cmVjb3JkPjxyZWMtbnVtYmVyPjU4PC9yZWMtbnVtYmVy
Pjxmb3JlaWduLWtleXM+PGtleSBhcHA9IkVOIiBkYi1pZD0iZnZ2enhmNTJvd2FzYTFlMno5NXZ3
OTI1MDl4dGZlZHgyc2VyIiB0aW1lc3RhbXA9IjE2MzYzOTA3ODMiPjU4PC9rZXk+PC9mb3JlaWdu
LWtleXM+PHJlZi10eXBlIG5hbWU9IkpvdXJuYWwgQXJ0aWNsZSI+MTc8L3JlZi10eXBlPjxjb250
cmlidXRvcnM+PGF1dGhvcnM+PGF1dGhvcj5Cw7ZyamVzc29uLCBHdW5uYXI8L2F1dGhvcj48YXV0
aG9yPkJvbGluZGVyLCBNYXJ0aW4gQS48L2F1dGhvcj48YXV0aG9yPktpcmNobWFubiwgSG9sZ2Vy
PC9hdXRob3I+PGF1dGhvcj5Lw6R0dGVyZXIsIFRob21hczwvYXV0aG9yPjwvYXV0aG9ycz48L2Nv
bnRyaWJ1dG9ycz48dGl0bGVzPjx0aXRsZT5PcmdhbmljIGNhcmJvbiBzdG9ja3MgaW4gdG9wc29p
bCBhbmQgc3Vic29pbCBpbiBsb25nLXRlcm0gbGV5IGFuZCBjZXJlYWwgbW9ub2N1bHR1cmUgcm90
YXRpb25zPC90aXRsZT48c2Vjb25kYXJ5LXRpdGxlPkJpb2xvZ3kgYW5kIEZlcnRpbGl0eSBvZiBT
b2lsczwvc2Vjb25kYXJ5LXRpdGxlPjwvdGl0bGVzPjxwZXJpb2RpY2FsPjxmdWxsLXRpdGxlPkJp
b2xvZ3kgYW5kIEZlcnRpbGl0eSBvZiBTb2lsczwvZnVsbC10aXRsZT48YWJici0xPkJpb2wuIEZl
cnQuIFNvaWxzPC9hYmJyLTE+PC9wZXJpb2RpY2FsPjxwYWdlcz41NDktNTU4PC9wYWdlcz48dm9s
dW1lPjU0PC92b2x1bWU+PG51bWJlcj40PC9udW1iZXI+PGRhdGVzPjx5ZWFyPjIwMTg8L3llYXI+
PHB1Yi1kYXRlcz48ZGF0ZT4yMDE4LzA1LzAxPC9kYXRlPjwvcHViLWRhdGVzPjwvZGF0ZXM+PGlz
Ym4+MTQzMi0wNzg5PC9pc2JuPjx1cmxzPjxyZWxhdGVkLXVybHM+PHVybD5odHRwczovL2RvaS5v
cmcvMTAuMTAwNy9zMDAzNzQtMDE4LTEyODEteDwvdXJsPjwvcmVsYXRlZC11cmxzPjwvdXJscz48
ZWxlY3Ryb25pYy1yZXNvdXJjZS1udW0+aHR0cHM6Ly9kb2kub3JnLzEwLjEwMDcvczAwMzc0LTAx
OC0xMjgxLXg8L2VsZWN0cm9uaWMtcmVzb3VyY2UtbnVtPjwvcmVjb3JkPjwvQ2l0ZT48Q2l0ZT48
QXV0aG9yPkLDtnJqZXNzb248L0F1dGhvcj48WWVhcj4yMDE4PC9ZZWFyPjxSZWNOdW0+NTg8L1Jl
Y051bT48cmVjb3JkPjxyZWMtbnVtYmVyPjU4PC9yZWMtbnVtYmVyPjxmb3JlaWduLWtleXM+PGtl
eSBhcHA9IkVOIiBkYi1pZD0iZnZ2enhmNTJvd2FzYTFlMno5NXZ3OTI1MDl4dGZlZHgyc2VyIiB0
aW1lc3RhbXA9IjE2MzYzOTA3ODMiPjU4PC9rZXk+PC9mb3JlaWduLWtleXM+PHJlZi10eXBlIG5h
bWU9IkpvdXJuYWwgQXJ0aWNsZSI+MTc8L3JlZi10eXBlPjxjb250cmlidXRvcnM+PGF1dGhvcnM+
PGF1dGhvcj5Cw7ZyamVzc29uLCBHdW5uYXI8L2F1dGhvcj48YXV0aG9yPkJvbGluZGVyLCBNYXJ0
aW4gQS48L2F1dGhvcj48YXV0aG9yPktpcmNobWFubiwgSG9sZ2VyPC9hdXRob3I+PGF1dGhvcj5L
w6R0dGVyZXIsIFRob21hczwvYXV0aG9yPjwvYXV0aG9ycz48L2NvbnRyaWJ1dG9ycz48dGl0bGVz
Pjx0aXRsZT5PcmdhbmljIGNhcmJvbiBzdG9ja3MgaW4gdG9wc29pbCBhbmQgc3Vic29pbCBpbiBs
b25nLXRlcm0gbGV5IGFuZCBjZXJlYWwgbW9ub2N1bHR1cmUgcm90YXRpb25zPC90aXRsZT48c2Vj
b25kYXJ5LXRpdGxlPkJpb2xvZ3kgYW5kIEZlcnRpbGl0eSBvZiBTb2lsczwvc2Vjb25kYXJ5LXRp
dGxlPjwvdGl0bGVzPjxwZXJpb2RpY2FsPjxmdWxsLXRpdGxlPkJpb2xvZ3kgYW5kIEZlcnRpbGl0
eSBvZiBTb2lsczwvZnVsbC10aXRsZT48YWJici0xPkJpb2wuIEZlcnQuIFNvaWxzPC9hYmJyLTE+
PC9wZXJpb2RpY2FsPjxwYWdlcz41NDktNTU4PC9wYWdlcz48dm9sdW1lPjU0PC92b2x1bWU+PG51
bWJlcj40PC9udW1iZXI+PGRhdGVzPjx5ZWFyPjIwMTg8L3llYXI+PHB1Yi1kYXRlcz48ZGF0ZT4y
MDE4LzA1LzAxPC9kYXRlPjwvcHViLWRhdGVzPjwvZGF0ZXM+PGlzYm4+MTQzMi0wNzg5PC9pc2Ju
Pjx1cmxzPjxyZWxhdGVkLXVybHM+PHVybD5odHRwczovL2RvaS5vcmcvMTAuMTAwNy9zMDAzNzQt
MDE4LTEyODEteDwvdXJsPjwvcmVsYXRlZC11cmxzPjwvdXJscz48ZWxlY3Ryb25pYy1yZXNvdXJj
ZS1udW0+aHR0cHM6Ly9kb2kub3JnLzEwLjEwMDcvczAwMzc0LTAxOC0xMjgxLXg8L2VsZWN0cm9u
aWMtcmVzb3VyY2UtbnVtPjwvcmVjb3JkPjwvQ2l0ZT48Q2l0ZT48QXV0aG9yPlFpdTwvQXV0aG9y
PjxZZWFyPjIwMTc8L1llYXI+PFJlY051bT43MTwvUmVjTnVtPjxyZWNvcmQ+PHJlYy1udW1iZXI+
NzE8L3JlYy1udW1iZXI+PGZvcmVpZ24ta2V5cz48a2V5IGFwcD0iRU4iIGRiLWlkPSJmdnZ6eGY1
Mm93YXNhMWUyejk1dnc5MjUwOXh0ZmVkeDJzZXIiIHRpbWVzdGFtcD0iMTY1MDYzMDk4MCI+NzE8
L2tleT48L2ZvcmVpZ24ta2V5cz48cmVmLXR5cGUgbmFtZT0iSm91cm5hbCBBcnRpY2xlIj4xNzwv
cmVmLXR5cGU+PGNvbnRyaWJ1dG9ycz48YXV0aG9ycz48YXV0aG9yPlFpdSwgTGluamluZzwvYXV0
aG9yPjxhdXRob3I+SGFvLCBNaW5nZGU8L2F1dGhvcj48YXV0aG9yPld1LCBZaXBpbmc8L2F1dGhv
cj48L2F1dGhvcnM+PC9jb250cmlidXRvcnM+PHRpdGxlcz48dGl0bGU+UG90ZW50aWFsIGltcGFj
dHMgb2YgY2xpbWF0ZSBjaGFuZ2Ugb24gY2FyYm9uIGR5bmFtaWNzIGluIGEgcmFpbi1mZWQgYWdy
by1lY29zeXN0ZW0gb24gdGhlIExvZXNzIFBsYXRlYXUgb2YgQ2hpbmE8L3RpdGxlPjxzZWNvbmRh
cnktdGl0bGU+U2NpZW5jZSBvZiBUaGUgVG90YWwgRW52aXJvbm1lbnQ8L3NlY29uZGFyeS10aXRs
ZT48L3RpdGxlcz48cGVyaW9kaWNhbD48ZnVsbC10aXRsZT5TY2llbmNlIG9mIHRoZSBUb3RhbCBF
bnZpcm9ubWVudDwvZnVsbC10aXRsZT48YWJici0xPlNjaS4gVG90YWwgRW52aXJvbi48L2FiYnIt
MT48YWJici0yPlNjaSBUb3RhbCBFbnZpcm9uPC9hYmJyLTI+PC9wZXJpb2RpY2FsPjxwYWdlcz4y
NjctMjc4PC9wYWdlcz48dm9sdW1lPjU3Nzwvdm9sdW1lPjxrZXl3b3Jkcz48a2V5d29yZD5SYWlu
LWZlZCByb3RhdGlvbiBzeXN0ZW08L2tleXdvcmQ+PGtleXdvcmQ+QmlvbWFzcyBDPC9rZXl3b3Jk
PjxrZXl3b3JkPlNPQzwva2V5d29yZD48a2V5d29yZD5DRU5UVVJZPC9rZXl3b3JkPjwva2V5d29y
ZHM+PGRhdGVzPjx5ZWFyPjIwMTc8L3llYXI+PHB1Yi1kYXRlcz48ZGF0ZT4xLzE1LzwvZGF0ZT48
L3B1Yi1kYXRlcz48L2RhdGVzPjxpc2JuPjAwNDgtOTY5NzwvaXNibj48dXJscz48cmVsYXRlZC11
cmxzPjx1cmw+ZmlsZTpcXEw6XGx3dTEzNTIwLnBkZjwvdXJsPjwvcmVsYXRlZC11cmxzPjwvdXJs
cz48ZWxlY3Ryb25pYy1yZXNvdXJjZS1udW0+aHR0cHM6Ly9keC5kb2kub3JnLzEwLjEwMTYvai5z
Y2l0b3RlbnYuMjAxNi4xMC4xNzg8L2VsZWN0cm9uaWMtcmVzb3VyY2UtbnVtPjwvcmVjb3JkPjwv
Q2l0ZT48Q2l0ZT48QXV0aG9yPlRob21zb248L0F1dGhvcj48WWVhcj4yMDA2PC9ZZWFyPjxSZWNO
dW0+NzI8L1JlY051bT48cmVjb3JkPjxyZWMtbnVtYmVyPjcyPC9yZWMtbnVtYmVyPjxmb3JlaWdu
LWtleXM+PGtleSBhcHA9IkVOIiBkYi1pZD0iZnZ2enhmNTJvd2FzYTFlMno5NXZ3OTI1MDl4dGZl
ZHgyc2VyIiB0aW1lc3RhbXA9IjE2NTA2MzA5ODAiPjcyPC9rZXk+PC9mb3JlaWduLWtleXM+PHJl
Zi10eXBlIG5hbWU9IkpvdXJuYWwgQXJ0aWNsZSI+MTc8L3JlZi10eXBlPjxjb250cmlidXRvcnM+
PGF1dGhvcnM+PGF1dGhvcj5UaG9tc29uLEEuTS48L2F1dGhvcj48YXV0aG9yPkl6YXVycmFsZGUs
Ui5DLjwvYXV0aG9yPjxhdXRob3I+Um9zZW5iZXJnLE4uSi48L2F1dGhvcj48YXV0aG9yPkhlLFhp
YW94aWE8L2F1dGhvcj48L2F1dGhvcnM+PC9jb250cmlidXRvcnM+PHRpdGxlcz48dGl0bGU+Q2xp
bWF0ZSBjaGFuZ2UgaW1wYWN0cyBvbiBhZ3JpY3VsdHVyZSBhbmQgc29pbCBjYXJib24gc2VxdWVz
dHJhdGlvbiBwb3RlbnRpYWwgaW4gdGhlIEh1YW5nLUhhaSBQbGFpbiBvZiBDaGluYTwvdGl0bGU+
PHNlY29uZGFyeS10aXRsZT5BZ3JpY3VsdHVyZSwgRWNvc3lzdGVtcyAmYW1wOyBFbnZpcm9ubWVu
dDwvc2Vjb25kYXJ5LXRpdGxlPjwvdGl0bGVzPjxwZXJpb2RpY2FsPjxmdWxsLXRpdGxlPkFncmlj
dWx0dXJlLCBFY29zeXN0ZW1zICZhbXA7IEVudmlyb25tZW50PC9mdWxsLXRpdGxlPjxhYmJyLTE+
QWdyaWMuIEVjb3N5c3QuIEVudmlyb24uPC9hYmJyLTE+PGFiYnItMj5BZ3JpYyBFY29zeXN0IEVu
dmlyb248L2FiYnItMj48L3BlcmlvZGljYWw+PHBhZ2VzPjE5NS0yMDk8L3BhZ2VzPjx2b2x1bWU+
MTE0PC92b2x1bWU+PG51bWJlcj4yLTQ8L251bWJlcj48cmVwcmludC1lZGl0aW9uPkluIEZpbGU8
L3JlcHJpbnQtZWRpdGlvbj48ZGF0ZXM+PHllYXI+MjAwNjwveWVhcj48cHViLWRhdGVzPjxkYXRl
PjIwMDY8L2RhdGU+PC9wdWItZGF0ZXM+PC9kYXRlcz48bGFiZWw+NTYxMzwvbGFiZWw+PHVybHM+
PHJlbGF0ZWQtdXJscz48dXJsPmZpbGU6XFxMOlxsd3UwNTYxMy5wZGY8L3VybD48L3JlbGF0ZWQt
dXJscz48L3VybHM+PGVsZWN0cm9uaWMtcmVzb3VyY2UtbnVtPmh0dHBzOi8vZG9pLm9yZy8xMC4x
MDE2L2ouYWdlZS4yMDA1LjExLjAwMTwvZWxlY3Ryb25pYy1yZXNvdXJjZS1udW0+PC9yZWNvcmQ+
PC9DaXRlPjxDaXRlPjxBdXRob3I+w4FsdmFyby1GdWVudGVzPC9BdXRob3I+PFllYXI+MjAxMTwv
WWVhcj48UmVjTnVtPjczPC9SZWNOdW0+PHJlY29yZD48cmVjLW51bWJlcj43MzwvcmVjLW51bWJl
cj48Zm9yZWlnbi1rZXlzPjxrZXkgYXBwPSJFTiIgZGItaWQ9ImZ2dnp4ZjUyb3dhc2ExZTJ6OTV2
dzkyNTA5eHRmZWR4MnNlciIgdGltZXN0YW1wPSIxNjUwNjMwOTgwIj43Mzwva2V5PjwvZm9yZWln
bi1rZXlzPjxyZWYtdHlwZSBuYW1lPSJKb3VybmFsIEFydGljbGUiPjE3PC9yZWYtdHlwZT48Y29u
dHJpYnV0b3JzPjxhdXRob3JzPjxhdXRob3I+w4FsdmFyby1GdWVudGVzLEouPC9hdXRob3I+PGF1
dGhvcj5FYXN0ZXIsTS48L2F1dGhvcj48YXV0aG9yPkNhbnRlcm8tTWFydGluZXosQy48L2F1dGhv
cj48YXV0aG9yPlBhdXN0aWFuLEsuPC9hdXRob3I+PC9hdXRob3JzPjwvY29udHJpYnV0b3JzPjx0
aXRsZXM+PHRpdGxlPk1vZGVsbGluZyBzb2lsIG9yZ2FuaWMgY2FyYm9uIHN0b2NrcyBhbmQgdGhl
aXIgY2hhbmdlcyBpbiB0aGUgbm9ydGhlYXN0IG9mIFNwYWluPC90aXRsZT48c2Vjb25kYXJ5LXRp
dGxlPkV1cm9wZWFuIEpvdXJuYWwgb2YgU29pbCBTY2llbmNlPC9zZWNvbmRhcnktdGl0bGU+PC90
aXRsZXM+PHBlcmlvZGljYWw+PGZ1bGwtdGl0bGU+RXVyb3BlYW4gSm91cm5hbCBvZiBTb2lsIFNj
aWVuY2U8L2Z1bGwtdGl0bGU+PGFiYnItMT5FdXIuIEouIFNvaWwgU2NpLjwvYWJici0xPjxhYmJy
LTI+RXVyIEogU29pbCBTY2k8L2FiYnItMj48L3BlcmlvZGljYWw+PHBhZ2VzPjY4NS02OTU8L3Bh
Z2VzPjx2b2x1bWU+NjI8L3ZvbHVtZT48bnVtYmVyPjU8L251bWJlcj48cmVwcmludC1lZGl0aW9u
PkluIEZpbGU8L3JlcHJpbnQtZWRpdGlvbj48ZGF0ZXM+PHllYXI+MjAxMTwveWVhcj48cHViLWRh
dGVzPjxkYXRlPjIwMTE8L2RhdGU+PC9wdWItZGF0ZXM+PC9kYXRlcz48bGFiZWw+MTA3Mjg8L2xh
YmVsPjx1cmxzPjxyZWxhdGVkLXVybHM+PHVybD5maWxlOlxcTDpcbHd1MTA3MjgucGRmPC91cmw+
PC9yZWxhdGVkLXVybHM+PC91cmxzPjxlbGVjdHJvbmljLXJlc291cmNlLW51bT5odHRwczovL2Rv
aS5vcmcvMTAuMTExMS9qLjEzNjUtMjM4OS4yMDExLjAxMzkwLng8L2VsZWN0cm9uaWMtcmVzb3Vy
Y2UtbnVtPjwvcmVjb3JkPjwvQ2l0ZT48L0VuZE5vdGU+
</w:fldData>
        </w:fldChar>
      </w:r>
      <w:r w:rsidRPr="00E60C81">
        <w:rPr>
          <w:color w:val="auto"/>
          <w:lang w:val="en-GB"/>
        </w:rPr>
        <w:instrText xml:space="preserve"> ADDIN EN.CITE.DATA </w:instrText>
      </w:r>
      <w:r w:rsidRPr="00E60C81">
        <w:rPr>
          <w:color w:val="auto"/>
          <w:lang w:val="en-GB"/>
        </w:rPr>
      </w:r>
      <w:r w:rsidRPr="00E60C81">
        <w:rPr>
          <w:color w:val="auto"/>
          <w:lang w:val="en-GB"/>
        </w:rPr>
        <w:fldChar w:fldCharType="end"/>
      </w:r>
      <w:r w:rsidRPr="00E60C81">
        <w:rPr>
          <w:color w:val="auto"/>
          <w:lang w:val="en-GB"/>
        </w:rPr>
      </w:r>
      <w:r w:rsidRPr="00E60C81">
        <w:rPr>
          <w:color w:val="auto"/>
          <w:lang w:val="en-GB"/>
        </w:rPr>
        <w:fldChar w:fldCharType="separate"/>
      </w:r>
      <w:r w:rsidR="00053289" w:rsidRPr="00E60C81">
        <w:rPr>
          <w:color w:val="auto"/>
          <w:lang w:val="en-GB"/>
        </w:rPr>
        <w:t>[48–51</w:t>
      </w:r>
      <w:r w:rsidRPr="00E60C81">
        <w:rPr>
          <w:color w:val="auto"/>
          <w:lang w:val="en-GB"/>
        </w:rPr>
        <w:t>]</w:t>
      </w:r>
      <w:r w:rsidRPr="00E60C81">
        <w:rPr>
          <w:color w:val="auto"/>
          <w:lang w:val="en-GB"/>
        </w:rPr>
        <w:fldChar w:fldCharType="end"/>
      </w:r>
      <w:r w:rsidRPr="00E60C81">
        <w:rPr>
          <w:color w:val="auto"/>
          <w:lang w:val="en-GB"/>
        </w:rPr>
        <w:t xml:space="preserve">, which is supported by our study. Compared with the highest average SOC stock among the six scenarios, at each time slice, SOC stocks in the </w:t>
      </w:r>
      <w:r w:rsidRPr="00E60C81">
        <w:rPr>
          <w:color w:val="auto"/>
          <w:lang w:val="en-GB"/>
        </w:rPr>
        <w:lastRenderedPageBreak/>
        <w:t>wheat field under the scenarios decreased by 8.1</w:t>
      </w:r>
      <w:r w:rsidR="003228E1" w:rsidRPr="00E60C81">
        <w:rPr>
          <w:color w:val="auto"/>
          <w:lang w:val="en-GB"/>
        </w:rPr>
        <w:t>–</w:t>
      </w:r>
      <w:r w:rsidRPr="00E60C81">
        <w:rPr>
          <w:color w:val="auto"/>
          <w:lang w:val="en-GB"/>
        </w:rPr>
        <w:t>132.3 Mg C ha</w:t>
      </w:r>
      <w:r w:rsidR="00053289" w:rsidRPr="00E60C81">
        <w:rPr>
          <w:color w:val="auto"/>
          <w:vertAlign w:val="superscript"/>
          <w:lang w:val="en-GB"/>
        </w:rPr>
        <w:t>−1</w:t>
      </w:r>
      <w:r w:rsidRPr="00E60C81">
        <w:rPr>
          <w:color w:val="auto"/>
          <w:vertAlign w:val="superscript"/>
          <w:lang w:val="en-GB"/>
        </w:rPr>
        <w:t xml:space="preserve"> </w:t>
      </w:r>
      <w:r w:rsidRPr="00E60C81">
        <w:rPr>
          <w:color w:val="auto"/>
          <w:lang w:val="en-GB"/>
        </w:rPr>
        <w:t>for the topsoil zone and by 5.6</w:t>
      </w:r>
      <w:r w:rsidR="003228E1" w:rsidRPr="00E60C81">
        <w:rPr>
          <w:color w:val="auto"/>
          <w:lang w:val="en-GB"/>
        </w:rPr>
        <w:t>–</w:t>
      </w:r>
      <w:r w:rsidRPr="00E60C81">
        <w:rPr>
          <w:color w:val="auto"/>
          <w:lang w:val="en-GB"/>
        </w:rPr>
        <w:t>32.6 Mg C ha</w:t>
      </w:r>
      <w:r w:rsidRPr="00E60C81">
        <w:rPr>
          <w:color w:val="auto"/>
          <w:vertAlign w:val="superscript"/>
          <w:lang w:val="en-GB"/>
        </w:rPr>
        <w:t>–1</w:t>
      </w:r>
      <w:r w:rsidRPr="00E60C81">
        <w:rPr>
          <w:color w:val="auto"/>
          <w:lang w:val="en-GB"/>
        </w:rPr>
        <w:t xml:space="preserve"> for the subsoil zone (Figure 6a</w:t>
      </w:r>
      <w:r w:rsidR="000B3993" w:rsidRPr="00E60C81">
        <w:rPr>
          <w:color w:val="auto"/>
          <w:lang w:val="en-GB"/>
        </w:rPr>
        <w:t>,</w:t>
      </w:r>
      <w:r w:rsidRPr="00E60C81">
        <w:rPr>
          <w:color w:val="auto"/>
          <w:lang w:val="en-GB"/>
        </w:rPr>
        <w:t>c). Similarly, the average stocks in the maize field decreased by 5.6</w:t>
      </w:r>
      <w:r w:rsidR="003228E1" w:rsidRPr="00E60C81">
        <w:rPr>
          <w:color w:val="auto"/>
          <w:lang w:val="en-GB"/>
        </w:rPr>
        <w:t>–</w:t>
      </w:r>
      <w:r w:rsidRPr="00E60C81">
        <w:rPr>
          <w:color w:val="auto"/>
          <w:lang w:val="en-GB"/>
        </w:rPr>
        <w:t>64.6 Mg C ha</w:t>
      </w:r>
      <w:r w:rsidR="00053289" w:rsidRPr="00E60C81">
        <w:rPr>
          <w:color w:val="auto"/>
          <w:vertAlign w:val="superscript"/>
          <w:lang w:val="en-GB"/>
        </w:rPr>
        <w:t>−1</w:t>
      </w:r>
      <w:r w:rsidRPr="00E60C81">
        <w:rPr>
          <w:color w:val="auto"/>
          <w:vertAlign w:val="superscript"/>
          <w:lang w:val="en-GB"/>
        </w:rPr>
        <w:t xml:space="preserve"> </w:t>
      </w:r>
      <w:r w:rsidRPr="00E60C81">
        <w:rPr>
          <w:color w:val="auto"/>
          <w:lang w:val="en-GB"/>
        </w:rPr>
        <w:t>and 1.2</w:t>
      </w:r>
      <w:r w:rsidR="003228E1" w:rsidRPr="00E60C81">
        <w:rPr>
          <w:color w:val="auto"/>
          <w:lang w:val="en-GB"/>
        </w:rPr>
        <w:t>–</w:t>
      </w:r>
      <w:r w:rsidRPr="00E60C81">
        <w:rPr>
          <w:color w:val="auto"/>
          <w:lang w:val="en-GB"/>
        </w:rPr>
        <w:t>37.1 Mg C ha</w:t>
      </w:r>
      <w:r w:rsidRPr="00E60C81">
        <w:rPr>
          <w:color w:val="auto"/>
          <w:vertAlign w:val="superscript"/>
          <w:lang w:val="en-GB"/>
        </w:rPr>
        <w:t>–1</w:t>
      </w:r>
      <w:r w:rsidRPr="00E60C81">
        <w:rPr>
          <w:color w:val="auto"/>
          <w:lang w:val="en-GB"/>
        </w:rPr>
        <w:t xml:space="preserve"> for topsoil and subsoil zones, respectively (Figure 6</w:t>
      </w:r>
      <w:proofErr w:type="gramStart"/>
      <w:r w:rsidRPr="00E60C81">
        <w:rPr>
          <w:color w:val="auto"/>
          <w:lang w:val="en-GB"/>
        </w:rPr>
        <w:t>b</w:t>
      </w:r>
      <w:r w:rsidR="000B3993" w:rsidRPr="00E60C81">
        <w:rPr>
          <w:color w:val="auto"/>
          <w:lang w:val="en-GB"/>
        </w:rPr>
        <w:t>,</w:t>
      </w:r>
      <w:r w:rsidRPr="00E60C81">
        <w:rPr>
          <w:color w:val="auto"/>
          <w:lang w:val="en-GB"/>
        </w:rPr>
        <w:t>d</w:t>
      </w:r>
      <w:proofErr w:type="gramEnd"/>
      <w:r w:rsidRPr="00E60C81">
        <w:rPr>
          <w:color w:val="auto"/>
          <w:lang w:val="en-GB"/>
        </w:rPr>
        <w:t xml:space="preserve">). Interestingly, however, predicted SOC stocks in the topsoil layer in both fields significantly increased </w:t>
      </w:r>
      <w:r w:rsidR="009A70F8" w:rsidRPr="00E60C81">
        <w:rPr>
          <w:color w:val="auto"/>
          <w:lang w:val="en-GB"/>
        </w:rPr>
        <w:t>while it</w:t>
      </w:r>
      <w:r w:rsidRPr="00E60C81">
        <w:rPr>
          <w:color w:val="auto"/>
          <w:lang w:val="en-GB"/>
        </w:rPr>
        <w:t xml:space="preserve"> decreased in the subsoil layer compared with that during the experimental years. This might be a consequence of the contributions from crop residue and roots to the topsoil rather than to the subsoil as wheat and maize roots predominately sit in the topsoil layer </w:t>
      </w:r>
      <w:r w:rsidRPr="00E60C81">
        <w:rPr>
          <w:color w:val="auto"/>
          <w:lang w:val="en-GB"/>
        </w:rPr>
        <w:fldChar w:fldCharType="begin">
          <w:fldData xml:space="preserve">PEVuZE5vdGU+PENpdGU+PEF1dGhvcj5IaXJ0ZTwvQXV0aG9yPjxZZWFyPjIwMTg8L1llYXI+PFJl
Y051bT42MDwvUmVjTnVtPjxEaXNwbGF5VGV4dD48c3R5bGUgc2l6ZT0iMTAiPls1Mi01NF08L3N0
eWxlPjwvRGlzcGxheVRleHQ+PHJlY29yZD48cmVjLW51bWJlcj42MDwvcmVjLW51bWJlcj48Zm9y
ZWlnbi1rZXlzPjxrZXkgYXBwPSJFTiIgZGItaWQ9ImZ2dnp4ZjUyb3dhc2ExZTJ6OTV2dzkyNTA5
eHRmZWR4MnNlciIgdGltZXN0YW1wPSIxNjQ1MjAzMTMwIj42MDwva2V5PjwvZm9yZWlnbi1rZXlz
PjxyZWYtdHlwZSBuYW1lPSJKb3VybmFsIEFydGljbGUiPjE3PC9yZWYtdHlwZT48Y29udHJpYnV0
b3JzPjxhdXRob3JzPjxhdXRob3I+SGlydGUsIEp1bGlhbmU8L2F1dGhvcj48YXV0aG9yPkxlaWZl
bGQsIEplbnM8L2F1dGhvcj48YXV0aG9yPkFiaXZlbiwgU2FtdWVsPC9hdXRob3I+PGF1dGhvcj5N
YXllciwgSm9jaGVuPC9hdXRob3I+PC9hdXRob3JzPjwvY29udHJpYnV0b3JzPjx0aXRsZXM+PHRp
dGxlPk1haXplIGFuZCB3aGVhdCByb290IGJpb21hc3MsIHZlcnRpY2FsIGRpc3RyaWJ1dGlvbiwg
YW5kIHNpemUgY2xhc3MgYXMgYWZmZWN0ZWQgYnkgZmVydGlsaXphdGlvbiBpbnRlbnNpdHkgaW4g
dHdvIGxvbmctdGVybSBmaWVsZCB0cmlhbHM8L3RpdGxlPjxzZWNvbmRhcnktdGl0bGU+RmllbGQg
Q3JvcHMgUmVzZWFyY2g8L3NlY29uZGFyeS10aXRsZT48L3RpdGxlcz48cGVyaW9kaWNhbD48ZnVs
bC10aXRsZT5GaWVsZCBDcm9wcyBSZXNlYXJjaDwvZnVsbC10aXRsZT48YWJici0xPkZpZWxkIENy
b3BzIFJlcy48L2FiYnItMT48YWJici0yPkZpZWxkIENyb3BzIFJlczwvYWJici0yPjwvcGVyaW9k
aWNhbD48cGFnZXM+MTk3LTIwODwvcGFnZXM+PHZvbHVtZT4yMTY8L3ZvbHVtZT48a2V5d29yZHM+
PGtleXdvcmQ+RGVlcCByb290czwva2V5d29yZD48a2V5d29yZD5Db2Fyc2UgYW5kIGZpbmUgcm9v
dCBiaW9tYXNzPC9rZXl3b3JkPjxrZXl3b3JkPlJvb3QgcGxhc3RpY2l0eTwva2V5d29yZD48a2V5
d29yZD5GYXJtaW5nIHN5c3RlbTwva2V5d29yZD48a2V5d29yZD5DYXJib24gaW5wdXQ8L2tleXdv
cmQ+PC9rZXl3b3Jkcz48ZGF0ZXM+PHllYXI+MjAxODwveWVhcj48cHViLWRhdGVzPjxkYXRlPjIw
MTgvMDIvMDEvPC9kYXRlPjwvcHViLWRhdGVzPjwvZGF0ZXM+PGlzYm4+MDM3OC00MjkwPC9pc2Ju
Pjx1cmxzPjxyZWxhdGVkLXVybHM+PHVybD5odHRwczovL3d3dy5zY2llbmNlZGlyZWN0LmNvbS9z
Y2llbmNlL2FydGljbGUvcGlpL1MwMzc4NDI5MDE3MzE3MTAwPC91cmw+PC9yZWxhdGVkLXVybHM+
PC91cmxzPjxlbGVjdHJvbmljLXJlc291cmNlLW51bT5odHRwczovL2RvaS5vcmcvMTAuMTAxNi9q
LmZjci4yMDE3LjExLjAyMzwvZWxlY3Ryb25pYy1yZXNvdXJjZS1udW0+PC9yZWNvcmQ+PC9DaXRl
PjxDaXRlPjxBdXRob3I+V2FuZzwvQXV0aG9yPjxZZWFyPjIwMTQ8L1llYXI+PFJlY051bT43NDwv
UmVjTnVtPjxyZWNvcmQ+PHJlYy1udW1iZXI+NzQ8L3JlYy1udW1iZXI+PGZvcmVpZ24ta2V5cz48
a2V5IGFwcD0iRU4iIGRiLWlkPSJmdnZ6eGY1Mm93YXNhMWUyejk1dnc5MjUwOXh0ZmVkeDJzZXIi
IHRpbWVzdGFtcD0iMTY1MDYzMDk4MCI+NzQ8L2tleT48L2ZvcmVpZ24ta2V5cz48cmVmLXR5cGUg
bmFtZT0iSm91cm5hbCBBcnRpY2xlIj4xNzwvcmVmLXR5cGU+PGNvbnRyaWJ1dG9ycz48YXV0aG9y
cz48YXV0aG9yPldhbmcsIENoZW55YW5nPC9hdXRob3I+PGF1dGhvcj5MaXUsIFdlaXhpbmc8L2F1
dGhvcj48YXV0aG9yPkxpLCBRaXV4aWE8L2F1dGhvcj48YXV0aG9yPk1hLCBEb25neXVuPC9hdXRo
b3I+PGF1dGhvcj5MdSwgSG9uZ2Zhbmc8L2F1dGhvcj48YXV0aG9yPkZlbmcsIFdlaTwvYXV0aG9y
PjxhdXRob3I+WGllLCBZaW5neGluPC9hdXRob3I+PGF1dGhvcj5aaHUsIFl1bmppPC9hdXRob3I+
PGF1dGhvcj5HdW8sIFRpYW5jYWk8L2F1dGhvcj48L2F1dGhvcnM+PC9jb250cmlidXRvcnM+PHRp
dGxlcz48dGl0bGU+RWZmZWN0cyBvZiBkaWZmZXJlbnQgaXJyaWdhdGlvbiBhbmQgbml0cm9nZW4g
cmVnaW1lcyBvbiByb290IGdyb3d0aCBhbmQgaXRzIGNvcnJlbGF0aW9uIHdpdGggYWJvdmUtZ3Jv
dW5kIHBsYW50IHBhcnRzIGluIGhpZ2gteWllbGRpbmcgd2hlYXQgdW5kZXIgZmllbGQgY29uZGl0
aW9uczwvdGl0bGU+PHNlY29uZGFyeS10aXRsZT5GaWVsZCBDcm9wcyBSZXNlYXJjaDwvc2Vjb25k
YXJ5LXRpdGxlPjwvdGl0bGVzPjxwZXJpb2RpY2FsPjxmdWxsLXRpdGxlPkZpZWxkIENyb3BzIFJl
c2VhcmNoPC9mdWxsLXRpdGxlPjxhYmJyLTE+RmllbGQgQ3JvcHMgUmVzLjwvYWJici0xPjxhYmJy
LTI+RmllbGQgQ3JvcHMgUmVzPC9hYmJyLTI+PC9wZXJpb2RpY2FsPjxwYWdlcz4xMzgtMTQ5PC9w
YWdlcz48dm9sdW1lPjE2NTwvdm9sdW1lPjxudW1iZXI+MDwvbnVtYmVyPjxrZXl3b3Jkcz48a2V5
d29yZD5XaW50ZXIgd2hlYXQ8L2tleXdvcmQ+PGtleXdvcmQ+Um9vdCB3ZWlnaHQgZGVuc2l0eTwv
a2V5d29yZD48a2V5d29yZD5JcnJpZ2F0aW9uPC9rZXl3b3JkPjxrZXl3b3JkPk5pdHJvZ2VuIGFw
cGxpY2F0aW9uPC9rZXl3b3JkPjxrZXl3b3JkPlJvb3Qtc2hvb3QgcmF0aW88L2tleXdvcmQ+PGtl
eXdvcmQ+SGlnaC15aWVsZGluZyBjb25kaXRpb25zPC9rZXl3b3JkPjwva2V5d29yZHM+PGRhdGVz
Pjx5ZWFyPjIwMTQ8L3llYXI+PC9kYXRlcz48aXNibj4wMzc4LTQyOTA8L2lzYm4+PHVybHM+PHJl
bGF0ZWQtdXJscz48dXJsPmZpbGU6XFxMOlxsd3UxMjYxNS5wZGY8L3VybD48L3JlbGF0ZWQtdXJs
cz48L3VybHM+PGVsZWN0cm9uaWMtcmVzb3VyY2UtbnVtPmh0dHBzOi8vZHguZG9pLm9yZy8xMC4x
MDE2L2ouZmNyLjIwMTQuMDQuMDExPC9lbGVjdHJvbmljLXJlc291cmNlLW51bT48L3JlY29yZD48
L0NpdGU+PENpdGU+PEF1dGhvcj5XYW5nPC9BdXRob3I+PFllYXI+MjAxNDwvWWVhcj48UmVjTnVt
Pjc0PC9SZWNOdW0+PHJlY29yZD48cmVjLW51bWJlcj43NDwvcmVjLW51bWJlcj48Zm9yZWlnbi1r
ZXlzPjxrZXkgYXBwPSJFTiIgZGItaWQ9ImZ2dnp4ZjUyb3dhc2ExZTJ6OTV2dzkyNTA5eHRmZWR4
MnNlciIgdGltZXN0YW1wPSIxNjUwNjMwOTgwIj43NDwva2V5PjwvZm9yZWlnbi1rZXlzPjxyZWYt
dHlwZSBuYW1lPSJKb3VybmFsIEFydGljbGUiPjE3PC9yZWYtdHlwZT48Y29udHJpYnV0b3JzPjxh
dXRob3JzPjxhdXRob3I+V2FuZywgQ2hlbnlhbmc8L2F1dGhvcj48YXV0aG9yPkxpdSwgV2VpeGlu
ZzwvYXV0aG9yPjxhdXRob3I+TGksIFFpdXhpYTwvYXV0aG9yPjxhdXRob3I+TWEsIERvbmd5dW48
L2F1dGhvcj48YXV0aG9yPkx1LCBIb25nZmFuZzwvYXV0aG9yPjxhdXRob3I+RmVuZywgV2VpPC9h
dXRob3I+PGF1dGhvcj5YaWUsIFlpbmd4aW48L2F1dGhvcj48YXV0aG9yPlpodSwgWXVuamk8L2F1
dGhvcj48YXV0aG9yPkd1bywgVGlhbmNhaTwvYXV0aG9yPjwvYXV0aG9ycz48L2NvbnRyaWJ1dG9y
cz48dGl0bGVzPjx0aXRsZT5FZmZlY3RzIG9mIGRpZmZlcmVudCBpcnJpZ2F0aW9uIGFuZCBuaXRy
b2dlbiByZWdpbWVzIG9uIHJvb3QgZ3Jvd3RoIGFuZCBpdHMgY29ycmVsYXRpb24gd2l0aCBhYm92
ZS1ncm91bmQgcGxhbnQgcGFydHMgaW4gaGlnaC15aWVsZGluZyB3aGVhdCB1bmRlciBmaWVsZCBj
b25kaXRpb25zPC90aXRsZT48c2Vjb25kYXJ5LXRpdGxlPkZpZWxkIENyb3BzIFJlc2VhcmNoPC9z
ZWNvbmRhcnktdGl0bGU+PC90aXRsZXM+PHBlcmlvZGljYWw+PGZ1bGwtdGl0bGU+RmllbGQgQ3Jv
cHMgUmVzZWFyY2g8L2Z1bGwtdGl0bGU+PGFiYnItMT5GaWVsZCBDcm9wcyBSZXMuPC9hYmJyLTE+
PGFiYnItMj5GaWVsZCBDcm9wcyBSZXM8L2FiYnItMj48L3BlcmlvZGljYWw+PHBhZ2VzPjEzOC0x
NDk8L3BhZ2VzPjx2b2x1bWU+MTY1PC92b2x1bWU+PG51bWJlcj4wPC9udW1iZXI+PGtleXdvcmRz
PjxrZXl3b3JkPldpbnRlciB3aGVhdDwva2V5d29yZD48a2V5d29yZD5Sb290IHdlaWdodCBkZW5z
aXR5PC9rZXl3b3JkPjxrZXl3b3JkPklycmlnYXRpb248L2tleXdvcmQ+PGtleXdvcmQ+Tml0cm9n
ZW4gYXBwbGljYXRpb248L2tleXdvcmQ+PGtleXdvcmQ+Um9vdC1zaG9vdCByYXRpbzwva2V5d29y
ZD48a2V5d29yZD5IaWdoLXlpZWxkaW5nIGNvbmRpdGlvbnM8L2tleXdvcmQ+PC9rZXl3b3Jkcz48
ZGF0ZXM+PHllYXI+MjAxNDwveWVhcj48L2RhdGVzPjxpc2JuPjAzNzgtNDI5MDwvaXNibj48dXJs
cz48cmVsYXRlZC11cmxzPjx1cmw+ZmlsZTpcXEw6XGx3dTEyNjE1LnBkZjwvdXJsPjwvcmVsYXRl
ZC11cmxzPjwvdXJscz48ZWxlY3Ryb25pYy1yZXNvdXJjZS1udW0+aHR0cHM6Ly9keC5kb2kub3Jn
LzEwLjEwMTYvai5mY3IuMjAxNC4wNC4wMTE8L2VsZWN0cm9uaWMtcmVzb3VyY2UtbnVtPjwvcmVj
b3JkPjwvQ2l0ZT48Q2l0ZT48QXV0aG9yPkNoZW48L0F1dGhvcj48WWVhcj4yMDE0PC9ZZWFyPjxS
ZWNOdW0+NzU8L1JlY051bT48cmVjb3JkPjxyZWMtbnVtYmVyPjc1PC9yZWMtbnVtYmVyPjxmb3Jl
aWduLWtleXM+PGtleSBhcHA9IkVOIiBkYi1pZD0iZnZ2enhmNTJvd2FzYTFlMno5NXZ3OTI1MDl4
dGZlZHgyc2VyIiB0aW1lc3RhbXA9IjE2NTA2MzA5ODAiPjc1PC9rZXk+PC9mb3JlaWduLWtleXM+
PHJlZi10eXBlIG5hbWU9IkpvdXJuYWwgQXJ0aWNsZSI+MTc8L3JlZi10eXBlPjxjb250cmlidXRv
cnM+PGF1dGhvcnM+PGF1dGhvcj5YaWFvY2hhbyBDaGVuPC9hdXRob3I+PGF1dGhvcj5aaGFuZywg
SmllPC9hdXRob3I+PGF1dGhvcj5DaGVuLCBZYW5saW5nPC9hdXRob3I+PGF1dGhvcj5MaSwgUWlh
bjwvYXV0aG9yPjxhdXRob3I+Q2hlbiwgRmFuanVuPC9hdXRob3I+PGF1dGhvcj5ZdWFuLCBMaXhp
bmc8L2F1dGhvcj48YXV0aG9yPk1pLCBHdW9odWE8L2F1dGhvcj48L2F1dGhvcnM+PC9jb250cmli
dXRvcnM+PHRpdGxlcz48dGl0bGU+Q2hhbmdlcyBpbiByb290IHNpemUgYW5kIGRpc3RyaWJ1dGlv
biBpbiByZWxhdGlvbiB0byBuaXRyb2dlbiBhY2N1bXVsYXRpb24gZHVyaW5nIG1haXplIGJyZWVk
aW5nIGluIENoaW5hPC90aXRsZT48c2Vjb25kYXJ5LXRpdGxlPlBsYW50IGFuZCBTb2lsPC9zZWNv
bmRhcnktdGl0bGU+PC90aXRsZXM+PHBlcmlvZGljYWw+PGZ1bGwtdGl0bGU+UGxhbnQgYW5kIFNv
aWw8L2Z1bGwtdGl0bGU+PGFiYnItMT5QbGFudCBTb2lsPC9hYmJyLTE+PGFiYnItMj5QbGFudCBT
b2lsPC9hYmJyLTI+PC9wZXJpb2RpY2FsPjxwYWdlcz4xMjEtMTMwPC9wYWdlcz48dm9sdW1lPjM3
NDwvdm9sdW1lPjxudW1iZXI+MS0yPC9udW1iZXI+PGRhdGVzPjx5ZWFyPjIwMTQ8L3llYXI+PC9k
YXRlcz48dXJscz48cmVsYXRlZC11cmxzPjx1cmw+ZmlsZTpcXEw6XGx3dTEyMDI3LnBkZjwvdXJs
PjwvcmVsYXRlZC11cmxzPjwvdXJscz48ZWxlY3Ryb25pYy1yZXNvdXJjZS1udW0+aHR0cHM6Ly9k
b2kub3JnLzEwLjEwMDcvczExMTA0LTAxMy0xODcyLTA8L2VsZWN0cm9uaWMtcmVzb3VyY2UtbnVt
PjwvcmVjb3JkPjwvQ2l0ZT48L0VuZE5vdGU+AG==
</w:fldData>
        </w:fldChar>
      </w:r>
      <w:r w:rsidRPr="00E60C81">
        <w:rPr>
          <w:color w:val="auto"/>
          <w:lang w:val="en-GB"/>
        </w:rPr>
        <w:instrText xml:space="preserve"> ADDIN EN.CITE </w:instrText>
      </w:r>
      <w:r w:rsidRPr="00E60C81">
        <w:rPr>
          <w:color w:val="auto"/>
          <w:lang w:val="en-GB"/>
        </w:rPr>
        <w:fldChar w:fldCharType="begin">
          <w:fldData xml:space="preserve">PEVuZE5vdGU+PENpdGU+PEF1dGhvcj5IaXJ0ZTwvQXV0aG9yPjxZZWFyPjIwMTg8L1llYXI+PFJl
Y051bT42MDwvUmVjTnVtPjxEaXNwbGF5VGV4dD48c3R5bGUgc2l6ZT0iMTAiPls1Mi01NF08L3N0
eWxlPjwvRGlzcGxheVRleHQ+PHJlY29yZD48cmVjLW51bWJlcj42MDwvcmVjLW51bWJlcj48Zm9y
ZWlnbi1rZXlzPjxrZXkgYXBwPSJFTiIgZGItaWQ9ImZ2dnp4ZjUyb3dhc2ExZTJ6OTV2dzkyNTA5
eHRmZWR4MnNlciIgdGltZXN0YW1wPSIxNjQ1MjAzMTMwIj42MDwva2V5PjwvZm9yZWlnbi1rZXlz
PjxyZWYtdHlwZSBuYW1lPSJKb3VybmFsIEFydGljbGUiPjE3PC9yZWYtdHlwZT48Y29udHJpYnV0
b3JzPjxhdXRob3JzPjxhdXRob3I+SGlydGUsIEp1bGlhbmU8L2F1dGhvcj48YXV0aG9yPkxlaWZl
bGQsIEplbnM8L2F1dGhvcj48YXV0aG9yPkFiaXZlbiwgU2FtdWVsPC9hdXRob3I+PGF1dGhvcj5N
YXllciwgSm9jaGVuPC9hdXRob3I+PC9hdXRob3JzPjwvY29udHJpYnV0b3JzPjx0aXRsZXM+PHRp
dGxlPk1haXplIGFuZCB3aGVhdCByb290IGJpb21hc3MsIHZlcnRpY2FsIGRpc3RyaWJ1dGlvbiwg
YW5kIHNpemUgY2xhc3MgYXMgYWZmZWN0ZWQgYnkgZmVydGlsaXphdGlvbiBpbnRlbnNpdHkgaW4g
dHdvIGxvbmctdGVybSBmaWVsZCB0cmlhbHM8L3RpdGxlPjxzZWNvbmRhcnktdGl0bGU+RmllbGQg
Q3JvcHMgUmVzZWFyY2g8L3NlY29uZGFyeS10aXRsZT48L3RpdGxlcz48cGVyaW9kaWNhbD48ZnVs
bC10aXRsZT5GaWVsZCBDcm9wcyBSZXNlYXJjaDwvZnVsbC10aXRsZT48YWJici0xPkZpZWxkIENy
b3BzIFJlcy48L2FiYnItMT48YWJici0yPkZpZWxkIENyb3BzIFJlczwvYWJici0yPjwvcGVyaW9k
aWNhbD48cGFnZXM+MTk3LTIwODwvcGFnZXM+PHZvbHVtZT4yMTY8L3ZvbHVtZT48a2V5d29yZHM+
PGtleXdvcmQ+RGVlcCByb290czwva2V5d29yZD48a2V5d29yZD5Db2Fyc2UgYW5kIGZpbmUgcm9v
dCBiaW9tYXNzPC9rZXl3b3JkPjxrZXl3b3JkPlJvb3QgcGxhc3RpY2l0eTwva2V5d29yZD48a2V5
d29yZD5GYXJtaW5nIHN5c3RlbTwva2V5d29yZD48a2V5d29yZD5DYXJib24gaW5wdXQ8L2tleXdv
cmQ+PC9rZXl3b3Jkcz48ZGF0ZXM+PHllYXI+MjAxODwveWVhcj48cHViLWRhdGVzPjxkYXRlPjIw
MTgvMDIvMDEvPC9kYXRlPjwvcHViLWRhdGVzPjwvZGF0ZXM+PGlzYm4+MDM3OC00MjkwPC9pc2Ju
Pjx1cmxzPjxyZWxhdGVkLXVybHM+PHVybD5odHRwczovL3d3dy5zY2llbmNlZGlyZWN0LmNvbS9z
Y2llbmNlL2FydGljbGUvcGlpL1MwMzc4NDI5MDE3MzE3MTAwPC91cmw+PC9yZWxhdGVkLXVybHM+
PC91cmxzPjxlbGVjdHJvbmljLXJlc291cmNlLW51bT5odHRwczovL2RvaS5vcmcvMTAuMTAxNi9q
LmZjci4yMDE3LjExLjAyMzwvZWxlY3Ryb25pYy1yZXNvdXJjZS1udW0+PC9yZWNvcmQ+PC9DaXRl
PjxDaXRlPjxBdXRob3I+V2FuZzwvQXV0aG9yPjxZZWFyPjIwMTQ8L1llYXI+PFJlY051bT43NDwv
UmVjTnVtPjxyZWNvcmQ+PHJlYy1udW1iZXI+NzQ8L3JlYy1udW1iZXI+PGZvcmVpZ24ta2V5cz48
a2V5IGFwcD0iRU4iIGRiLWlkPSJmdnZ6eGY1Mm93YXNhMWUyejk1dnc5MjUwOXh0ZmVkeDJzZXIi
IHRpbWVzdGFtcD0iMTY1MDYzMDk4MCI+NzQ8L2tleT48L2ZvcmVpZ24ta2V5cz48cmVmLXR5cGUg
bmFtZT0iSm91cm5hbCBBcnRpY2xlIj4xNzwvcmVmLXR5cGU+PGNvbnRyaWJ1dG9ycz48YXV0aG9y
cz48YXV0aG9yPldhbmcsIENoZW55YW5nPC9hdXRob3I+PGF1dGhvcj5MaXUsIFdlaXhpbmc8L2F1
dGhvcj48YXV0aG9yPkxpLCBRaXV4aWE8L2F1dGhvcj48YXV0aG9yPk1hLCBEb25neXVuPC9hdXRo
b3I+PGF1dGhvcj5MdSwgSG9uZ2Zhbmc8L2F1dGhvcj48YXV0aG9yPkZlbmcsIFdlaTwvYXV0aG9y
PjxhdXRob3I+WGllLCBZaW5neGluPC9hdXRob3I+PGF1dGhvcj5aaHUsIFl1bmppPC9hdXRob3I+
PGF1dGhvcj5HdW8sIFRpYW5jYWk8L2F1dGhvcj48L2F1dGhvcnM+PC9jb250cmlidXRvcnM+PHRp
dGxlcz48dGl0bGU+RWZmZWN0cyBvZiBkaWZmZXJlbnQgaXJyaWdhdGlvbiBhbmQgbml0cm9nZW4g
cmVnaW1lcyBvbiByb290IGdyb3d0aCBhbmQgaXRzIGNvcnJlbGF0aW9uIHdpdGggYWJvdmUtZ3Jv
dW5kIHBsYW50IHBhcnRzIGluIGhpZ2gteWllbGRpbmcgd2hlYXQgdW5kZXIgZmllbGQgY29uZGl0
aW9uczwvdGl0bGU+PHNlY29uZGFyeS10aXRsZT5GaWVsZCBDcm9wcyBSZXNlYXJjaDwvc2Vjb25k
YXJ5LXRpdGxlPjwvdGl0bGVzPjxwZXJpb2RpY2FsPjxmdWxsLXRpdGxlPkZpZWxkIENyb3BzIFJl
c2VhcmNoPC9mdWxsLXRpdGxlPjxhYmJyLTE+RmllbGQgQ3JvcHMgUmVzLjwvYWJici0xPjxhYmJy
LTI+RmllbGQgQ3JvcHMgUmVzPC9hYmJyLTI+PC9wZXJpb2RpY2FsPjxwYWdlcz4xMzgtMTQ5PC9w
YWdlcz48dm9sdW1lPjE2NTwvdm9sdW1lPjxudW1iZXI+MDwvbnVtYmVyPjxrZXl3b3Jkcz48a2V5
d29yZD5XaW50ZXIgd2hlYXQ8L2tleXdvcmQ+PGtleXdvcmQ+Um9vdCB3ZWlnaHQgZGVuc2l0eTwv
a2V5d29yZD48a2V5d29yZD5JcnJpZ2F0aW9uPC9rZXl3b3JkPjxrZXl3b3JkPk5pdHJvZ2VuIGFw
cGxpY2F0aW9uPC9rZXl3b3JkPjxrZXl3b3JkPlJvb3Qtc2hvb3QgcmF0aW88L2tleXdvcmQ+PGtl
eXdvcmQ+SGlnaC15aWVsZGluZyBjb25kaXRpb25zPC9rZXl3b3JkPjwva2V5d29yZHM+PGRhdGVz
Pjx5ZWFyPjIwMTQ8L3llYXI+PC9kYXRlcz48aXNibj4wMzc4LTQyOTA8L2lzYm4+PHVybHM+PHJl
bGF0ZWQtdXJscz48dXJsPmZpbGU6XFxMOlxsd3UxMjYxNS5wZGY8L3VybD48L3JlbGF0ZWQtdXJs
cz48L3VybHM+PGVsZWN0cm9uaWMtcmVzb3VyY2UtbnVtPmh0dHBzOi8vZHguZG9pLm9yZy8xMC4x
MDE2L2ouZmNyLjIwMTQuMDQuMDExPC9lbGVjdHJvbmljLXJlc291cmNlLW51bT48L3JlY29yZD48
L0NpdGU+PENpdGU+PEF1dGhvcj5XYW5nPC9BdXRob3I+PFllYXI+MjAxNDwvWWVhcj48UmVjTnVt
Pjc0PC9SZWNOdW0+PHJlY29yZD48cmVjLW51bWJlcj43NDwvcmVjLW51bWJlcj48Zm9yZWlnbi1r
ZXlzPjxrZXkgYXBwPSJFTiIgZGItaWQ9ImZ2dnp4ZjUyb3dhc2ExZTJ6OTV2dzkyNTA5eHRmZWR4
MnNlciIgdGltZXN0YW1wPSIxNjUwNjMwOTgwIj43NDwva2V5PjwvZm9yZWlnbi1rZXlzPjxyZWYt
dHlwZSBuYW1lPSJKb3VybmFsIEFydGljbGUiPjE3PC9yZWYtdHlwZT48Y29udHJpYnV0b3JzPjxh
dXRob3JzPjxhdXRob3I+V2FuZywgQ2hlbnlhbmc8L2F1dGhvcj48YXV0aG9yPkxpdSwgV2VpeGlu
ZzwvYXV0aG9yPjxhdXRob3I+TGksIFFpdXhpYTwvYXV0aG9yPjxhdXRob3I+TWEsIERvbmd5dW48
L2F1dGhvcj48YXV0aG9yPkx1LCBIb25nZmFuZzwvYXV0aG9yPjxhdXRob3I+RmVuZywgV2VpPC9h
dXRob3I+PGF1dGhvcj5YaWUsIFlpbmd4aW48L2F1dGhvcj48YXV0aG9yPlpodSwgWXVuamk8L2F1
dGhvcj48YXV0aG9yPkd1bywgVGlhbmNhaTwvYXV0aG9yPjwvYXV0aG9ycz48L2NvbnRyaWJ1dG9y
cz48dGl0bGVzPjx0aXRsZT5FZmZlY3RzIG9mIGRpZmZlcmVudCBpcnJpZ2F0aW9uIGFuZCBuaXRy
b2dlbiByZWdpbWVzIG9uIHJvb3QgZ3Jvd3RoIGFuZCBpdHMgY29ycmVsYXRpb24gd2l0aCBhYm92
ZS1ncm91bmQgcGxhbnQgcGFydHMgaW4gaGlnaC15aWVsZGluZyB3aGVhdCB1bmRlciBmaWVsZCBj
b25kaXRpb25zPC90aXRsZT48c2Vjb25kYXJ5LXRpdGxlPkZpZWxkIENyb3BzIFJlc2VhcmNoPC9z
ZWNvbmRhcnktdGl0bGU+PC90aXRsZXM+PHBlcmlvZGljYWw+PGZ1bGwtdGl0bGU+RmllbGQgQ3Jv
cHMgUmVzZWFyY2g8L2Z1bGwtdGl0bGU+PGFiYnItMT5GaWVsZCBDcm9wcyBSZXMuPC9hYmJyLTE+
PGFiYnItMj5GaWVsZCBDcm9wcyBSZXM8L2FiYnItMj48L3BlcmlvZGljYWw+PHBhZ2VzPjEzOC0x
NDk8L3BhZ2VzPjx2b2x1bWU+MTY1PC92b2x1bWU+PG51bWJlcj4wPC9udW1iZXI+PGtleXdvcmRz
PjxrZXl3b3JkPldpbnRlciB3aGVhdDwva2V5d29yZD48a2V5d29yZD5Sb290IHdlaWdodCBkZW5z
aXR5PC9rZXl3b3JkPjxrZXl3b3JkPklycmlnYXRpb248L2tleXdvcmQ+PGtleXdvcmQ+Tml0cm9n
ZW4gYXBwbGljYXRpb248L2tleXdvcmQ+PGtleXdvcmQ+Um9vdC1zaG9vdCByYXRpbzwva2V5d29y
ZD48a2V5d29yZD5IaWdoLXlpZWxkaW5nIGNvbmRpdGlvbnM8L2tleXdvcmQ+PC9rZXl3b3Jkcz48
ZGF0ZXM+PHllYXI+MjAxNDwveWVhcj48L2RhdGVzPjxpc2JuPjAzNzgtNDI5MDwvaXNibj48dXJs
cz48cmVsYXRlZC11cmxzPjx1cmw+ZmlsZTpcXEw6XGx3dTEyNjE1LnBkZjwvdXJsPjwvcmVsYXRl
ZC11cmxzPjwvdXJscz48ZWxlY3Ryb25pYy1yZXNvdXJjZS1udW0+aHR0cHM6Ly9keC5kb2kub3Jn
LzEwLjEwMTYvai5mY3IuMjAxNC4wNC4wMTE8L2VsZWN0cm9uaWMtcmVzb3VyY2UtbnVtPjwvcmVj
b3JkPjwvQ2l0ZT48Q2l0ZT48QXV0aG9yPkNoZW48L0F1dGhvcj48WWVhcj4yMDE0PC9ZZWFyPjxS
ZWNOdW0+NzU8L1JlY051bT48cmVjb3JkPjxyZWMtbnVtYmVyPjc1PC9yZWMtbnVtYmVyPjxmb3Jl
aWduLWtleXM+PGtleSBhcHA9IkVOIiBkYi1pZD0iZnZ2enhmNTJvd2FzYTFlMno5NXZ3OTI1MDl4
dGZlZHgyc2VyIiB0aW1lc3RhbXA9IjE2NTA2MzA5ODAiPjc1PC9rZXk+PC9mb3JlaWduLWtleXM+
PHJlZi10eXBlIG5hbWU9IkpvdXJuYWwgQXJ0aWNsZSI+MTc8L3JlZi10eXBlPjxjb250cmlidXRv
cnM+PGF1dGhvcnM+PGF1dGhvcj5YaWFvY2hhbyBDaGVuPC9hdXRob3I+PGF1dGhvcj5aaGFuZywg
SmllPC9hdXRob3I+PGF1dGhvcj5DaGVuLCBZYW5saW5nPC9hdXRob3I+PGF1dGhvcj5MaSwgUWlh
bjwvYXV0aG9yPjxhdXRob3I+Q2hlbiwgRmFuanVuPC9hdXRob3I+PGF1dGhvcj5ZdWFuLCBMaXhp
bmc8L2F1dGhvcj48YXV0aG9yPk1pLCBHdW9odWE8L2F1dGhvcj48L2F1dGhvcnM+PC9jb250cmli
dXRvcnM+PHRpdGxlcz48dGl0bGU+Q2hhbmdlcyBpbiByb290IHNpemUgYW5kIGRpc3RyaWJ1dGlv
biBpbiByZWxhdGlvbiB0byBuaXRyb2dlbiBhY2N1bXVsYXRpb24gZHVyaW5nIG1haXplIGJyZWVk
aW5nIGluIENoaW5hPC90aXRsZT48c2Vjb25kYXJ5LXRpdGxlPlBsYW50IGFuZCBTb2lsPC9zZWNv
bmRhcnktdGl0bGU+PC90aXRsZXM+PHBlcmlvZGljYWw+PGZ1bGwtdGl0bGU+UGxhbnQgYW5kIFNv
aWw8L2Z1bGwtdGl0bGU+PGFiYnItMT5QbGFudCBTb2lsPC9hYmJyLTE+PGFiYnItMj5QbGFudCBT
b2lsPC9hYmJyLTI+PC9wZXJpb2RpY2FsPjxwYWdlcz4xMjEtMTMwPC9wYWdlcz48dm9sdW1lPjM3
NDwvdm9sdW1lPjxudW1iZXI+MS0yPC9udW1iZXI+PGRhdGVzPjx5ZWFyPjIwMTQ8L3llYXI+PC9k
YXRlcz48dXJscz48cmVsYXRlZC11cmxzPjx1cmw+ZmlsZTpcXEw6XGx3dTEyMDI3LnBkZjwvdXJs
PjwvcmVsYXRlZC11cmxzPjwvdXJscz48ZWxlY3Ryb25pYy1yZXNvdXJjZS1udW0+aHR0cHM6Ly9k
b2kub3JnLzEwLjEwMDcvczExMTA0LTAxMy0xODcyLTA8L2VsZWN0cm9uaWMtcmVzb3VyY2UtbnVt
PjwvcmVjb3JkPjwvQ2l0ZT48L0VuZE5vdGU+AG==
</w:fldData>
        </w:fldChar>
      </w:r>
      <w:r w:rsidRPr="00E60C81">
        <w:rPr>
          <w:color w:val="auto"/>
          <w:lang w:val="en-GB"/>
        </w:rPr>
        <w:instrText xml:space="preserve"> ADDIN EN.CITE.DATA </w:instrText>
      </w:r>
      <w:r w:rsidRPr="00E60C81">
        <w:rPr>
          <w:color w:val="auto"/>
          <w:lang w:val="en-GB"/>
        </w:rPr>
      </w:r>
      <w:r w:rsidRPr="00E60C81">
        <w:rPr>
          <w:color w:val="auto"/>
          <w:lang w:val="en-GB"/>
        </w:rPr>
        <w:fldChar w:fldCharType="end"/>
      </w:r>
      <w:r w:rsidRPr="00E60C81">
        <w:rPr>
          <w:color w:val="auto"/>
          <w:lang w:val="en-GB"/>
        </w:rPr>
      </w:r>
      <w:r w:rsidRPr="00E60C81">
        <w:rPr>
          <w:color w:val="auto"/>
          <w:lang w:val="en-GB"/>
        </w:rPr>
        <w:fldChar w:fldCharType="separate"/>
      </w:r>
      <w:r w:rsidR="00053289" w:rsidRPr="00E60C81">
        <w:rPr>
          <w:color w:val="auto"/>
          <w:lang w:val="en-GB"/>
        </w:rPr>
        <w:t>[52–54</w:t>
      </w:r>
      <w:r w:rsidRPr="00E60C81">
        <w:rPr>
          <w:color w:val="auto"/>
          <w:lang w:val="en-GB"/>
        </w:rPr>
        <w:t>]</w:t>
      </w:r>
      <w:r w:rsidRPr="00E60C81">
        <w:rPr>
          <w:color w:val="auto"/>
          <w:lang w:val="en-GB"/>
        </w:rPr>
        <w:fldChar w:fldCharType="end"/>
      </w:r>
      <w:r w:rsidRPr="00E60C81">
        <w:rPr>
          <w:color w:val="auto"/>
          <w:lang w:val="en-GB"/>
        </w:rPr>
        <w:t xml:space="preserve">. Soil organic C </w:t>
      </w:r>
      <w:r w:rsidR="001F5F27" w:rsidRPr="00E60C81">
        <w:rPr>
          <w:color w:val="auto"/>
          <w:lang w:val="en-GB"/>
        </w:rPr>
        <w:t xml:space="preserve">is lost </w:t>
      </w:r>
      <w:r w:rsidRPr="00E60C81">
        <w:rPr>
          <w:color w:val="auto"/>
          <w:lang w:val="en-GB"/>
        </w:rPr>
        <w:t xml:space="preserve">through the decomposition process that is controlled by soil temperature, moisture, quality of organic matter, ammonium content and microbial biomass. Higher soil temperatures under the warming scenarios can prompt soil microbial activities </w:t>
      </w:r>
      <w:r w:rsidRPr="00E60C81">
        <w:rPr>
          <w:color w:val="000000" w:themeColor="text1"/>
          <w:lang w:val="en-GB"/>
        </w:rPr>
        <w:t>given no other limitations exist. Counteracting higher temperatures, appropriate soil moisture and ammonium presence through chemical fertiliser application in the topsoil layer, entails the addition of crop residue and roots will compensate C loss through decomposition. Conversely, the subsoil zone is more susceptible to nutrient input</w:t>
      </w:r>
      <w:r w:rsidRPr="00E60C81">
        <w:rPr>
          <w:color w:val="auto"/>
          <w:lang w:val="en-GB"/>
        </w:rPr>
        <w:t>, and fresh plant-derived C to the subsoil layer stimulates recalcitrant soil organic matter degradation, which</w:t>
      </w:r>
      <w:r w:rsidR="00053289" w:rsidRPr="00E60C81">
        <w:rPr>
          <w:color w:val="auto"/>
          <w:lang w:val="en-GB"/>
        </w:rPr>
        <w:t xml:space="preserve"> </w:t>
      </w:r>
      <w:r w:rsidRPr="00E60C81">
        <w:rPr>
          <w:color w:val="auto"/>
          <w:lang w:val="en-GB"/>
        </w:rPr>
        <w:t xml:space="preserve">could decrease SOC stock in the subsoil due to the priming effects </w:t>
      </w:r>
      <w:r w:rsidRPr="00E60C81">
        <w:rPr>
          <w:color w:val="auto"/>
          <w:lang w:val="en-GB"/>
        </w:rPr>
        <w:fldChar w:fldCharType="begin">
          <w:fldData xml:space="preserve">PEVuZE5vdGU+PENpdGU+PEF1dGhvcj5Gb250YWluZTwvQXV0aG9yPjxZZWFyPjIwMDc8L1llYXI+
PFJlY051bT43NjwvUmVjTnVtPjxEaXNwbGF5VGV4dD48c3R5bGUgc2l6ZT0iMTAiPls1NSw1Nl08
L3N0eWxlPjwvRGlzcGxheVRleHQ+PHJlY29yZD48cmVjLW51bWJlcj43NjwvcmVjLW51bWJlcj48
Zm9yZWlnbi1rZXlzPjxrZXkgYXBwPSJFTiIgZGItaWQ9ImZ2dnp4ZjUyb3dhc2ExZTJ6OTV2dzky
NTA5eHRmZWR4MnNlciIgdGltZXN0YW1wPSIxNjUwNjMwOTgxIj43Njwva2V5PjwvZm9yZWlnbi1r
ZXlzPjxyZWYtdHlwZSBuYW1lPSJKb3VybmFsIEFydGljbGUiPjE3PC9yZWYtdHlwZT48Y29udHJp
YnV0b3JzPjxhdXRob3JzPjxhdXRob3I+Rm9udGFpbmUsIFPDqWJhc3RpZW48L2F1dGhvcj48YXV0
aG9yPkJhcm90LCBTw6liYXN0aWVuPC9hdXRob3I+PGF1dGhvcj5CYXJyw6ksIFBpZXJyZTwvYXV0
aG9yPjxhdXRob3I+QmRpb3VpLCBOYWRpYTwvYXV0aG9yPjxhdXRob3I+TWFyeSwgQnJ1bm88L2F1
dGhvcj48YXV0aG9yPlJ1bXBlbCwgQ29ybmVsaWE8L2F1dGhvcj48L2F1dGhvcnM+PC9jb250cmli
dXRvcnM+PHRpdGxlcz48dGl0bGU+U3RhYmlsaXR5IG9mIG9yZ2FuaWMgY2FyYm9uIGluIGRlZXAg
c29pbCBsYXllcnMgY29udHJvbGxlZCBieSBmcmVzaCBjYXJib24gc3VwcGx5PC90aXRsZT48c2Vj
b25kYXJ5LXRpdGxlPk5hdHVyZTwvc2Vjb25kYXJ5LXRpdGxlPjwvdGl0bGVzPjxwZXJpb2RpY2Fs
PjxmdWxsLXRpdGxlPk5hdHVyZTwvZnVsbC10aXRsZT48YWJici0xPk5hdHVyZTwvYWJici0xPjxh
YmJyLTI+TmF0dXJlPC9hYmJyLTI+PC9wZXJpb2RpY2FsPjxwYWdlcz4yNzctMjgwPC9wYWdlcz48
dm9sdW1lPjQ1MDwvdm9sdW1lPjxudW1iZXI+NzE2NzwvbnVtYmVyPjxkYXRlcz48eWVhcj4yMDA3
PC95ZWFyPjxwdWItZGF0ZXM+PGRhdGU+MjAwNy8xMS8wMTwvZGF0ZT48L3B1Yi1kYXRlcz48L2Rh
dGVzPjxpc2JuPjE0NzYtNDY4NzwvaXNibj48dXJscz48cmVsYXRlZC11cmxzPjx1cmw+aHR0cHM6
Ly9kb2kub3JnLzEwLjEwMzgvbmF0dXJlMDYyNzU8L3VybD48L3JlbGF0ZWQtdXJscz48L3VybHM+
PGVsZWN0cm9uaWMtcmVzb3VyY2UtbnVtPmh0dHBzOi8vZG9pLm9yZy8xMC4xMDM4L25hdHVyZTA2
Mjc1PC9lbGVjdHJvbmljLXJlc291cmNlLW51bT48L3JlY29yZD48L0NpdGU+PENpdGU+PEF1dGhv
cj5TYWxvbcOpPC9BdXRob3I+PFllYXI+MjAxMDwvWWVhcj48UmVjTnVtPjYzPC9SZWNOdW0+PHJl
Y29yZD48cmVjLW51bWJlcj42MzwvcmVjLW51bWJlcj48Zm9yZWlnbi1rZXlzPjxrZXkgYXBwPSJF
TiIgZGItaWQ9ImZ2dnp4ZjUyb3dhc2ExZTJ6OTV2dzkyNTA5eHRmZWR4MnNlciIgdGltZXN0YW1w
PSIxNjUwNjMwMDQ4Ij42Mzwva2V5PjwvZm9yZWlnbi1rZXlzPjxyZWYtdHlwZSBuYW1lPSJKb3Vy
bmFsIEFydGljbGUiPjE3PC9yZWYtdHlwZT48Y29udHJpYnV0b3JzPjxhdXRob3JzPjxhdXRob3I+
U2Fsb23DqSwgQ2zDqW1lbmNlPC9hdXRob3I+PGF1dGhvcj5OdW5hbiwgTmFvaXNlPC9hdXRob3I+
PGF1dGhvcj5Qb3V0ZWF1LCBWYWzDqXJpZTwvYXV0aG9yPjxhdXRob3I+TGVyY2gsIFRob21hcyBa
LjwvYXV0aG9yPjxhdXRob3I+Q2hlbnUsIENsYWlyZTwvYXV0aG9yPjwvYXV0aG9ycz48L2NvbnRy
aWJ1dG9ycz48dGl0bGVzPjx0aXRsZT5DYXJib24gZHluYW1pY3MgaW4gdG9wc29pbCBhbmQgaW4g
c3Vic29pbCBtYXkgYmUgY29udHJvbGxlZCBieSBkaWZmZXJlbnQgcmVndWxhdG9yeSBtZWNoYW5p
c21zPC90aXRsZT48c2Vjb25kYXJ5LXRpdGxlPkdsb2JhbCBDaGFuZ2UgQmlvbG9neTwvc2Vjb25k
YXJ5LXRpdGxlPjwvdGl0bGVzPjxwZXJpb2RpY2FsPjxmdWxsLXRpdGxlPkdsb2JhbCBDaGFuZ2Ug
QmlvbG9neTwvZnVsbC10aXRsZT48YWJici0xPkdsb2IuIENoYW5nLiBCaW9sLjwvYWJici0xPjxh
YmJyLTI+R2xvYiBDaGFuZyBCaW9sPC9hYmJyLTI+PC9wZXJpb2RpY2FsPjxwYWdlcz40MTYtNDI2
PC9wYWdlcz48dm9sdW1lPjE2PC92b2x1bWU+PG51bWJlcj4xPC9udW1iZXI+PGRhdGVzPjx5ZWFy
PjIwMTA8L3llYXI+PC9kYXRlcz48aXNibj4xMzU0LTEwMTM8L2lzYm4+PHVybHM+PHJlbGF0ZWQt
dXJscz48dXJsPmh0dHBzOi8vb25saW5lbGlicmFyeS53aWxleS5jb20vZG9pL2Ficy8xMC4xMTEx
L2ouMTM2NS0yNDg2LjIwMDkuMDE4ODQueDwvdXJsPjwvcmVsYXRlZC11cmxzPjwvdXJscz48ZWxl
Y3Ryb25pYy1yZXNvdXJjZS1udW0+aHR0cHM6Ly9kb2kub3JnLzEwLjExMTEvai4xMzY1LTI0ODYu
MjAwOS4wMTg4NC54PC9lbGVjdHJvbmljLXJlc291cmNlLW51bT48L3JlY29yZD48L0NpdGU+PC9F
bmROb3RlPn==
</w:fldData>
        </w:fldChar>
      </w:r>
      <w:r w:rsidRPr="00E60C81">
        <w:rPr>
          <w:color w:val="auto"/>
          <w:lang w:val="en-GB"/>
        </w:rPr>
        <w:instrText xml:space="preserve"> ADDIN EN.CITE </w:instrText>
      </w:r>
      <w:r w:rsidRPr="00E60C81">
        <w:rPr>
          <w:color w:val="auto"/>
          <w:lang w:val="en-GB"/>
        </w:rPr>
        <w:fldChar w:fldCharType="begin">
          <w:fldData xml:space="preserve">PEVuZE5vdGU+PENpdGU+PEF1dGhvcj5Gb250YWluZTwvQXV0aG9yPjxZZWFyPjIwMDc8L1llYXI+
PFJlY051bT43NjwvUmVjTnVtPjxEaXNwbGF5VGV4dD48c3R5bGUgc2l6ZT0iMTAiPls1NSw1Nl08
L3N0eWxlPjwvRGlzcGxheVRleHQ+PHJlY29yZD48cmVjLW51bWJlcj43NjwvcmVjLW51bWJlcj48
Zm9yZWlnbi1rZXlzPjxrZXkgYXBwPSJFTiIgZGItaWQ9ImZ2dnp4ZjUyb3dhc2ExZTJ6OTV2dzky
NTA5eHRmZWR4MnNlciIgdGltZXN0YW1wPSIxNjUwNjMwOTgxIj43Njwva2V5PjwvZm9yZWlnbi1r
ZXlzPjxyZWYtdHlwZSBuYW1lPSJKb3VybmFsIEFydGljbGUiPjE3PC9yZWYtdHlwZT48Y29udHJp
YnV0b3JzPjxhdXRob3JzPjxhdXRob3I+Rm9udGFpbmUsIFPDqWJhc3RpZW48L2F1dGhvcj48YXV0
aG9yPkJhcm90LCBTw6liYXN0aWVuPC9hdXRob3I+PGF1dGhvcj5CYXJyw6ksIFBpZXJyZTwvYXV0
aG9yPjxhdXRob3I+QmRpb3VpLCBOYWRpYTwvYXV0aG9yPjxhdXRob3I+TWFyeSwgQnJ1bm88L2F1
dGhvcj48YXV0aG9yPlJ1bXBlbCwgQ29ybmVsaWE8L2F1dGhvcj48L2F1dGhvcnM+PC9jb250cmli
dXRvcnM+PHRpdGxlcz48dGl0bGU+U3RhYmlsaXR5IG9mIG9yZ2FuaWMgY2FyYm9uIGluIGRlZXAg
c29pbCBsYXllcnMgY29udHJvbGxlZCBieSBmcmVzaCBjYXJib24gc3VwcGx5PC90aXRsZT48c2Vj
b25kYXJ5LXRpdGxlPk5hdHVyZTwvc2Vjb25kYXJ5LXRpdGxlPjwvdGl0bGVzPjxwZXJpb2RpY2Fs
PjxmdWxsLXRpdGxlPk5hdHVyZTwvZnVsbC10aXRsZT48YWJici0xPk5hdHVyZTwvYWJici0xPjxh
YmJyLTI+TmF0dXJlPC9hYmJyLTI+PC9wZXJpb2RpY2FsPjxwYWdlcz4yNzctMjgwPC9wYWdlcz48
dm9sdW1lPjQ1MDwvdm9sdW1lPjxudW1iZXI+NzE2NzwvbnVtYmVyPjxkYXRlcz48eWVhcj4yMDA3
PC95ZWFyPjxwdWItZGF0ZXM+PGRhdGU+MjAwNy8xMS8wMTwvZGF0ZT48L3B1Yi1kYXRlcz48L2Rh
dGVzPjxpc2JuPjE0NzYtNDY4NzwvaXNibj48dXJscz48cmVsYXRlZC11cmxzPjx1cmw+aHR0cHM6
Ly9kb2kub3JnLzEwLjEwMzgvbmF0dXJlMDYyNzU8L3VybD48L3JlbGF0ZWQtdXJscz48L3VybHM+
PGVsZWN0cm9uaWMtcmVzb3VyY2UtbnVtPmh0dHBzOi8vZG9pLm9yZy8xMC4xMDM4L25hdHVyZTA2
Mjc1PC9lbGVjdHJvbmljLXJlc291cmNlLW51bT48L3JlY29yZD48L0NpdGU+PENpdGU+PEF1dGhv
cj5TYWxvbcOpPC9BdXRob3I+PFllYXI+MjAxMDwvWWVhcj48UmVjTnVtPjYzPC9SZWNOdW0+PHJl
Y29yZD48cmVjLW51bWJlcj42MzwvcmVjLW51bWJlcj48Zm9yZWlnbi1rZXlzPjxrZXkgYXBwPSJF
TiIgZGItaWQ9ImZ2dnp4ZjUyb3dhc2ExZTJ6OTV2dzkyNTA5eHRmZWR4MnNlciIgdGltZXN0YW1w
PSIxNjUwNjMwMDQ4Ij42Mzwva2V5PjwvZm9yZWlnbi1rZXlzPjxyZWYtdHlwZSBuYW1lPSJKb3Vy
bmFsIEFydGljbGUiPjE3PC9yZWYtdHlwZT48Y29udHJpYnV0b3JzPjxhdXRob3JzPjxhdXRob3I+
U2Fsb23DqSwgQ2zDqW1lbmNlPC9hdXRob3I+PGF1dGhvcj5OdW5hbiwgTmFvaXNlPC9hdXRob3I+
PGF1dGhvcj5Qb3V0ZWF1LCBWYWzDqXJpZTwvYXV0aG9yPjxhdXRob3I+TGVyY2gsIFRob21hcyBa
LjwvYXV0aG9yPjxhdXRob3I+Q2hlbnUsIENsYWlyZTwvYXV0aG9yPjwvYXV0aG9ycz48L2NvbnRy
aWJ1dG9ycz48dGl0bGVzPjx0aXRsZT5DYXJib24gZHluYW1pY3MgaW4gdG9wc29pbCBhbmQgaW4g
c3Vic29pbCBtYXkgYmUgY29udHJvbGxlZCBieSBkaWZmZXJlbnQgcmVndWxhdG9yeSBtZWNoYW5p
c21zPC90aXRsZT48c2Vjb25kYXJ5LXRpdGxlPkdsb2JhbCBDaGFuZ2UgQmlvbG9neTwvc2Vjb25k
YXJ5LXRpdGxlPjwvdGl0bGVzPjxwZXJpb2RpY2FsPjxmdWxsLXRpdGxlPkdsb2JhbCBDaGFuZ2Ug
QmlvbG9neTwvZnVsbC10aXRsZT48YWJici0xPkdsb2IuIENoYW5nLiBCaW9sLjwvYWJici0xPjxh
YmJyLTI+R2xvYiBDaGFuZyBCaW9sPC9hYmJyLTI+PC9wZXJpb2RpY2FsPjxwYWdlcz40MTYtNDI2
PC9wYWdlcz48dm9sdW1lPjE2PC92b2x1bWU+PG51bWJlcj4xPC9udW1iZXI+PGRhdGVzPjx5ZWFy
PjIwMTA8L3llYXI+PC9kYXRlcz48aXNibj4xMzU0LTEwMTM8L2lzYm4+PHVybHM+PHJlbGF0ZWQt
dXJscz48dXJsPmh0dHBzOi8vb25saW5lbGlicmFyeS53aWxleS5jb20vZG9pL2Ficy8xMC4xMTEx
L2ouMTM2NS0yNDg2LjIwMDkuMDE4ODQueDwvdXJsPjwvcmVsYXRlZC11cmxzPjwvdXJscz48ZWxl
Y3Ryb25pYy1yZXNvdXJjZS1udW0+aHR0cHM6Ly9kb2kub3JnLzEwLjExMTEvai4xMzY1LTI0ODYu
MjAwOS4wMTg4NC54PC9lbGVjdHJvbmljLXJlc291cmNlLW51bT48L3JlY29yZD48L0NpdGU+PC9F
bmROb3RlPn==
</w:fldData>
        </w:fldChar>
      </w:r>
      <w:r w:rsidRPr="00E60C81">
        <w:rPr>
          <w:color w:val="auto"/>
          <w:lang w:val="en-GB"/>
        </w:rPr>
        <w:instrText xml:space="preserve"> ADDIN EN.CITE.DATA </w:instrText>
      </w:r>
      <w:r w:rsidRPr="00E60C81">
        <w:rPr>
          <w:color w:val="auto"/>
          <w:lang w:val="en-GB"/>
        </w:rPr>
      </w:r>
      <w:r w:rsidRPr="00E60C81">
        <w:rPr>
          <w:color w:val="auto"/>
          <w:lang w:val="en-GB"/>
        </w:rPr>
        <w:fldChar w:fldCharType="end"/>
      </w:r>
      <w:r w:rsidRPr="00E60C81">
        <w:rPr>
          <w:color w:val="auto"/>
          <w:lang w:val="en-GB"/>
        </w:rPr>
      </w:r>
      <w:r w:rsidRPr="00E60C81">
        <w:rPr>
          <w:color w:val="auto"/>
          <w:lang w:val="en-GB"/>
        </w:rPr>
        <w:fldChar w:fldCharType="separate"/>
      </w:r>
      <w:r w:rsidRPr="00E60C81">
        <w:rPr>
          <w:color w:val="auto"/>
          <w:lang w:val="en-GB"/>
        </w:rPr>
        <w:t>[55,56]</w:t>
      </w:r>
      <w:r w:rsidRPr="00E60C81">
        <w:rPr>
          <w:color w:val="auto"/>
          <w:lang w:val="en-GB"/>
        </w:rPr>
        <w:fldChar w:fldCharType="end"/>
      </w:r>
      <w:r w:rsidRPr="00E60C81">
        <w:rPr>
          <w:color w:val="auto"/>
          <w:lang w:val="en-GB"/>
        </w:rPr>
        <w:t>.</w:t>
      </w:r>
    </w:p>
    <w:p w14:paraId="1DF9BB12" w14:textId="22E79982" w:rsidR="00DB309C" w:rsidRPr="00E60C81" w:rsidRDefault="000B3993" w:rsidP="000B3993">
      <w:pPr>
        <w:pStyle w:val="MDPI21heading1"/>
        <w:rPr>
          <w:lang w:val="en-GB"/>
        </w:rPr>
      </w:pPr>
      <w:r w:rsidRPr="00E60C81">
        <w:rPr>
          <w:lang w:val="en-GB"/>
        </w:rPr>
        <w:t xml:space="preserve">5. </w:t>
      </w:r>
      <w:r w:rsidR="00DB309C" w:rsidRPr="00E60C81">
        <w:rPr>
          <w:lang w:val="en-GB"/>
        </w:rPr>
        <w:t>Conclusions</w:t>
      </w:r>
    </w:p>
    <w:p w14:paraId="108A54A5" w14:textId="2C3B2EE7" w:rsidR="00DB309C" w:rsidRPr="00E60C81" w:rsidRDefault="00DB309C" w:rsidP="00DB309C">
      <w:pPr>
        <w:pStyle w:val="MDPI31text"/>
        <w:rPr>
          <w:rFonts w:eastAsiaTheme="minorEastAsia"/>
          <w:lang w:val="en-GB"/>
        </w:rPr>
      </w:pPr>
      <w:r w:rsidRPr="00E60C81">
        <w:rPr>
          <w:rFonts w:eastAsiaTheme="minorEastAsia"/>
          <w:lang w:val="en-GB"/>
        </w:rPr>
        <w:t xml:space="preserve">In this study, the SPACSYS model together with climatic products from the UKESM1 model under CMIP6 was used to simulate potential impacts of climate change on crop productivity and SOC dynamics for both winter wheat and maize in northern China. Warming scenarios appeared favourable </w:t>
      </w:r>
      <w:r w:rsidR="00B1356D" w:rsidRPr="00E60C81">
        <w:rPr>
          <w:rFonts w:eastAsiaTheme="minorEastAsia"/>
          <w:lang w:val="en-GB"/>
        </w:rPr>
        <w:t xml:space="preserve">for </w:t>
      </w:r>
      <w:r w:rsidRPr="00E60C81">
        <w:rPr>
          <w:rFonts w:eastAsiaTheme="minorEastAsia"/>
          <w:lang w:val="en-GB"/>
        </w:rPr>
        <w:t>reduc</w:t>
      </w:r>
      <w:r w:rsidR="00B1356D" w:rsidRPr="00E60C81">
        <w:rPr>
          <w:rFonts w:eastAsiaTheme="minorEastAsia"/>
          <w:lang w:val="en-GB"/>
        </w:rPr>
        <w:t>ing</w:t>
      </w:r>
      <w:r w:rsidRPr="00E60C81">
        <w:rPr>
          <w:rFonts w:eastAsiaTheme="minorEastAsia"/>
          <w:lang w:val="en-GB"/>
        </w:rPr>
        <w:t xml:space="preserve"> crop failure and increas</w:t>
      </w:r>
      <w:r w:rsidR="00B1356D" w:rsidRPr="00E60C81">
        <w:rPr>
          <w:rFonts w:eastAsiaTheme="minorEastAsia"/>
          <w:lang w:val="en-GB"/>
        </w:rPr>
        <w:t>ing</w:t>
      </w:r>
      <w:r w:rsidRPr="00E60C81">
        <w:rPr>
          <w:rFonts w:eastAsiaTheme="minorEastAsia"/>
          <w:lang w:val="en-GB"/>
        </w:rPr>
        <w:t xml:space="preserve"> </w:t>
      </w:r>
      <w:r w:rsidR="00B1356D" w:rsidRPr="00E60C81">
        <w:rPr>
          <w:rFonts w:eastAsiaTheme="minorEastAsia"/>
          <w:lang w:val="en-GB"/>
        </w:rPr>
        <w:t xml:space="preserve">the </w:t>
      </w:r>
      <w:r w:rsidRPr="00E60C81">
        <w:rPr>
          <w:rFonts w:eastAsiaTheme="minorEastAsia"/>
          <w:lang w:val="en-GB"/>
        </w:rPr>
        <w:t xml:space="preserve">grain yield of winter wheat but appeared detrimental to maize even with irrigation. </w:t>
      </w:r>
      <w:r w:rsidR="00B1356D" w:rsidRPr="00E60C81">
        <w:rPr>
          <w:rFonts w:eastAsiaTheme="minorEastAsia"/>
          <w:lang w:val="en-GB"/>
        </w:rPr>
        <w:t>A c</w:t>
      </w:r>
      <w:r w:rsidRPr="00E60C81">
        <w:rPr>
          <w:rFonts w:eastAsiaTheme="minorEastAsia"/>
          <w:lang w:val="en-GB"/>
        </w:rPr>
        <w:t>ontinuous monoculture cropping system was projected to increase C content in the arable topsoil layer. Irrigation was found to play a critical role in crop failure decline and would be transferrable to regions under similar climates. Thus, strategies for water allocation at a regional level for agricultural consumption should be developed to maintain crop production under climate change along with possible sustainable agronomic practices in the future.</w:t>
      </w:r>
    </w:p>
    <w:p w14:paraId="4DD12F90" w14:textId="4AA472D1" w:rsidR="00DB309C" w:rsidRPr="00E60C81" w:rsidRDefault="00053289" w:rsidP="00053289">
      <w:pPr>
        <w:pStyle w:val="MDPI62BackMatter"/>
        <w:spacing w:before="240"/>
        <w:rPr>
          <w:lang w:val="en-GB"/>
        </w:rPr>
      </w:pPr>
      <w:r w:rsidRPr="00E60C81">
        <w:rPr>
          <w:b/>
          <w:lang w:val="en-GB"/>
        </w:rPr>
        <w:t>Author Contribution</w:t>
      </w:r>
      <w:r w:rsidR="00DB309C" w:rsidRPr="00E60C81">
        <w:rPr>
          <w:b/>
          <w:lang w:val="en-GB"/>
        </w:rPr>
        <w:t xml:space="preserve">s: </w:t>
      </w:r>
      <w:r w:rsidR="00DB309C" w:rsidRPr="00E60C81">
        <w:rPr>
          <w:lang w:val="en-GB"/>
        </w:rPr>
        <w:t>Conceptuali</w:t>
      </w:r>
      <w:r w:rsidR="0040514C" w:rsidRPr="00E60C81">
        <w:rPr>
          <w:lang w:val="en-GB"/>
        </w:rPr>
        <w:t>s</w:t>
      </w:r>
      <w:r w:rsidR="00DB309C" w:rsidRPr="00E60C81">
        <w:rPr>
          <w:lang w:val="en-GB"/>
        </w:rPr>
        <w:t>ation, L.W., P.H., M.H., K.G. and H.Y.; software, L.W.; validation, K.G. and H.Y.; formal analysis, C.L.; data curation, M.H. and L.W.; writing—original draft preparation, C.L.; writing—review and editing, ALL; visuali</w:t>
      </w:r>
      <w:r w:rsidR="0040514C" w:rsidRPr="00E60C81">
        <w:rPr>
          <w:lang w:val="en-GB"/>
        </w:rPr>
        <w:t>s</w:t>
      </w:r>
      <w:r w:rsidR="00DB309C" w:rsidRPr="00E60C81">
        <w:rPr>
          <w:lang w:val="en-GB"/>
        </w:rPr>
        <w:t>ation, C.L.; supervision, L.W.; funding acquisition, L.W. All authors have read and agreed to the published version of the manuscript.</w:t>
      </w:r>
    </w:p>
    <w:p w14:paraId="06D73D62" w14:textId="77777777" w:rsidR="00053289" w:rsidRPr="00E60C81" w:rsidRDefault="00DB309C" w:rsidP="00053289">
      <w:pPr>
        <w:pStyle w:val="MDPI62BackMatter"/>
        <w:rPr>
          <w:lang w:val="en-GB"/>
        </w:rPr>
      </w:pPr>
      <w:r w:rsidRPr="00E60C81">
        <w:rPr>
          <w:b/>
          <w:lang w:val="en-GB"/>
        </w:rPr>
        <w:t>Funding:</w:t>
      </w:r>
      <w:r w:rsidRPr="00E60C81">
        <w:rPr>
          <w:lang w:val="en-GB"/>
        </w:rPr>
        <w:t xml:space="preserve"> This work was supported by the Natural Environment Research Council (NE/N007433/1 and NE/S009094/1).</w:t>
      </w:r>
    </w:p>
    <w:p w14:paraId="132478D8" w14:textId="3558AF72" w:rsidR="00053289" w:rsidRPr="00E60C81" w:rsidRDefault="00053289" w:rsidP="00053289">
      <w:pPr>
        <w:pStyle w:val="MDPI62BackMatter"/>
        <w:rPr>
          <w:lang w:val="en-GB"/>
        </w:rPr>
      </w:pPr>
      <w:r w:rsidRPr="00E60C81">
        <w:rPr>
          <w:b/>
          <w:lang w:val="en-GB"/>
        </w:rPr>
        <w:t>Institutional Review Board Statement:</w:t>
      </w:r>
      <w:r w:rsidRPr="00E60C81">
        <w:rPr>
          <w:lang w:val="en-GB"/>
        </w:rPr>
        <w:t xml:space="preserve"> </w:t>
      </w:r>
      <w:r w:rsidR="000B0BAE" w:rsidRPr="00E60C81">
        <w:t>Not applicable.</w:t>
      </w:r>
    </w:p>
    <w:p w14:paraId="57361F42" w14:textId="26D68616" w:rsidR="00053289" w:rsidRPr="00E60C81" w:rsidRDefault="00053289" w:rsidP="00053289">
      <w:pPr>
        <w:pStyle w:val="MDPI62BackMatter"/>
        <w:rPr>
          <w:lang w:val="en-GB"/>
        </w:rPr>
      </w:pPr>
      <w:r w:rsidRPr="00E60C81">
        <w:rPr>
          <w:b/>
          <w:lang w:val="en-GB"/>
        </w:rPr>
        <w:t>Informed Consent Statement:</w:t>
      </w:r>
      <w:r w:rsidRPr="00E60C81">
        <w:rPr>
          <w:lang w:val="en-GB"/>
        </w:rPr>
        <w:t xml:space="preserve"> </w:t>
      </w:r>
      <w:r w:rsidR="00C15120" w:rsidRPr="00E60C81">
        <w:t>Not applicable.</w:t>
      </w:r>
    </w:p>
    <w:p w14:paraId="6D1A73A9" w14:textId="3970D93D" w:rsidR="00DB309C" w:rsidRPr="00E60C81" w:rsidRDefault="00053289" w:rsidP="00053289">
      <w:pPr>
        <w:pStyle w:val="MDPI62BackMatter"/>
        <w:rPr>
          <w:lang w:val="en-GB"/>
        </w:rPr>
      </w:pPr>
      <w:r w:rsidRPr="00E60C81">
        <w:rPr>
          <w:b/>
          <w:lang w:val="en-GB"/>
        </w:rPr>
        <w:t>Data Availability Statement:</w:t>
      </w:r>
      <w:r w:rsidRPr="00E60C81">
        <w:rPr>
          <w:lang w:val="en-GB"/>
        </w:rPr>
        <w:t xml:space="preserve"> </w:t>
      </w:r>
      <w:r w:rsidR="003E6EC3" w:rsidRPr="00E60C81">
        <w:t xml:space="preserve"> </w:t>
      </w:r>
      <w:r w:rsidR="003E6EC3" w:rsidRPr="00E60C81">
        <w:rPr>
          <w:lang w:val="en-GB"/>
        </w:rPr>
        <w:t xml:space="preserve">The data presented in this study are openly available in </w:t>
      </w:r>
      <w:r w:rsidR="00100303" w:rsidRPr="00E60C81">
        <w:t>NERC EDS Environmental Information Data Centre</w:t>
      </w:r>
      <w:r w:rsidR="003E6EC3" w:rsidRPr="00E60C81">
        <w:rPr>
          <w:lang w:val="en-GB"/>
        </w:rPr>
        <w:t xml:space="preserve"> at https://doi.org/10.5285/03e74f94-88a5-4f09-b9ea-1447dd3e2b85.</w:t>
      </w:r>
    </w:p>
    <w:p w14:paraId="2AD41E1F" w14:textId="77777777" w:rsidR="00DB309C" w:rsidRPr="00E60C81" w:rsidRDefault="00DB309C" w:rsidP="00053289">
      <w:pPr>
        <w:pStyle w:val="MDPI62BackMatter"/>
        <w:rPr>
          <w:lang w:val="en-GB"/>
        </w:rPr>
      </w:pPr>
      <w:bookmarkStart w:id="5" w:name="_Hlk60054323"/>
      <w:r w:rsidRPr="00E60C81">
        <w:rPr>
          <w:b/>
          <w:lang w:val="en-GB"/>
        </w:rPr>
        <w:t xml:space="preserve">Institutional Review Board Statement: </w:t>
      </w:r>
      <w:r w:rsidRPr="00E60C81">
        <w:rPr>
          <w:lang w:val="en-GB"/>
        </w:rPr>
        <w:t>Not applicable.</w:t>
      </w:r>
    </w:p>
    <w:bookmarkEnd w:id="5"/>
    <w:p w14:paraId="26944B54" w14:textId="77777777" w:rsidR="00DB309C" w:rsidRPr="00E60C81" w:rsidRDefault="00DB309C" w:rsidP="00053289">
      <w:pPr>
        <w:pStyle w:val="MDPI62BackMatter"/>
        <w:rPr>
          <w:lang w:val="en-GB"/>
        </w:rPr>
      </w:pPr>
      <w:r w:rsidRPr="00E60C81">
        <w:rPr>
          <w:b/>
          <w:lang w:val="en-GB"/>
        </w:rPr>
        <w:t xml:space="preserve">Conflicts of Interest: </w:t>
      </w:r>
      <w:r w:rsidRPr="00E60C81">
        <w:rPr>
          <w:lang w:val="en-GB"/>
        </w:rPr>
        <w:t>The authors declare no conflict of interest.</w:t>
      </w:r>
    </w:p>
    <w:p w14:paraId="2A1FD826" w14:textId="6532EF06" w:rsidR="00907DDE" w:rsidRPr="00E60C81" w:rsidRDefault="00DB309C" w:rsidP="00907DDE">
      <w:pPr>
        <w:pStyle w:val="MDPI21heading1"/>
        <w:ind w:left="0"/>
        <w:rPr>
          <w:color w:val="auto"/>
        </w:rPr>
      </w:pPr>
      <w:r w:rsidRPr="00E60C81">
        <w:rPr>
          <w:rFonts w:eastAsia="SimSun"/>
          <w:lang w:val="en-GB" w:eastAsia="zh-CN" w:bidi="ar-SA"/>
        </w:rPr>
        <w:fldChar w:fldCharType="begin"/>
      </w:r>
      <w:r w:rsidRPr="00E60C81">
        <w:rPr>
          <w:lang w:val="en-GB"/>
        </w:rPr>
        <w:instrText xml:space="preserve"> ADDIN EN.REFLIST </w:instrText>
      </w:r>
      <w:r w:rsidRPr="00E60C81">
        <w:rPr>
          <w:rFonts w:eastAsia="SimSun"/>
          <w:lang w:val="en-GB" w:eastAsia="zh-CN" w:bidi="ar-SA"/>
        </w:rPr>
        <w:fldChar w:fldCharType="separate"/>
      </w:r>
      <w:bookmarkStart w:id="6" w:name="_Hlk101769472"/>
      <w:r w:rsidR="00907DDE" w:rsidRPr="00E60C81">
        <w:rPr>
          <w:color w:val="auto"/>
        </w:rPr>
        <w:t xml:space="preserve"> References</w:t>
      </w:r>
    </w:p>
    <w:p w14:paraId="22B3EF91" w14:textId="77777777" w:rsidR="00907DDE" w:rsidRPr="00E60C81" w:rsidRDefault="00907DDE" w:rsidP="00907DDE">
      <w:pPr>
        <w:pStyle w:val="MDPI21heading1"/>
        <w:numPr>
          <w:ilvl w:val="0"/>
          <w:numId w:val="28"/>
        </w:numPr>
        <w:spacing w:before="0" w:after="0"/>
        <w:ind w:left="425" w:hanging="425"/>
        <w:jc w:val="both"/>
        <w:outlineLvl w:val="9"/>
        <w:rPr>
          <w:b w:val="0"/>
          <w:color w:val="auto"/>
          <w:sz w:val="18"/>
          <w:szCs w:val="18"/>
        </w:rPr>
      </w:pPr>
      <w:r w:rsidRPr="00E60C81">
        <w:rPr>
          <w:b w:val="0"/>
          <w:color w:val="auto"/>
          <w:sz w:val="18"/>
          <w:szCs w:val="18"/>
        </w:rPr>
        <w:t xml:space="preserve">Rosenzweig, C.; Elliott, J.; Deryng, D.; Ruane, A.C.; Müller, C.; Arneth, A.; Boote, K.J.; Folberth, C.; Glotter, M.; Khabarov, N.; et al. Assessing agricultural risks of climate change in the 21st century in a global gridded crop model intercomparison. </w:t>
      </w:r>
      <w:r w:rsidRPr="00E60C81">
        <w:rPr>
          <w:b w:val="0"/>
          <w:i/>
          <w:color w:val="auto"/>
          <w:sz w:val="18"/>
          <w:szCs w:val="18"/>
        </w:rPr>
        <w:t xml:space="preserve">Proc. Natl. Acad. Sci. USA </w:t>
      </w:r>
      <w:r w:rsidRPr="00E60C81">
        <w:rPr>
          <w:color w:val="auto"/>
          <w:sz w:val="18"/>
          <w:szCs w:val="18"/>
        </w:rPr>
        <w:t>2014</w:t>
      </w:r>
      <w:r w:rsidRPr="00E60C81">
        <w:rPr>
          <w:b w:val="0"/>
          <w:color w:val="auto"/>
          <w:sz w:val="18"/>
          <w:szCs w:val="18"/>
        </w:rPr>
        <w:t xml:space="preserve">, </w:t>
      </w:r>
      <w:r w:rsidRPr="00E60C81">
        <w:rPr>
          <w:b w:val="0"/>
          <w:i/>
          <w:color w:val="auto"/>
          <w:sz w:val="18"/>
          <w:szCs w:val="18"/>
        </w:rPr>
        <w:t>111</w:t>
      </w:r>
      <w:r w:rsidRPr="00E60C81">
        <w:rPr>
          <w:b w:val="0"/>
          <w:color w:val="auto"/>
          <w:sz w:val="18"/>
          <w:szCs w:val="18"/>
        </w:rPr>
        <w:t xml:space="preserve">, 3268. </w:t>
      </w:r>
      <w:r w:rsidRPr="00E60C81">
        <w:rPr>
          <w:b w:val="0"/>
          <w:sz w:val="18"/>
        </w:rPr>
        <w:t>https://doi.org/</w:t>
      </w:r>
      <w:r w:rsidRPr="00E60C81">
        <w:rPr>
          <w:b w:val="0"/>
          <w:sz w:val="18"/>
          <w:szCs w:val="18"/>
        </w:rPr>
        <w:t>10.1073/pnas.1222463110</w:t>
      </w:r>
      <w:r w:rsidRPr="00E60C81">
        <w:rPr>
          <w:b w:val="0"/>
          <w:color w:val="auto"/>
          <w:sz w:val="18"/>
          <w:szCs w:val="18"/>
        </w:rPr>
        <w:t>.</w:t>
      </w:r>
    </w:p>
    <w:p w14:paraId="6BFA4545"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Porter, J.R.; Challinor, A.J.; Henriksen, C.B.; Howden, S.M.; Martre, P.; Smith, P. Invited review: Intergovernmental Panel on Climate Change, agriculture, and food—A case of shifting cultivation and history. </w:t>
      </w:r>
      <w:r w:rsidRPr="00E60C81">
        <w:rPr>
          <w:i/>
          <w:color w:val="auto"/>
          <w:szCs w:val="18"/>
        </w:rPr>
        <w:t xml:space="preserve">Glob. Chang. Biol. </w:t>
      </w:r>
      <w:r w:rsidRPr="00E60C81">
        <w:rPr>
          <w:b/>
          <w:color w:val="auto"/>
          <w:szCs w:val="18"/>
        </w:rPr>
        <w:t>2019</w:t>
      </w:r>
      <w:r w:rsidRPr="00E60C81">
        <w:rPr>
          <w:color w:val="auto"/>
          <w:szCs w:val="18"/>
        </w:rPr>
        <w:t xml:space="preserve">, </w:t>
      </w:r>
      <w:r w:rsidRPr="00E60C81">
        <w:rPr>
          <w:i/>
          <w:color w:val="auto"/>
          <w:szCs w:val="18"/>
        </w:rPr>
        <w:t>25</w:t>
      </w:r>
      <w:r w:rsidRPr="00E60C81">
        <w:rPr>
          <w:color w:val="auto"/>
          <w:szCs w:val="18"/>
        </w:rPr>
        <w:t xml:space="preserve">, 2518–2529. </w:t>
      </w:r>
      <w:r w:rsidRPr="00E60C81">
        <w:rPr>
          <w:szCs w:val="18"/>
        </w:rPr>
        <w:t>https://doi.org/10.1111/gcb.14700</w:t>
      </w:r>
      <w:r w:rsidRPr="00E60C81">
        <w:rPr>
          <w:color w:val="auto"/>
          <w:szCs w:val="18"/>
        </w:rPr>
        <w:t>.</w:t>
      </w:r>
    </w:p>
    <w:p w14:paraId="7B405FB9"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lastRenderedPageBreak/>
        <w:t xml:space="preserve">Hatfield, J.L.; Prueger, J.H. Temperature extremes: Effect on plant growth and development. </w:t>
      </w:r>
      <w:r w:rsidRPr="00E60C81">
        <w:rPr>
          <w:i/>
          <w:color w:val="auto"/>
          <w:szCs w:val="18"/>
        </w:rPr>
        <w:t xml:space="preserve">Weather Clim. Extrem. </w:t>
      </w:r>
      <w:r w:rsidRPr="00E60C81">
        <w:rPr>
          <w:b/>
          <w:color w:val="auto"/>
          <w:szCs w:val="18"/>
        </w:rPr>
        <w:t>2015</w:t>
      </w:r>
      <w:r w:rsidRPr="00E60C81">
        <w:rPr>
          <w:color w:val="auto"/>
          <w:szCs w:val="18"/>
        </w:rPr>
        <w:t xml:space="preserve">, </w:t>
      </w:r>
      <w:r w:rsidRPr="00E60C81">
        <w:rPr>
          <w:i/>
          <w:color w:val="auto"/>
          <w:szCs w:val="18"/>
        </w:rPr>
        <w:t>10</w:t>
      </w:r>
      <w:r w:rsidRPr="00E60C81">
        <w:rPr>
          <w:color w:val="auto"/>
          <w:szCs w:val="18"/>
        </w:rPr>
        <w:t xml:space="preserve">, 4–10. </w:t>
      </w:r>
      <w:r w:rsidRPr="00E60C81">
        <w:rPr>
          <w:szCs w:val="18"/>
        </w:rPr>
        <w:t>https://doi.org/10.1016/j.wace.2015.08.001</w:t>
      </w:r>
      <w:r w:rsidRPr="00E60C81">
        <w:rPr>
          <w:color w:val="auto"/>
          <w:szCs w:val="18"/>
        </w:rPr>
        <w:t>.</w:t>
      </w:r>
    </w:p>
    <w:p w14:paraId="6FA53F8E"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Hoegh-Guldberg, O.; Jacob, D.; Taylor, M.; Guillén Bolaños, T.; Bindi, M.; Brown, S.; Camilloni, I.A.; Diedhiou, A.; Djalante, R.; Ebi, K.; et al. The human imperative of stabilizing global climate change at 1.5 °C. </w:t>
      </w:r>
      <w:r w:rsidRPr="00E60C81">
        <w:rPr>
          <w:i/>
          <w:color w:val="auto"/>
          <w:szCs w:val="18"/>
        </w:rPr>
        <w:t xml:space="preserve">Science </w:t>
      </w:r>
      <w:r w:rsidRPr="00E60C81">
        <w:rPr>
          <w:b/>
          <w:color w:val="auto"/>
          <w:szCs w:val="18"/>
        </w:rPr>
        <w:t>2019</w:t>
      </w:r>
      <w:r w:rsidRPr="00E60C81">
        <w:rPr>
          <w:color w:val="auto"/>
          <w:szCs w:val="18"/>
        </w:rPr>
        <w:t xml:space="preserve">, </w:t>
      </w:r>
      <w:r w:rsidRPr="00E60C81">
        <w:rPr>
          <w:i/>
          <w:color w:val="auto"/>
          <w:szCs w:val="18"/>
        </w:rPr>
        <w:t>365</w:t>
      </w:r>
      <w:r w:rsidRPr="00E60C81">
        <w:rPr>
          <w:color w:val="auto"/>
          <w:szCs w:val="18"/>
        </w:rPr>
        <w:t xml:space="preserve">, eaaw6974. </w:t>
      </w:r>
      <w:r w:rsidRPr="00E60C81">
        <w:rPr>
          <w:szCs w:val="18"/>
        </w:rPr>
        <w:t>https://doi.org/10.1126/science.aaw6974</w:t>
      </w:r>
      <w:r w:rsidRPr="00E60C81">
        <w:rPr>
          <w:color w:val="auto"/>
          <w:szCs w:val="18"/>
        </w:rPr>
        <w:t>.</w:t>
      </w:r>
    </w:p>
    <w:p w14:paraId="31841476"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Gaupp, F.; Hall, J.; Mitchell, D.; Dadson, S. Increasing risks of multiple breadbasket failure under 1.5 and 2</w:t>
      </w:r>
      <w:r w:rsidRPr="00E60C81">
        <w:rPr>
          <w:rFonts w:ascii="Arial" w:hAnsi="Arial" w:cs="Arial"/>
          <w:color w:val="auto"/>
          <w:szCs w:val="18"/>
        </w:rPr>
        <w:t xml:space="preserve"> </w:t>
      </w:r>
      <w:r w:rsidRPr="00E60C81">
        <w:rPr>
          <w:rFonts w:cs="Palatino Linotype"/>
          <w:color w:val="auto"/>
          <w:szCs w:val="18"/>
        </w:rPr>
        <w:t>°</w:t>
      </w:r>
      <w:r w:rsidRPr="00E60C81">
        <w:rPr>
          <w:color w:val="auto"/>
          <w:szCs w:val="18"/>
        </w:rPr>
        <w:t xml:space="preserve">C global warming. </w:t>
      </w:r>
      <w:r w:rsidRPr="00E60C81">
        <w:rPr>
          <w:i/>
          <w:color w:val="auto"/>
          <w:szCs w:val="18"/>
        </w:rPr>
        <w:t xml:space="preserve">Agric. Syst. </w:t>
      </w:r>
      <w:r w:rsidRPr="00E60C81">
        <w:rPr>
          <w:b/>
          <w:color w:val="auto"/>
          <w:szCs w:val="18"/>
        </w:rPr>
        <w:t>2019</w:t>
      </w:r>
      <w:r w:rsidRPr="00E60C81">
        <w:rPr>
          <w:color w:val="auto"/>
          <w:szCs w:val="18"/>
        </w:rPr>
        <w:t xml:space="preserve">, </w:t>
      </w:r>
      <w:r w:rsidRPr="00E60C81">
        <w:rPr>
          <w:i/>
          <w:color w:val="auto"/>
          <w:szCs w:val="18"/>
        </w:rPr>
        <w:t>175</w:t>
      </w:r>
      <w:r w:rsidRPr="00E60C81">
        <w:rPr>
          <w:color w:val="auto"/>
          <w:szCs w:val="18"/>
        </w:rPr>
        <w:t xml:space="preserve">, 34–45. </w:t>
      </w:r>
      <w:r w:rsidRPr="00E60C81">
        <w:rPr>
          <w:szCs w:val="18"/>
        </w:rPr>
        <w:t>https://doi.org/10.1016/j.agsy.2019.05.010</w:t>
      </w:r>
      <w:r w:rsidRPr="00E60C81">
        <w:rPr>
          <w:color w:val="auto"/>
          <w:szCs w:val="18"/>
        </w:rPr>
        <w:t>.</w:t>
      </w:r>
    </w:p>
    <w:p w14:paraId="3311BFAB"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Li, Y.; Guan, K.; Schnitkey, G.D.; DeLucia, E.; Peng, B. Excessive rainfall leads to maize yield loss of a comparable magnitude to extreme drought in the United States. </w:t>
      </w:r>
      <w:r w:rsidRPr="00E60C81">
        <w:rPr>
          <w:i/>
          <w:color w:val="auto"/>
          <w:szCs w:val="18"/>
        </w:rPr>
        <w:t xml:space="preserve">Glob. Chang. Biol. </w:t>
      </w:r>
      <w:r w:rsidRPr="00E60C81">
        <w:rPr>
          <w:b/>
          <w:color w:val="auto"/>
          <w:szCs w:val="18"/>
        </w:rPr>
        <w:t>2019</w:t>
      </w:r>
      <w:r w:rsidRPr="00E60C81">
        <w:rPr>
          <w:color w:val="auto"/>
          <w:szCs w:val="18"/>
        </w:rPr>
        <w:t xml:space="preserve">, </w:t>
      </w:r>
      <w:r w:rsidRPr="00E60C81">
        <w:rPr>
          <w:i/>
          <w:color w:val="auto"/>
          <w:szCs w:val="18"/>
        </w:rPr>
        <w:t>25</w:t>
      </w:r>
      <w:r w:rsidRPr="00E60C81">
        <w:rPr>
          <w:color w:val="auto"/>
          <w:szCs w:val="18"/>
        </w:rPr>
        <w:t xml:space="preserve">, 2325–2337. </w:t>
      </w:r>
      <w:r w:rsidRPr="00E60C81">
        <w:rPr>
          <w:szCs w:val="18"/>
        </w:rPr>
        <w:t>https://doi.org/10.1111/gcb.14628</w:t>
      </w:r>
      <w:r w:rsidRPr="00E60C81">
        <w:rPr>
          <w:color w:val="auto"/>
          <w:szCs w:val="18"/>
        </w:rPr>
        <w:t>.</w:t>
      </w:r>
    </w:p>
    <w:p w14:paraId="4AF2E3EE"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Liu, C.; Wang, L.; Cocq, K.L.; Chang, C.; Li, Z.; Chen, F.; Liu, Y.; Wu, L. Climate change and environmental impacts on and adaptation strategies for production in wheat-rice rotations in southern China. </w:t>
      </w:r>
      <w:r w:rsidRPr="00E60C81">
        <w:rPr>
          <w:i/>
          <w:color w:val="auto"/>
          <w:szCs w:val="18"/>
        </w:rPr>
        <w:t xml:space="preserve">Agric. For. Meteorol. </w:t>
      </w:r>
      <w:r w:rsidRPr="00E60C81">
        <w:rPr>
          <w:b/>
          <w:color w:val="auto"/>
          <w:szCs w:val="18"/>
        </w:rPr>
        <w:t>2020</w:t>
      </w:r>
      <w:r w:rsidRPr="00E60C81">
        <w:rPr>
          <w:color w:val="auto"/>
          <w:szCs w:val="18"/>
        </w:rPr>
        <w:t xml:space="preserve">, </w:t>
      </w:r>
      <w:r w:rsidRPr="00E60C81">
        <w:rPr>
          <w:i/>
          <w:color w:val="auto"/>
          <w:szCs w:val="18"/>
        </w:rPr>
        <w:t>292–293</w:t>
      </w:r>
      <w:r w:rsidRPr="00E60C81">
        <w:rPr>
          <w:color w:val="auto"/>
          <w:szCs w:val="18"/>
        </w:rPr>
        <w:t xml:space="preserve">, 108136. </w:t>
      </w:r>
      <w:r w:rsidRPr="00E60C81">
        <w:rPr>
          <w:szCs w:val="18"/>
        </w:rPr>
        <w:t>https://doi.org/10.1016/j.agrformet.2020.108136</w:t>
      </w:r>
      <w:r w:rsidRPr="00E60C81">
        <w:rPr>
          <w:color w:val="auto"/>
          <w:szCs w:val="18"/>
        </w:rPr>
        <w:t>.</w:t>
      </w:r>
    </w:p>
    <w:p w14:paraId="631EEF03"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Jin, Z.; Ainsworth, E.A.; Leakey, A.D.B.; Lobell, D.B. Increasing drought and diminishing benefits of elevated carbon dioxide for soybean yields across the US Midwest. </w:t>
      </w:r>
      <w:r w:rsidRPr="00E60C81">
        <w:rPr>
          <w:i/>
          <w:color w:val="auto"/>
          <w:szCs w:val="18"/>
        </w:rPr>
        <w:t xml:space="preserve">Glob. Chang. Biol. </w:t>
      </w:r>
      <w:r w:rsidRPr="00E60C81">
        <w:rPr>
          <w:b/>
          <w:color w:val="auto"/>
          <w:szCs w:val="18"/>
        </w:rPr>
        <w:t>2018</w:t>
      </w:r>
      <w:r w:rsidRPr="00E60C81">
        <w:rPr>
          <w:color w:val="auto"/>
          <w:szCs w:val="18"/>
        </w:rPr>
        <w:t xml:space="preserve">, </w:t>
      </w:r>
      <w:r w:rsidRPr="00E60C81">
        <w:rPr>
          <w:i/>
          <w:color w:val="auto"/>
          <w:szCs w:val="18"/>
        </w:rPr>
        <w:t>24</w:t>
      </w:r>
      <w:r w:rsidRPr="00E60C81">
        <w:rPr>
          <w:color w:val="auto"/>
          <w:szCs w:val="18"/>
        </w:rPr>
        <w:t xml:space="preserve">, e522–e533. </w:t>
      </w:r>
      <w:r w:rsidRPr="00E60C81">
        <w:rPr>
          <w:szCs w:val="18"/>
        </w:rPr>
        <w:t>https://doi.org/10.1111/gcb.13946</w:t>
      </w:r>
      <w:r w:rsidRPr="00E60C81">
        <w:rPr>
          <w:color w:val="auto"/>
          <w:szCs w:val="18"/>
        </w:rPr>
        <w:t>.</w:t>
      </w:r>
    </w:p>
    <w:p w14:paraId="34C41FDB"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Singer, S.D.; Soolanayakanahally, R.Y.; Foroud, N.A.; Kroebel, R. Biotechnological strategies for improved photosynthesis in a future of elevated atmospheric CO</w:t>
      </w:r>
      <w:r w:rsidRPr="00E60C81">
        <w:rPr>
          <w:color w:val="auto"/>
          <w:szCs w:val="18"/>
          <w:vertAlign w:val="subscript"/>
        </w:rPr>
        <w:t>2</w:t>
      </w:r>
      <w:r w:rsidRPr="00E60C81">
        <w:rPr>
          <w:color w:val="auto"/>
          <w:szCs w:val="18"/>
        </w:rPr>
        <w:t xml:space="preserve">. </w:t>
      </w:r>
      <w:r w:rsidRPr="00E60C81">
        <w:rPr>
          <w:i/>
          <w:color w:val="auto"/>
          <w:szCs w:val="18"/>
        </w:rPr>
        <w:t xml:space="preserve">Planta </w:t>
      </w:r>
      <w:r w:rsidRPr="00E60C81">
        <w:rPr>
          <w:b/>
          <w:color w:val="auto"/>
          <w:szCs w:val="18"/>
        </w:rPr>
        <w:t>2019</w:t>
      </w:r>
      <w:r w:rsidRPr="00E60C81">
        <w:rPr>
          <w:color w:val="auto"/>
          <w:szCs w:val="18"/>
        </w:rPr>
        <w:t xml:space="preserve">, </w:t>
      </w:r>
      <w:r w:rsidRPr="00E60C81">
        <w:rPr>
          <w:i/>
          <w:color w:val="auto"/>
          <w:szCs w:val="18"/>
        </w:rPr>
        <w:t>251</w:t>
      </w:r>
      <w:r w:rsidRPr="00E60C81">
        <w:rPr>
          <w:color w:val="auto"/>
          <w:szCs w:val="18"/>
        </w:rPr>
        <w:t xml:space="preserve">, 24. </w:t>
      </w:r>
      <w:r w:rsidRPr="00E60C81">
        <w:t>https://doi.org/</w:t>
      </w:r>
      <w:r w:rsidRPr="00E60C81">
        <w:rPr>
          <w:szCs w:val="18"/>
        </w:rPr>
        <w:t>10.1007/s00425-019-03301-4</w:t>
      </w:r>
      <w:r w:rsidRPr="00E60C81">
        <w:rPr>
          <w:color w:val="auto"/>
          <w:szCs w:val="18"/>
        </w:rPr>
        <w:t>.</w:t>
      </w:r>
    </w:p>
    <w:p w14:paraId="6306DF43"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Chen, Y.; Zhang, Y.; Chen, N.; Cong, N.; Zhu, J.; Zhao, G.; Zu, J.; Liu, Y.; Zhu, Y.; Zheng, Z.; et al. Nitrogen availability and precipitation variability regulated CO</w:t>
      </w:r>
      <w:r w:rsidRPr="00E60C81">
        <w:rPr>
          <w:color w:val="auto"/>
          <w:szCs w:val="18"/>
          <w:vertAlign w:val="subscript"/>
        </w:rPr>
        <w:t>2</w:t>
      </w:r>
      <w:r w:rsidRPr="00E60C81">
        <w:rPr>
          <w:color w:val="auto"/>
          <w:szCs w:val="18"/>
        </w:rPr>
        <w:t xml:space="preserve"> fertilization effects on carbon fluxes in an alpine grassland. </w:t>
      </w:r>
      <w:r w:rsidRPr="00E60C81">
        <w:rPr>
          <w:i/>
          <w:color w:val="auto"/>
          <w:szCs w:val="18"/>
        </w:rPr>
        <w:t xml:space="preserve">Agric. For. Meteorol. </w:t>
      </w:r>
      <w:r w:rsidRPr="00E60C81">
        <w:rPr>
          <w:b/>
          <w:color w:val="auto"/>
          <w:szCs w:val="18"/>
        </w:rPr>
        <w:t>2021</w:t>
      </w:r>
      <w:r w:rsidRPr="00E60C81">
        <w:rPr>
          <w:color w:val="auto"/>
          <w:szCs w:val="18"/>
        </w:rPr>
        <w:t xml:space="preserve">, </w:t>
      </w:r>
      <w:r w:rsidRPr="00E60C81">
        <w:rPr>
          <w:i/>
          <w:color w:val="auto"/>
          <w:szCs w:val="18"/>
        </w:rPr>
        <w:t>307</w:t>
      </w:r>
      <w:r w:rsidRPr="00E60C81">
        <w:rPr>
          <w:color w:val="auto"/>
          <w:szCs w:val="18"/>
        </w:rPr>
        <w:t xml:space="preserve">, 108524. </w:t>
      </w:r>
      <w:r w:rsidRPr="00E60C81">
        <w:rPr>
          <w:szCs w:val="18"/>
        </w:rPr>
        <w:t>https://doi.org/10.1016/j.agrformet.2021.108524</w:t>
      </w:r>
      <w:r w:rsidRPr="00E60C81">
        <w:rPr>
          <w:color w:val="auto"/>
          <w:szCs w:val="18"/>
        </w:rPr>
        <w:t>.</w:t>
      </w:r>
    </w:p>
    <w:p w14:paraId="19AFEADA"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Kalra, N.; Chander, S.; Pathak, H.; Aggarwal, P.K.; Gupta, N.C.; Sehgal, M.; Chakraborty, D. Impacts of climate change on agriculture. </w:t>
      </w:r>
      <w:r w:rsidRPr="00E60C81">
        <w:rPr>
          <w:i/>
          <w:color w:val="auto"/>
          <w:szCs w:val="18"/>
        </w:rPr>
        <w:t xml:space="preserve">Outlook Agric. </w:t>
      </w:r>
      <w:r w:rsidRPr="00E60C81">
        <w:rPr>
          <w:b/>
          <w:color w:val="auto"/>
          <w:szCs w:val="18"/>
        </w:rPr>
        <w:t>2007</w:t>
      </w:r>
      <w:r w:rsidRPr="00E60C81">
        <w:rPr>
          <w:color w:val="auto"/>
          <w:szCs w:val="18"/>
        </w:rPr>
        <w:t xml:space="preserve">, </w:t>
      </w:r>
      <w:r w:rsidRPr="00E60C81">
        <w:rPr>
          <w:i/>
          <w:color w:val="auto"/>
          <w:szCs w:val="18"/>
        </w:rPr>
        <w:t>36</w:t>
      </w:r>
      <w:r w:rsidRPr="00E60C81">
        <w:rPr>
          <w:color w:val="auto"/>
          <w:szCs w:val="18"/>
        </w:rPr>
        <w:t xml:space="preserve">, 109–118. </w:t>
      </w:r>
      <w:r w:rsidRPr="00E60C81">
        <w:rPr>
          <w:szCs w:val="18"/>
        </w:rPr>
        <w:t>https://doi.org/10.5367/000000007781159903</w:t>
      </w:r>
      <w:r w:rsidRPr="00E60C81">
        <w:rPr>
          <w:color w:val="auto"/>
          <w:szCs w:val="18"/>
        </w:rPr>
        <w:t>.</w:t>
      </w:r>
    </w:p>
    <w:p w14:paraId="0CD17B0D" w14:textId="468ED242"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Lefèvre, C.; Rekik, F.; Alcantara, V.; Wiese, L. </w:t>
      </w:r>
      <w:r w:rsidRPr="00E60C81">
        <w:rPr>
          <w:i/>
          <w:color w:val="auto"/>
          <w:szCs w:val="18"/>
        </w:rPr>
        <w:t>Soil Organic Carbon: The Hidden Potential</w:t>
      </w:r>
      <w:r w:rsidRPr="00E60C81">
        <w:rPr>
          <w:color w:val="auto"/>
          <w:szCs w:val="18"/>
        </w:rPr>
        <w:t>; Food and Agriculture Organization of the United Nations (FAO): 2017.</w:t>
      </w:r>
      <w:r w:rsidR="00972D6F" w:rsidRPr="00E60C81">
        <w:t xml:space="preserve"> </w:t>
      </w:r>
      <w:r w:rsidR="00972D6F" w:rsidRPr="00E60C81">
        <w:rPr>
          <w:color w:val="auto"/>
          <w:szCs w:val="18"/>
        </w:rPr>
        <w:t>Rome, Italy</w:t>
      </w:r>
      <w:r w:rsidR="0010021D" w:rsidRPr="00E60C81">
        <w:rPr>
          <w:color w:val="auto"/>
          <w:szCs w:val="18"/>
        </w:rPr>
        <w:t>.</w:t>
      </w:r>
    </w:p>
    <w:p w14:paraId="5B6A4AA2" w14:textId="702500EB"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IPCC. </w:t>
      </w:r>
      <w:r w:rsidRPr="00E60C81">
        <w:rPr>
          <w:i/>
          <w:color w:val="auto"/>
          <w:szCs w:val="18"/>
        </w:rPr>
        <w:t>Climate Change and Land: An IPCC Special Report on Climate Change, Desertification, Land Degradation, Sustainable Land Management, Food Security, and Greenhouse Gas Fluxes in Terrestrial Ecosystem</w:t>
      </w:r>
      <w:r w:rsidRPr="00E60C81">
        <w:rPr>
          <w:color w:val="auto"/>
          <w:szCs w:val="18"/>
        </w:rPr>
        <w:t>; Intergovernmental Panel on Climate Change (IPCC): 2019.</w:t>
      </w:r>
      <w:r w:rsidR="00B2185E" w:rsidRPr="00E60C81">
        <w:t xml:space="preserve"> </w:t>
      </w:r>
      <w:r w:rsidR="00B2185E" w:rsidRPr="00E60C81">
        <w:rPr>
          <w:color w:val="auto"/>
          <w:szCs w:val="18"/>
        </w:rPr>
        <w:t>[P.R. Shukla, J. Skea, E. Calvo Buendia, V. Masson-Delmotte, H.-O. Pörtner, D. C. Roberts, P. Zhai, R. Slade, S. Connors, R. van Diemen, M. Ferrat, E. Haughey, S. Luz, S. Neogi, M. Pathak, J. Petzold, J. Portugal Pereira, P. Vyas, E. Huntley, K. Kissick, M. Belkacemi, J. Malley, (eds.)]. In press.</w:t>
      </w:r>
      <w:r w:rsidR="0010021D" w:rsidRPr="00E60C81">
        <w:t xml:space="preserve"> </w:t>
      </w:r>
      <w:r w:rsidR="0010021D" w:rsidRPr="00E60C81">
        <w:rPr>
          <w:color w:val="auto"/>
          <w:szCs w:val="18"/>
        </w:rPr>
        <w:t>Geneva, Switzerland.</w:t>
      </w:r>
    </w:p>
    <w:p w14:paraId="17BE0970"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Yao, Y.; Dai, Q.; Gao, R.; Gan, Y.; Yi, X. Effects of rainfall intensity on runoff and nutrient loss of gently sloping farmland in a karst area of SW China. </w:t>
      </w:r>
      <w:r w:rsidRPr="00E60C81">
        <w:rPr>
          <w:i/>
          <w:color w:val="auto"/>
          <w:szCs w:val="18"/>
        </w:rPr>
        <w:t xml:space="preserve">PLoS ONE </w:t>
      </w:r>
      <w:r w:rsidRPr="00E60C81">
        <w:rPr>
          <w:b/>
          <w:color w:val="auto"/>
          <w:szCs w:val="18"/>
        </w:rPr>
        <w:t>2021</w:t>
      </w:r>
      <w:r w:rsidRPr="00E60C81">
        <w:rPr>
          <w:color w:val="auto"/>
          <w:szCs w:val="18"/>
        </w:rPr>
        <w:t xml:space="preserve">, </w:t>
      </w:r>
      <w:r w:rsidRPr="00E60C81">
        <w:rPr>
          <w:i/>
          <w:color w:val="auto"/>
          <w:szCs w:val="18"/>
        </w:rPr>
        <w:t>16</w:t>
      </w:r>
      <w:r w:rsidRPr="00E60C81">
        <w:rPr>
          <w:color w:val="auto"/>
          <w:szCs w:val="18"/>
        </w:rPr>
        <w:t xml:space="preserve">, e0246505. </w:t>
      </w:r>
      <w:r w:rsidRPr="00E60C81">
        <w:t>https://doi.org/</w:t>
      </w:r>
      <w:r w:rsidRPr="00E60C81">
        <w:rPr>
          <w:szCs w:val="18"/>
        </w:rPr>
        <w:t>10.1371/journal.pone.0246505</w:t>
      </w:r>
      <w:r w:rsidRPr="00E60C81">
        <w:rPr>
          <w:color w:val="auto"/>
          <w:szCs w:val="18"/>
        </w:rPr>
        <w:t>.</w:t>
      </w:r>
    </w:p>
    <w:p w14:paraId="707CC655"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Cotrufo, M.F.; Del Galdo, I.; Piermatteo, D. Litter decomposition: Concepts, methods and future perspectives. In </w:t>
      </w:r>
      <w:r w:rsidRPr="00E60C81">
        <w:rPr>
          <w:i/>
          <w:color w:val="auto"/>
          <w:szCs w:val="18"/>
        </w:rPr>
        <w:t>Soil Carbon Dynamics: An Integrated Methodology</w:t>
      </w:r>
      <w:r w:rsidRPr="00E60C81">
        <w:rPr>
          <w:color w:val="auto"/>
          <w:szCs w:val="18"/>
        </w:rPr>
        <w:t xml:space="preserve">; Kutsch, W., Bahn, M., Heinemeyer, A., Eds.; Cambridge University Press: Cambridge, UK, 2010. </w:t>
      </w:r>
      <w:r w:rsidRPr="00E60C81">
        <w:rPr>
          <w:szCs w:val="18"/>
        </w:rPr>
        <w:t>https://doi.org/10.1017/CBO9780511711794.006pp</w:t>
      </w:r>
      <w:r w:rsidRPr="00E60C81">
        <w:rPr>
          <w:color w:val="auto"/>
          <w:szCs w:val="18"/>
        </w:rPr>
        <w:t>. 76–90.</w:t>
      </w:r>
    </w:p>
    <w:p w14:paraId="7DD19101"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Wu, W.; Tang, H.; Yang, P.; You, L.; Zhou, Q.; Chen, Z.; Shibasaki, R. Scenario-based assessment of future food security. </w:t>
      </w:r>
      <w:r w:rsidRPr="00E60C81">
        <w:rPr>
          <w:i/>
          <w:color w:val="auto"/>
          <w:szCs w:val="18"/>
        </w:rPr>
        <w:t xml:space="preserve">J. Geogr. Sci. </w:t>
      </w:r>
      <w:r w:rsidRPr="00E60C81">
        <w:rPr>
          <w:b/>
          <w:color w:val="auto"/>
          <w:szCs w:val="18"/>
        </w:rPr>
        <w:t>2011</w:t>
      </w:r>
      <w:r w:rsidRPr="00E60C81">
        <w:rPr>
          <w:color w:val="auto"/>
          <w:szCs w:val="18"/>
        </w:rPr>
        <w:t xml:space="preserve">, </w:t>
      </w:r>
      <w:r w:rsidRPr="00E60C81">
        <w:rPr>
          <w:i/>
          <w:color w:val="auto"/>
          <w:szCs w:val="18"/>
        </w:rPr>
        <w:t>21</w:t>
      </w:r>
      <w:r w:rsidRPr="00E60C81">
        <w:rPr>
          <w:color w:val="auto"/>
          <w:szCs w:val="18"/>
        </w:rPr>
        <w:t xml:space="preserve">, 3–17. </w:t>
      </w:r>
      <w:r w:rsidRPr="00E60C81">
        <w:rPr>
          <w:szCs w:val="18"/>
        </w:rPr>
        <w:t>https://doi.org/10.1007/s11442-011-0825-x</w:t>
      </w:r>
      <w:r w:rsidRPr="00E60C81">
        <w:rPr>
          <w:color w:val="auto"/>
          <w:szCs w:val="18"/>
        </w:rPr>
        <w:t>.</w:t>
      </w:r>
    </w:p>
    <w:p w14:paraId="6BB4C361"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Ding, Y.-J.; Li, C.-Y.; Wang, X.; Wang, Y.; Wang, S.-X.; Chang, Y.-P.; Qin, J.; Wang, S.-P.; Zhao, Q.-D.; Wang, Z.-R. An overview of climate change impacts on the society in China. </w:t>
      </w:r>
      <w:r w:rsidRPr="00E60C81">
        <w:rPr>
          <w:i/>
          <w:color w:val="auto"/>
          <w:szCs w:val="18"/>
        </w:rPr>
        <w:t xml:space="preserve">Adv. Clim. Chang. Res. </w:t>
      </w:r>
      <w:r w:rsidRPr="00E60C81">
        <w:rPr>
          <w:b/>
          <w:color w:val="auto"/>
          <w:szCs w:val="18"/>
        </w:rPr>
        <w:t>2021</w:t>
      </w:r>
      <w:r w:rsidRPr="00E60C81">
        <w:rPr>
          <w:color w:val="auto"/>
          <w:szCs w:val="18"/>
        </w:rPr>
        <w:t xml:space="preserve">, </w:t>
      </w:r>
      <w:r w:rsidRPr="00E60C81">
        <w:rPr>
          <w:i/>
          <w:color w:val="auto"/>
          <w:szCs w:val="18"/>
        </w:rPr>
        <w:t>12</w:t>
      </w:r>
      <w:r w:rsidRPr="00E60C81">
        <w:rPr>
          <w:color w:val="auto"/>
          <w:szCs w:val="18"/>
        </w:rPr>
        <w:t xml:space="preserve">, 210–223. </w:t>
      </w:r>
      <w:r w:rsidRPr="00E60C81">
        <w:rPr>
          <w:szCs w:val="18"/>
        </w:rPr>
        <w:t>https://doi.org/10.1016/j.accre.2021.03.002</w:t>
      </w:r>
      <w:r w:rsidRPr="00E60C81">
        <w:rPr>
          <w:color w:val="auto"/>
          <w:szCs w:val="18"/>
        </w:rPr>
        <w:t>.</w:t>
      </w:r>
    </w:p>
    <w:p w14:paraId="10B84F5C"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Xie, W.; Huang, J.; Wang, J.; Cui, Q.; Robertson, R.; Chen, K. Climate change impacts on China’s agriculture: The responses from market and trade. </w:t>
      </w:r>
      <w:r w:rsidRPr="00E60C81">
        <w:rPr>
          <w:i/>
          <w:color w:val="auto"/>
          <w:szCs w:val="18"/>
        </w:rPr>
        <w:t xml:space="preserve">China Econ. Rev. </w:t>
      </w:r>
      <w:r w:rsidRPr="00E60C81">
        <w:rPr>
          <w:b/>
          <w:color w:val="auto"/>
          <w:szCs w:val="18"/>
        </w:rPr>
        <w:t>2020</w:t>
      </w:r>
      <w:r w:rsidRPr="00E60C81">
        <w:rPr>
          <w:color w:val="auto"/>
          <w:szCs w:val="18"/>
        </w:rPr>
        <w:t xml:space="preserve">, </w:t>
      </w:r>
      <w:r w:rsidRPr="00E60C81">
        <w:rPr>
          <w:i/>
          <w:color w:val="auto"/>
          <w:szCs w:val="18"/>
        </w:rPr>
        <w:t>62</w:t>
      </w:r>
      <w:r w:rsidRPr="00E60C81">
        <w:rPr>
          <w:color w:val="auto"/>
          <w:szCs w:val="18"/>
        </w:rPr>
        <w:t xml:space="preserve">, 101256. </w:t>
      </w:r>
      <w:r w:rsidRPr="00E60C81">
        <w:rPr>
          <w:szCs w:val="18"/>
        </w:rPr>
        <w:t>https://doi.org/10.1016/j.chieco.2018.11.007</w:t>
      </w:r>
      <w:r w:rsidRPr="00E60C81">
        <w:rPr>
          <w:color w:val="auto"/>
          <w:szCs w:val="18"/>
        </w:rPr>
        <w:t>.</w:t>
      </w:r>
    </w:p>
    <w:p w14:paraId="09C93E4A"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Jones, J.W.; Antle, J.M.; Basso, B.; Boote, K.J.; Conant, R.T.; Foster, I.; Godfray, H.C.J.; Herrero, M.; Howitt, R.E.; Janssen, S.; et al. Brief history of agricultural systems modeling. </w:t>
      </w:r>
      <w:r w:rsidRPr="00E60C81">
        <w:rPr>
          <w:i/>
          <w:color w:val="auto"/>
          <w:szCs w:val="18"/>
        </w:rPr>
        <w:t xml:space="preserve">Agric. Syst. </w:t>
      </w:r>
      <w:r w:rsidRPr="00E60C81">
        <w:rPr>
          <w:b/>
          <w:color w:val="auto"/>
          <w:szCs w:val="18"/>
        </w:rPr>
        <w:t>2017</w:t>
      </w:r>
      <w:r w:rsidRPr="00E60C81">
        <w:rPr>
          <w:color w:val="auto"/>
          <w:szCs w:val="18"/>
        </w:rPr>
        <w:t xml:space="preserve">, </w:t>
      </w:r>
      <w:r w:rsidRPr="00E60C81">
        <w:rPr>
          <w:i/>
          <w:color w:val="auto"/>
          <w:szCs w:val="18"/>
        </w:rPr>
        <w:t>155</w:t>
      </w:r>
      <w:r w:rsidRPr="00E60C81">
        <w:rPr>
          <w:color w:val="auto"/>
          <w:szCs w:val="18"/>
        </w:rPr>
        <w:t xml:space="preserve">, 240–254. </w:t>
      </w:r>
      <w:r w:rsidRPr="00E60C81">
        <w:rPr>
          <w:rStyle w:val="Hyperlink"/>
          <w:color w:val="auto"/>
          <w:szCs w:val="18"/>
        </w:rPr>
        <w:t>https://doi.org/10.1016/j.agsy.2016.05.014</w:t>
      </w:r>
      <w:r w:rsidRPr="00E60C81">
        <w:rPr>
          <w:color w:val="auto"/>
          <w:szCs w:val="18"/>
        </w:rPr>
        <w:t>.</w:t>
      </w:r>
    </w:p>
    <w:p w14:paraId="08674366"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Wu, L.; McGechan, M.; McRoberts, N.; Baddeley, J.; Watson, C. SPACSYS: Integration of a 3D root architecture component to carbon, nitrogen and water cycling—model description. </w:t>
      </w:r>
      <w:r w:rsidRPr="00E60C81">
        <w:rPr>
          <w:i/>
          <w:color w:val="auto"/>
          <w:szCs w:val="18"/>
        </w:rPr>
        <w:t xml:space="preserve">Ecol. Model. </w:t>
      </w:r>
      <w:r w:rsidRPr="00E60C81">
        <w:rPr>
          <w:b/>
          <w:color w:val="auto"/>
          <w:szCs w:val="18"/>
        </w:rPr>
        <w:t>2007</w:t>
      </w:r>
      <w:r w:rsidRPr="00E60C81">
        <w:rPr>
          <w:color w:val="auto"/>
          <w:szCs w:val="18"/>
        </w:rPr>
        <w:t xml:space="preserve">, </w:t>
      </w:r>
      <w:r w:rsidRPr="00E60C81">
        <w:rPr>
          <w:i/>
          <w:color w:val="auto"/>
          <w:szCs w:val="18"/>
        </w:rPr>
        <w:t>200</w:t>
      </w:r>
      <w:r w:rsidRPr="00E60C81">
        <w:rPr>
          <w:color w:val="auto"/>
          <w:szCs w:val="18"/>
        </w:rPr>
        <w:t xml:space="preserve">, 343–359. </w:t>
      </w:r>
      <w:r w:rsidRPr="00E60C81">
        <w:rPr>
          <w:rStyle w:val="Hyperlink"/>
          <w:color w:val="auto"/>
          <w:szCs w:val="18"/>
        </w:rPr>
        <w:t>https://doi.org/10.1016/j.ecolmodel.2006.08.010</w:t>
      </w:r>
      <w:r w:rsidRPr="00E60C81">
        <w:rPr>
          <w:color w:val="auto"/>
          <w:szCs w:val="18"/>
        </w:rPr>
        <w:t>.</w:t>
      </w:r>
    </w:p>
    <w:p w14:paraId="7C916177"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Pirttioja, N.; Carter, T.R.; Fronzek, S.; Bindi, M.; Hoffmann, H.; Palosuo, T.; Ruiz-Ramos, M.; Tao, F.; Trnka, M.; Acutis, M.; et al. Temperature and precipitation effects on wheat yield across a European transect: A crop model ensemble analysis using impact response surfaces. </w:t>
      </w:r>
      <w:r w:rsidRPr="00E60C81">
        <w:rPr>
          <w:i/>
          <w:color w:val="auto"/>
          <w:szCs w:val="18"/>
        </w:rPr>
        <w:t xml:space="preserve">Clim. Res. </w:t>
      </w:r>
      <w:r w:rsidRPr="00E60C81">
        <w:rPr>
          <w:b/>
          <w:color w:val="auto"/>
          <w:szCs w:val="18"/>
        </w:rPr>
        <w:t>2015</w:t>
      </w:r>
      <w:r w:rsidRPr="00E60C81">
        <w:rPr>
          <w:color w:val="auto"/>
          <w:szCs w:val="18"/>
        </w:rPr>
        <w:t xml:space="preserve">, </w:t>
      </w:r>
      <w:r w:rsidRPr="00E60C81">
        <w:rPr>
          <w:i/>
          <w:color w:val="auto"/>
          <w:szCs w:val="18"/>
        </w:rPr>
        <w:t>65</w:t>
      </w:r>
      <w:r w:rsidRPr="00E60C81">
        <w:rPr>
          <w:color w:val="auto"/>
          <w:szCs w:val="18"/>
        </w:rPr>
        <w:t xml:space="preserve">, 87–105. </w:t>
      </w:r>
      <w:r w:rsidRPr="00E60C81">
        <w:rPr>
          <w:szCs w:val="18"/>
        </w:rPr>
        <w:t>https://doi.org/10.3354/cr01322</w:t>
      </w:r>
      <w:r w:rsidRPr="00E60C81">
        <w:rPr>
          <w:color w:val="auto"/>
          <w:szCs w:val="18"/>
        </w:rPr>
        <w:t>.</w:t>
      </w:r>
    </w:p>
    <w:p w14:paraId="70550205"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Wu, L.; Blackwell, M.; Dunham, S.; Hernández-Allica, J.; McGrath, S.P. Simulation of phosphorus chemistry, uptake and utilisation by winter wheat. </w:t>
      </w:r>
      <w:r w:rsidRPr="00E60C81">
        <w:rPr>
          <w:i/>
          <w:color w:val="auto"/>
          <w:szCs w:val="18"/>
        </w:rPr>
        <w:t xml:space="preserve">Plants </w:t>
      </w:r>
      <w:r w:rsidRPr="00E60C81">
        <w:rPr>
          <w:b/>
          <w:color w:val="auto"/>
          <w:szCs w:val="18"/>
        </w:rPr>
        <w:t>2019</w:t>
      </w:r>
      <w:r w:rsidRPr="00E60C81">
        <w:rPr>
          <w:color w:val="auto"/>
          <w:szCs w:val="18"/>
        </w:rPr>
        <w:t xml:space="preserve">, </w:t>
      </w:r>
      <w:r w:rsidRPr="00E60C81">
        <w:rPr>
          <w:i/>
          <w:color w:val="auto"/>
          <w:szCs w:val="18"/>
        </w:rPr>
        <w:t>8</w:t>
      </w:r>
      <w:r w:rsidRPr="00E60C81">
        <w:rPr>
          <w:color w:val="auto"/>
          <w:szCs w:val="18"/>
        </w:rPr>
        <w:t xml:space="preserve">, 404. </w:t>
      </w:r>
      <w:r w:rsidRPr="00E60C81">
        <w:rPr>
          <w:szCs w:val="18"/>
        </w:rPr>
        <w:t>https://doi.org/10.3390/plants8100404</w:t>
      </w:r>
      <w:r w:rsidRPr="00E60C81">
        <w:rPr>
          <w:color w:val="auto"/>
          <w:szCs w:val="18"/>
        </w:rPr>
        <w:t>.</w:t>
      </w:r>
    </w:p>
    <w:p w14:paraId="083B7A52"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Wu, L.; Harris, P.; Misselbrook, T.; Lee, M. Simulating grazing beef and sheep systems. </w:t>
      </w:r>
      <w:r w:rsidRPr="00E60C81">
        <w:rPr>
          <w:i/>
          <w:color w:val="auto"/>
          <w:szCs w:val="18"/>
        </w:rPr>
        <w:t xml:space="preserve">Agric. Syst. </w:t>
      </w:r>
      <w:r w:rsidRPr="00E60C81">
        <w:rPr>
          <w:b/>
          <w:color w:val="auto"/>
          <w:szCs w:val="18"/>
        </w:rPr>
        <w:t>2022</w:t>
      </w:r>
      <w:r w:rsidRPr="00E60C81">
        <w:rPr>
          <w:color w:val="auto"/>
          <w:szCs w:val="18"/>
        </w:rPr>
        <w:t xml:space="preserve">, </w:t>
      </w:r>
      <w:r w:rsidRPr="00E60C81">
        <w:rPr>
          <w:i/>
          <w:color w:val="auto"/>
          <w:szCs w:val="18"/>
        </w:rPr>
        <w:t>195</w:t>
      </w:r>
      <w:r w:rsidRPr="00E60C81">
        <w:rPr>
          <w:color w:val="auto"/>
          <w:szCs w:val="18"/>
        </w:rPr>
        <w:t>, 103307.</w:t>
      </w:r>
      <w:r w:rsidRPr="00E60C81">
        <w:rPr>
          <w:rStyle w:val="Hyperlink"/>
          <w:color w:val="auto"/>
          <w:szCs w:val="18"/>
        </w:rPr>
        <w:t xml:space="preserve"> </w:t>
      </w:r>
      <w:r w:rsidRPr="00E60C81">
        <w:rPr>
          <w:szCs w:val="18"/>
        </w:rPr>
        <w:t>https://doi.org/10.1016/j.agsy.2021.103307</w:t>
      </w:r>
      <w:r w:rsidRPr="00E60C81">
        <w:rPr>
          <w:color w:val="auto"/>
          <w:szCs w:val="18"/>
        </w:rPr>
        <w:t xml:space="preserve">. </w:t>
      </w:r>
      <w:r w:rsidRPr="00E60C81">
        <w:rPr>
          <w:szCs w:val="18"/>
        </w:rPr>
        <w:t>https://doi.org/10.1016/j.agsy.2021.103307</w:t>
      </w:r>
      <w:r w:rsidRPr="00E60C81">
        <w:rPr>
          <w:color w:val="auto"/>
          <w:szCs w:val="18"/>
        </w:rPr>
        <w:t>.</w:t>
      </w:r>
    </w:p>
    <w:p w14:paraId="6CD0630B"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Zhang, X.; Xu, M.; Sun, N.; Xiong, W.; Huang, S.; Wu, L. Modelling and predicting crop yield, soil carbon and nitrogen stocks under climate change scenarios with fertiliser management in the North China Plain. </w:t>
      </w:r>
      <w:r w:rsidRPr="00E60C81">
        <w:rPr>
          <w:i/>
          <w:color w:val="auto"/>
          <w:szCs w:val="18"/>
        </w:rPr>
        <w:t xml:space="preserve">Geoderma </w:t>
      </w:r>
      <w:r w:rsidRPr="00E60C81">
        <w:rPr>
          <w:b/>
          <w:color w:val="auto"/>
          <w:szCs w:val="18"/>
        </w:rPr>
        <w:t>2016</w:t>
      </w:r>
      <w:r w:rsidRPr="00E60C81">
        <w:rPr>
          <w:color w:val="auto"/>
          <w:szCs w:val="18"/>
        </w:rPr>
        <w:t xml:space="preserve">, </w:t>
      </w:r>
      <w:r w:rsidRPr="00E60C81">
        <w:rPr>
          <w:i/>
          <w:color w:val="auto"/>
          <w:szCs w:val="18"/>
        </w:rPr>
        <w:t>265</w:t>
      </w:r>
      <w:r w:rsidRPr="00E60C81">
        <w:rPr>
          <w:color w:val="auto"/>
          <w:szCs w:val="18"/>
        </w:rPr>
        <w:t xml:space="preserve">, 176–186. </w:t>
      </w:r>
      <w:r w:rsidRPr="00E60C81">
        <w:rPr>
          <w:szCs w:val="18"/>
        </w:rPr>
        <w:t>https://doi.org/10.1016/j.geoderma.2015.11.027</w:t>
      </w:r>
      <w:r w:rsidRPr="00E60C81">
        <w:rPr>
          <w:color w:val="auto"/>
          <w:szCs w:val="18"/>
        </w:rPr>
        <w:t>.</w:t>
      </w:r>
    </w:p>
    <w:p w14:paraId="1174933C"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Zhang, X.; Sun, Z.; Liu, J.; Ouyang, Z.; Wu, L. Simulating greenhouse gas emissions and stocks of carbon and nitrogen in soil from a long-term no-till system in the North China Plain. </w:t>
      </w:r>
      <w:r w:rsidRPr="00E60C81">
        <w:rPr>
          <w:i/>
          <w:color w:val="auto"/>
          <w:szCs w:val="18"/>
        </w:rPr>
        <w:t xml:space="preserve">Soil Tillage Res. </w:t>
      </w:r>
      <w:r w:rsidRPr="00E60C81">
        <w:rPr>
          <w:b/>
          <w:color w:val="auto"/>
          <w:szCs w:val="18"/>
        </w:rPr>
        <w:t>2018</w:t>
      </w:r>
      <w:r w:rsidRPr="00E60C81">
        <w:rPr>
          <w:color w:val="auto"/>
          <w:szCs w:val="18"/>
        </w:rPr>
        <w:t xml:space="preserve">, </w:t>
      </w:r>
      <w:r w:rsidRPr="00E60C81">
        <w:rPr>
          <w:i/>
          <w:color w:val="auto"/>
          <w:szCs w:val="18"/>
        </w:rPr>
        <w:t>178</w:t>
      </w:r>
      <w:r w:rsidRPr="00E60C81">
        <w:rPr>
          <w:color w:val="auto"/>
          <w:szCs w:val="18"/>
        </w:rPr>
        <w:t xml:space="preserve">, 32–40. </w:t>
      </w:r>
      <w:r w:rsidRPr="00E60C81">
        <w:rPr>
          <w:szCs w:val="18"/>
        </w:rPr>
        <w:t>https://doi.org/10.1016/j.still.2017.12.013</w:t>
      </w:r>
      <w:r w:rsidRPr="00E60C81">
        <w:rPr>
          <w:color w:val="auto"/>
          <w:szCs w:val="18"/>
        </w:rPr>
        <w:t>.</w:t>
      </w:r>
    </w:p>
    <w:p w14:paraId="4041308D"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Shan, Y.; Huang, M.B.; Harris, P.; Wu, L.H. A sensitivity analysis of the SPACSYS model. </w:t>
      </w:r>
      <w:r w:rsidRPr="00E60C81">
        <w:rPr>
          <w:i/>
          <w:color w:val="auto"/>
          <w:szCs w:val="18"/>
        </w:rPr>
        <w:t xml:space="preserve">Agriculture </w:t>
      </w:r>
      <w:r w:rsidRPr="00E60C81">
        <w:rPr>
          <w:b/>
          <w:color w:val="auto"/>
          <w:szCs w:val="18"/>
        </w:rPr>
        <w:t>2021</w:t>
      </w:r>
      <w:r w:rsidRPr="00E60C81">
        <w:rPr>
          <w:color w:val="auto"/>
          <w:szCs w:val="18"/>
        </w:rPr>
        <w:t xml:space="preserve">, </w:t>
      </w:r>
      <w:r w:rsidRPr="00E60C81">
        <w:rPr>
          <w:i/>
          <w:color w:val="auto"/>
          <w:szCs w:val="18"/>
        </w:rPr>
        <w:t>11</w:t>
      </w:r>
      <w:r w:rsidRPr="00E60C81">
        <w:rPr>
          <w:color w:val="auto"/>
          <w:szCs w:val="18"/>
        </w:rPr>
        <w:t xml:space="preserve">, 30. </w:t>
      </w:r>
      <w:r w:rsidRPr="00E60C81">
        <w:rPr>
          <w:szCs w:val="18"/>
        </w:rPr>
        <w:t>https://doi.org/10.3390/agriculture11070624</w:t>
      </w:r>
      <w:r w:rsidRPr="00E60C81">
        <w:rPr>
          <w:color w:val="auto"/>
          <w:szCs w:val="18"/>
        </w:rPr>
        <w:t>.</w:t>
      </w:r>
    </w:p>
    <w:p w14:paraId="1FF05D34"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lastRenderedPageBreak/>
        <w:t xml:space="preserve">Huang, M.; Gallichand, J.; Dang, T.; Shao, M. An evaluation of EPIC soil water and yield components in the gully region of Loess Plateau, China. </w:t>
      </w:r>
      <w:r w:rsidRPr="00E60C81">
        <w:rPr>
          <w:i/>
          <w:color w:val="auto"/>
          <w:szCs w:val="18"/>
        </w:rPr>
        <w:t xml:space="preserve">J. Agric. Sci. </w:t>
      </w:r>
      <w:r w:rsidRPr="00E60C81">
        <w:rPr>
          <w:b/>
          <w:color w:val="auto"/>
          <w:szCs w:val="18"/>
        </w:rPr>
        <w:t>2006</w:t>
      </w:r>
      <w:r w:rsidRPr="00E60C81">
        <w:rPr>
          <w:color w:val="auto"/>
          <w:szCs w:val="18"/>
        </w:rPr>
        <w:t xml:space="preserve">, </w:t>
      </w:r>
      <w:r w:rsidRPr="00E60C81">
        <w:rPr>
          <w:i/>
          <w:color w:val="auto"/>
          <w:szCs w:val="18"/>
        </w:rPr>
        <w:t>144</w:t>
      </w:r>
      <w:r w:rsidRPr="00E60C81">
        <w:rPr>
          <w:color w:val="auto"/>
          <w:szCs w:val="18"/>
        </w:rPr>
        <w:t xml:space="preserve">, 339–348. </w:t>
      </w:r>
      <w:r w:rsidRPr="00E60C81">
        <w:rPr>
          <w:szCs w:val="18"/>
        </w:rPr>
        <w:t>https://doi.org/10.1017/S0021859606006101</w:t>
      </w:r>
      <w:r w:rsidRPr="00E60C81">
        <w:rPr>
          <w:color w:val="auto"/>
          <w:szCs w:val="18"/>
        </w:rPr>
        <w:t>.</w:t>
      </w:r>
    </w:p>
    <w:p w14:paraId="63344E68"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Chen, H.; Zhao, Y.; Feng, H.; Li, H.; Sun, B. Assessment of climate change impacts on soil organic carbon and crop yield based on long-term fertilization applications in Loess Plateau, China. </w:t>
      </w:r>
      <w:r w:rsidRPr="00E60C81">
        <w:rPr>
          <w:i/>
          <w:color w:val="auto"/>
          <w:szCs w:val="18"/>
        </w:rPr>
        <w:t xml:space="preserve">Plant Soil </w:t>
      </w:r>
      <w:r w:rsidRPr="00E60C81">
        <w:rPr>
          <w:b/>
          <w:color w:val="auto"/>
          <w:szCs w:val="18"/>
        </w:rPr>
        <w:t>2015</w:t>
      </w:r>
      <w:r w:rsidRPr="00E60C81">
        <w:rPr>
          <w:color w:val="auto"/>
          <w:szCs w:val="18"/>
        </w:rPr>
        <w:t xml:space="preserve">, </w:t>
      </w:r>
      <w:r w:rsidRPr="00E60C81">
        <w:rPr>
          <w:i/>
          <w:color w:val="auto"/>
          <w:szCs w:val="18"/>
        </w:rPr>
        <w:t>390</w:t>
      </w:r>
      <w:r w:rsidRPr="00E60C81">
        <w:rPr>
          <w:color w:val="auto"/>
          <w:szCs w:val="18"/>
        </w:rPr>
        <w:t xml:space="preserve">, 401–417. </w:t>
      </w:r>
      <w:r w:rsidRPr="00E60C81">
        <w:rPr>
          <w:szCs w:val="18"/>
        </w:rPr>
        <w:t>https://doi.org/10.1007/s11104-014-2332-1</w:t>
      </w:r>
      <w:r w:rsidRPr="00E60C81">
        <w:rPr>
          <w:color w:val="auto"/>
          <w:szCs w:val="18"/>
        </w:rPr>
        <w:t>.</w:t>
      </w:r>
    </w:p>
    <w:p w14:paraId="68B0E6A9"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Chen, H.; Shao, M.; Li, Y. The characteristics of soil water cycle and water balance on steep grassland under natural and simulated rainfall conditions in the Loess Plateau of China. </w:t>
      </w:r>
      <w:r w:rsidRPr="00E60C81">
        <w:rPr>
          <w:i/>
          <w:color w:val="auto"/>
          <w:szCs w:val="18"/>
        </w:rPr>
        <w:t xml:space="preserve">J. Hydrol. </w:t>
      </w:r>
      <w:r w:rsidRPr="00E60C81">
        <w:rPr>
          <w:b/>
          <w:color w:val="auto"/>
          <w:szCs w:val="18"/>
        </w:rPr>
        <w:t>2008</w:t>
      </w:r>
      <w:r w:rsidRPr="00E60C81">
        <w:rPr>
          <w:color w:val="auto"/>
          <w:szCs w:val="18"/>
        </w:rPr>
        <w:t xml:space="preserve">, </w:t>
      </w:r>
      <w:r w:rsidRPr="00E60C81">
        <w:rPr>
          <w:i/>
          <w:color w:val="auto"/>
          <w:szCs w:val="18"/>
        </w:rPr>
        <w:t>360</w:t>
      </w:r>
      <w:r w:rsidRPr="00E60C81">
        <w:rPr>
          <w:color w:val="auto"/>
          <w:szCs w:val="18"/>
        </w:rPr>
        <w:t xml:space="preserve">, 242–251. </w:t>
      </w:r>
      <w:r w:rsidRPr="00E60C81">
        <w:rPr>
          <w:szCs w:val="18"/>
        </w:rPr>
        <w:t>https://doi.org/10.1016/j.jhydrol.2008.07.037</w:t>
      </w:r>
      <w:r w:rsidRPr="00E60C81">
        <w:rPr>
          <w:color w:val="auto"/>
          <w:szCs w:val="18"/>
        </w:rPr>
        <w:t>.</w:t>
      </w:r>
    </w:p>
    <w:p w14:paraId="658DDD66"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Yi, L.; Shenjiao, Y.; Shiqing, L.; Xinping, C.; Fang, C. Growth and development of maize (</w:t>
      </w:r>
      <w:r w:rsidRPr="00E60C81">
        <w:rPr>
          <w:i/>
          <w:color w:val="auto"/>
          <w:szCs w:val="18"/>
        </w:rPr>
        <w:t>Zea mays</w:t>
      </w:r>
      <w:r w:rsidRPr="00E60C81">
        <w:rPr>
          <w:color w:val="auto"/>
          <w:szCs w:val="18"/>
        </w:rPr>
        <w:t xml:space="preserve"> L.) in response to different field water management practices: Resource capture and use efficiency. </w:t>
      </w:r>
      <w:r w:rsidRPr="00E60C81">
        <w:rPr>
          <w:i/>
          <w:color w:val="auto"/>
          <w:szCs w:val="18"/>
        </w:rPr>
        <w:t xml:space="preserve">Agric. For. Meteorol. </w:t>
      </w:r>
      <w:r w:rsidRPr="00E60C81">
        <w:rPr>
          <w:b/>
          <w:color w:val="auto"/>
          <w:szCs w:val="18"/>
        </w:rPr>
        <w:t>2010</w:t>
      </w:r>
      <w:r w:rsidRPr="00E60C81">
        <w:rPr>
          <w:color w:val="auto"/>
          <w:szCs w:val="18"/>
        </w:rPr>
        <w:t xml:space="preserve">, </w:t>
      </w:r>
      <w:r w:rsidRPr="00E60C81">
        <w:rPr>
          <w:i/>
          <w:color w:val="auto"/>
          <w:szCs w:val="18"/>
        </w:rPr>
        <w:t>150</w:t>
      </w:r>
      <w:r w:rsidRPr="00E60C81">
        <w:rPr>
          <w:color w:val="auto"/>
          <w:szCs w:val="18"/>
        </w:rPr>
        <w:t xml:space="preserve">, 606–613. </w:t>
      </w:r>
      <w:r w:rsidRPr="00E60C81">
        <w:rPr>
          <w:szCs w:val="18"/>
        </w:rPr>
        <w:t>https://doi.org/10.1016/j.agrformet.2010.02.003</w:t>
      </w:r>
      <w:r w:rsidRPr="00E60C81">
        <w:rPr>
          <w:color w:val="auto"/>
          <w:szCs w:val="18"/>
        </w:rPr>
        <w:t>.</w:t>
      </w:r>
    </w:p>
    <w:p w14:paraId="0E738380"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Huang, M.; Dang, T.; Gallichand, J.; Goulet, M. Effect of increased fertilizer applications to wheat crop on soil-water depletion in the Loess Plateau, China. </w:t>
      </w:r>
      <w:r w:rsidRPr="00E60C81">
        <w:rPr>
          <w:i/>
          <w:color w:val="auto"/>
          <w:szCs w:val="18"/>
        </w:rPr>
        <w:t xml:space="preserve">Agric. Water Manag. </w:t>
      </w:r>
      <w:r w:rsidRPr="00E60C81">
        <w:rPr>
          <w:b/>
          <w:color w:val="auto"/>
          <w:szCs w:val="18"/>
        </w:rPr>
        <w:t>2003</w:t>
      </w:r>
      <w:r w:rsidRPr="00E60C81">
        <w:rPr>
          <w:color w:val="auto"/>
          <w:szCs w:val="18"/>
        </w:rPr>
        <w:t xml:space="preserve">, </w:t>
      </w:r>
      <w:r w:rsidRPr="00E60C81">
        <w:rPr>
          <w:i/>
          <w:color w:val="auto"/>
          <w:szCs w:val="18"/>
        </w:rPr>
        <w:t>58</w:t>
      </w:r>
      <w:r w:rsidRPr="00E60C81">
        <w:rPr>
          <w:color w:val="auto"/>
          <w:szCs w:val="18"/>
        </w:rPr>
        <w:t xml:space="preserve">, 267–278. </w:t>
      </w:r>
      <w:r w:rsidRPr="00E60C81">
        <w:rPr>
          <w:szCs w:val="18"/>
        </w:rPr>
        <w:t>https://doi.org/10.1016/S0378-3774(02)00086-0</w:t>
      </w:r>
      <w:r w:rsidRPr="00E60C81">
        <w:rPr>
          <w:color w:val="auto"/>
          <w:szCs w:val="18"/>
        </w:rPr>
        <w:t>.</w:t>
      </w:r>
    </w:p>
    <w:p w14:paraId="00887921"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Liang, S.; Li, Y.; Zhang, X.; Sun, Z.; Sun, N.; Duan, Y.; Xu, M.; Wu, L. Response of crop yield and nitrogen use efficiency for wheat-maize cropping system to future climate change in northern China. </w:t>
      </w:r>
      <w:r w:rsidRPr="00E60C81">
        <w:rPr>
          <w:i/>
          <w:color w:val="auto"/>
          <w:szCs w:val="18"/>
        </w:rPr>
        <w:t xml:space="preserve">Agric. For. Meteorol. </w:t>
      </w:r>
      <w:r w:rsidRPr="00E60C81">
        <w:rPr>
          <w:b/>
          <w:color w:val="auto"/>
          <w:szCs w:val="18"/>
        </w:rPr>
        <w:t>2018</w:t>
      </w:r>
      <w:r w:rsidRPr="00E60C81">
        <w:rPr>
          <w:color w:val="auto"/>
          <w:szCs w:val="18"/>
        </w:rPr>
        <w:t xml:space="preserve">, </w:t>
      </w:r>
      <w:r w:rsidRPr="00E60C81">
        <w:rPr>
          <w:i/>
          <w:color w:val="auto"/>
          <w:szCs w:val="18"/>
        </w:rPr>
        <w:t>262</w:t>
      </w:r>
      <w:r w:rsidRPr="00E60C81">
        <w:rPr>
          <w:color w:val="auto"/>
          <w:szCs w:val="18"/>
        </w:rPr>
        <w:t xml:space="preserve">, 310–321. </w:t>
      </w:r>
      <w:r w:rsidRPr="00E60C81">
        <w:rPr>
          <w:szCs w:val="18"/>
        </w:rPr>
        <w:t>https://doi.org/10.1016/j.agrformet.2018.07.019</w:t>
      </w:r>
      <w:r w:rsidRPr="00E60C81">
        <w:rPr>
          <w:color w:val="auto"/>
          <w:szCs w:val="18"/>
        </w:rPr>
        <w:t>.</w:t>
      </w:r>
    </w:p>
    <w:p w14:paraId="0E9BA03D"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Liang, S.; Zhang, X.; Sun, N.; Li, Y.; Xu, M.; Wu, L. Modeling crop yield and nitrogen use efficiency in wheat and maize production systems under future climate change. </w:t>
      </w:r>
      <w:r w:rsidRPr="00E60C81">
        <w:rPr>
          <w:i/>
          <w:color w:val="auto"/>
          <w:szCs w:val="18"/>
        </w:rPr>
        <w:t xml:space="preserve">Nutr. Cycl. Agroecosys </w:t>
      </w:r>
      <w:r w:rsidRPr="00E60C81">
        <w:rPr>
          <w:b/>
          <w:color w:val="auto"/>
          <w:szCs w:val="18"/>
        </w:rPr>
        <w:t>2019</w:t>
      </w:r>
      <w:r w:rsidRPr="00E60C81">
        <w:rPr>
          <w:color w:val="auto"/>
          <w:szCs w:val="18"/>
        </w:rPr>
        <w:t xml:space="preserve">, </w:t>
      </w:r>
      <w:r w:rsidRPr="00E60C81">
        <w:rPr>
          <w:i/>
          <w:color w:val="auto"/>
          <w:szCs w:val="18"/>
        </w:rPr>
        <w:t>115</w:t>
      </w:r>
      <w:r w:rsidRPr="00E60C81">
        <w:rPr>
          <w:color w:val="auto"/>
          <w:szCs w:val="18"/>
        </w:rPr>
        <w:t xml:space="preserve">, 117–136. </w:t>
      </w:r>
      <w:r w:rsidRPr="00E60C81">
        <w:rPr>
          <w:szCs w:val="18"/>
        </w:rPr>
        <w:t>https://doi.org/10.1007/s10705-019-10013-4</w:t>
      </w:r>
      <w:r w:rsidRPr="00E60C81">
        <w:rPr>
          <w:color w:val="auto"/>
          <w:szCs w:val="18"/>
        </w:rPr>
        <w:t>.</w:t>
      </w:r>
    </w:p>
    <w:p w14:paraId="035EEEF3"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Zhang, X.; Sun, N.; Wu, L.; Xu, M.; Bingham, I.J.; Li, Z. Effects of enhancing soil organic carbon sequestration in the topsoil by fertilization on crop productivity and stability: Evidence from long-term experiments with wheat-maize cropping systems in China. </w:t>
      </w:r>
      <w:r w:rsidRPr="00E60C81">
        <w:rPr>
          <w:i/>
          <w:color w:val="auto"/>
          <w:szCs w:val="18"/>
        </w:rPr>
        <w:t xml:space="preserve">Sci. Total Environ. </w:t>
      </w:r>
      <w:r w:rsidRPr="00E60C81">
        <w:rPr>
          <w:b/>
          <w:color w:val="auto"/>
          <w:szCs w:val="18"/>
        </w:rPr>
        <w:t>2016</w:t>
      </w:r>
      <w:r w:rsidRPr="00E60C81">
        <w:rPr>
          <w:color w:val="auto"/>
          <w:szCs w:val="18"/>
        </w:rPr>
        <w:t xml:space="preserve">, </w:t>
      </w:r>
      <w:r w:rsidRPr="00E60C81">
        <w:rPr>
          <w:i/>
          <w:color w:val="auto"/>
          <w:szCs w:val="18"/>
        </w:rPr>
        <w:t>562</w:t>
      </w:r>
      <w:r w:rsidRPr="00E60C81">
        <w:rPr>
          <w:color w:val="auto"/>
          <w:szCs w:val="18"/>
        </w:rPr>
        <w:t xml:space="preserve">, 247–259. </w:t>
      </w:r>
      <w:r w:rsidRPr="00E60C81">
        <w:rPr>
          <w:szCs w:val="18"/>
        </w:rPr>
        <w:t>https://doi.org/10.1016/j.scitotenv.2016.03.193</w:t>
      </w:r>
      <w:r w:rsidRPr="00E60C81">
        <w:rPr>
          <w:color w:val="auto"/>
          <w:szCs w:val="18"/>
        </w:rPr>
        <w:t>.</w:t>
      </w:r>
    </w:p>
    <w:p w14:paraId="6C019463"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Reimann, L.; Vollstedt, B.; Koerth, J.; Tsakiris, M.; Beer, M.; Vafeidis, A.T. Extending the Shared Socioeconomic Pathways (SSPs) to support local adaptation planning—A climate service for Flensburg, Germany. </w:t>
      </w:r>
      <w:r w:rsidRPr="00E60C81">
        <w:rPr>
          <w:i/>
          <w:color w:val="auto"/>
          <w:szCs w:val="18"/>
        </w:rPr>
        <w:t xml:space="preserve">Futures </w:t>
      </w:r>
      <w:r w:rsidRPr="00E60C81">
        <w:rPr>
          <w:b/>
          <w:color w:val="auto"/>
          <w:szCs w:val="18"/>
        </w:rPr>
        <w:t>2021</w:t>
      </w:r>
      <w:r w:rsidRPr="00E60C81">
        <w:rPr>
          <w:color w:val="auto"/>
          <w:szCs w:val="18"/>
        </w:rPr>
        <w:t xml:space="preserve">, </w:t>
      </w:r>
      <w:r w:rsidRPr="00E60C81">
        <w:rPr>
          <w:i/>
          <w:color w:val="auto"/>
          <w:szCs w:val="18"/>
        </w:rPr>
        <w:t>127</w:t>
      </w:r>
      <w:r w:rsidRPr="00E60C81">
        <w:rPr>
          <w:color w:val="auto"/>
          <w:szCs w:val="18"/>
        </w:rPr>
        <w:t xml:space="preserve">, 102691. </w:t>
      </w:r>
      <w:r w:rsidRPr="00E60C81">
        <w:rPr>
          <w:szCs w:val="18"/>
        </w:rPr>
        <w:t>https://doi.org/10.1016/j.futures.2020.102691</w:t>
      </w:r>
      <w:r w:rsidRPr="00E60C81">
        <w:rPr>
          <w:color w:val="auto"/>
          <w:szCs w:val="18"/>
        </w:rPr>
        <w:t>.</w:t>
      </w:r>
    </w:p>
    <w:p w14:paraId="13A693B0"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Frame, B.; Lawrence, J.; Ausseil, A.-G.; Reisinger, A.; Daigneault, A. Adapting global shared socio-economic pathways for national and local scenarios. </w:t>
      </w:r>
      <w:r w:rsidRPr="00E60C81">
        <w:rPr>
          <w:i/>
          <w:color w:val="auto"/>
          <w:szCs w:val="18"/>
        </w:rPr>
        <w:t xml:space="preserve">Clim. Risk Manag. </w:t>
      </w:r>
      <w:r w:rsidRPr="00E60C81">
        <w:rPr>
          <w:b/>
          <w:color w:val="auto"/>
          <w:szCs w:val="18"/>
        </w:rPr>
        <w:t>2018</w:t>
      </w:r>
      <w:r w:rsidRPr="00E60C81">
        <w:rPr>
          <w:color w:val="auto"/>
          <w:szCs w:val="18"/>
        </w:rPr>
        <w:t xml:space="preserve">, </w:t>
      </w:r>
      <w:r w:rsidRPr="00E60C81">
        <w:rPr>
          <w:i/>
          <w:color w:val="auto"/>
          <w:szCs w:val="18"/>
        </w:rPr>
        <w:t>21</w:t>
      </w:r>
      <w:r w:rsidRPr="00E60C81">
        <w:rPr>
          <w:color w:val="auto"/>
          <w:szCs w:val="18"/>
        </w:rPr>
        <w:t xml:space="preserve">, 39–51. </w:t>
      </w:r>
      <w:r w:rsidRPr="00E60C81">
        <w:rPr>
          <w:szCs w:val="18"/>
        </w:rPr>
        <w:t>https://doi.org/10.1016/j.crm.2018.05.001</w:t>
      </w:r>
      <w:r w:rsidRPr="00E60C81">
        <w:rPr>
          <w:color w:val="auto"/>
          <w:szCs w:val="18"/>
        </w:rPr>
        <w:t>.</w:t>
      </w:r>
    </w:p>
    <w:p w14:paraId="787C9097"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O’Neill, B.C.; Carter, T.R.; Ebi, K.; Harrison, P.A.; Kemp-Benedict, E.; Kok, K.; Kriegler, E.; Preston, B.L.; Riahi, K.; Sillmann, J.; et al. Achievements and needs for the climate change scenario framework. </w:t>
      </w:r>
      <w:r w:rsidRPr="00E60C81">
        <w:rPr>
          <w:i/>
          <w:color w:val="auto"/>
          <w:szCs w:val="18"/>
        </w:rPr>
        <w:t xml:space="preserve">Nat. Clim. Chang. </w:t>
      </w:r>
      <w:r w:rsidRPr="00E60C81">
        <w:rPr>
          <w:b/>
          <w:color w:val="auto"/>
          <w:szCs w:val="18"/>
        </w:rPr>
        <w:t>2020</w:t>
      </w:r>
      <w:r w:rsidRPr="00E60C81">
        <w:rPr>
          <w:color w:val="auto"/>
          <w:szCs w:val="18"/>
        </w:rPr>
        <w:t xml:space="preserve">, </w:t>
      </w:r>
      <w:r w:rsidRPr="00E60C81">
        <w:rPr>
          <w:i/>
          <w:color w:val="auto"/>
          <w:szCs w:val="18"/>
        </w:rPr>
        <w:t>10</w:t>
      </w:r>
      <w:r w:rsidRPr="00E60C81">
        <w:rPr>
          <w:color w:val="auto"/>
          <w:szCs w:val="18"/>
        </w:rPr>
        <w:t xml:space="preserve">, 1074–1084. </w:t>
      </w:r>
      <w:r w:rsidRPr="00E60C81">
        <w:t>https://doi.org/</w:t>
      </w:r>
      <w:r w:rsidRPr="00E60C81">
        <w:rPr>
          <w:szCs w:val="18"/>
        </w:rPr>
        <w:t>10.1038/s41558-020-00952-0</w:t>
      </w:r>
      <w:r w:rsidRPr="00E60C81">
        <w:rPr>
          <w:color w:val="auto"/>
          <w:szCs w:val="18"/>
        </w:rPr>
        <w:t>.</w:t>
      </w:r>
    </w:p>
    <w:p w14:paraId="5DC3DFE6"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Parkes, B.; Challinor, A.; Nicklin, K. Crop failure rates in a geoengineered climate: Impact of climate change and marine cloud brightening. </w:t>
      </w:r>
      <w:r w:rsidRPr="00E60C81">
        <w:rPr>
          <w:i/>
          <w:color w:val="auto"/>
          <w:szCs w:val="18"/>
        </w:rPr>
        <w:t xml:space="preserve">Environ. Res. Lett. </w:t>
      </w:r>
      <w:r w:rsidRPr="00E60C81">
        <w:rPr>
          <w:b/>
          <w:color w:val="auto"/>
          <w:szCs w:val="18"/>
        </w:rPr>
        <w:t>2015</w:t>
      </w:r>
      <w:r w:rsidRPr="00E60C81">
        <w:rPr>
          <w:color w:val="auto"/>
          <w:szCs w:val="18"/>
        </w:rPr>
        <w:t xml:space="preserve">, </w:t>
      </w:r>
      <w:r w:rsidRPr="00E60C81">
        <w:rPr>
          <w:i/>
          <w:color w:val="auto"/>
          <w:szCs w:val="18"/>
        </w:rPr>
        <w:t>10</w:t>
      </w:r>
      <w:r w:rsidRPr="00E60C81">
        <w:rPr>
          <w:color w:val="auto"/>
          <w:szCs w:val="18"/>
        </w:rPr>
        <w:t xml:space="preserve">, 084003. </w:t>
      </w:r>
      <w:r w:rsidRPr="00E60C81">
        <w:rPr>
          <w:szCs w:val="18"/>
        </w:rPr>
        <w:t>https://doi.org/10.1088/1748-9326/10/8/084003</w:t>
      </w:r>
      <w:r w:rsidRPr="00E60C81">
        <w:rPr>
          <w:color w:val="auto"/>
          <w:szCs w:val="18"/>
        </w:rPr>
        <w:t>.</w:t>
      </w:r>
    </w:p>
    <w:p w14:paraId="3E715BE3"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Yang, H.; Dobbie, S.; Ramirez-Villegas, J.; Chen, B.; Qiu, S.; Ghosh, S.; Challinor, A. South India projected to be susceptible to high future groundnut failure rates for future climate change and geo-engineered scenarios. </w:t>
      </w:r>
      <w:r w:rsidRPr="00E60C81">
        <w:rPr>
          <w:i/>
          <w:color w:val="auto"/>
          <w:szCs w:val="18"/>
        </w:rPr>
        <w:t xml:space="preserve">Sci. Total Environ. </w:t>
      </w:r>
      <w:r w:rsidRPr="00E60C81">
        <w:rPr>
          <w:b/>
          <w:color w:val="auto"/>
          <w:szCs w:val="18"/>
        </w:rPr>
        <w:t>2020</w:t>
      </w:r>
      <w:r w:rsidRPr="00E60C81">
        <w:rPr>
          <w:color w:val="auto"/>
          <w:szCs w:val="18"/>
        </w:rPr>
        <w:t xml:space="preserve">, </w:t>
      </w:r>
      <w:r w:rsidRPr="00E60C81">
        <w:rPr>
          <w:i/>
          <w:color w:val="auto"/>
          <w:szCs w:val="18"/>
        </w:rPr>
        <w:t>747</w:t>
      </w:r>
      <w:r w:rsidRPr="00E60C81">
        <w:rPr>
          <w:color w:val="auto"/>
          <w:szCs w:val="18"/>
        </w:rPr>
        <w:t xml:space="preserve">, 141240. </w:t>
      </w:r>
      <w:r w:rsidRPr="00E60C81">
        <w:rPr>
          <w:szCs w:val="18"/>
        </w:rPr>
        <w:t>https://doi.org/10.1016/j.scitotenv.2020.141240</w:t>
      </w:r>
      <w:r w:rsidRPr="00E60C81">
        <w:rPr>
          <w:color w:val="auto"/>
          <w:szCs w:val="18"/>
        </w:rPr>
        <w:t>.</w:t>
      </w:r>
    </w:p>
    <w:p w14:paraId="1DDEEB6F"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Loague, K.; Green, R.E. Statistical and graphical methods for evaluating solute transport models: Overview and application. </w:t>
      </w:r>
      <w:r w:rsidRPr="00E60C81">
        <w:rPr>
          <w:i/>
          <w:color w:val="auto"/>
          <w:szCs w:val="18"/>
        </w:rPr>
        <w:t xml:space="preserve">J. Contam. Hydrol. </w:t>
      </w:r>
      <w:r w:rsidRPr="00E60C81">
        <w:rPr>
          <w:b/>
          <w:color w:val="auto"/>
          <w:szCs w:val="18"/>
        </w:rPr>
        <w:t>1991</w:t>
      </w:r>
      <w:r w:rsidRPr="00E60C81">
        <w:rPr>
          <w:color w:val="auto"/>
          <w:szCs w:val="18"/>
        </w:rPr>
        <w:t xml:space="preserve">, </w:t>
      </w:r>
      <w:r w:rsidRPr="00E60C81">
        <w:rPr>
          <w:i/>
          <w:color w:val="auto"/>
          <w:szCs w:val="18"/>
        </w:rPr>
        <w:t>7</w:t>
      </w:r>
      <w:r w:rsidRPr="00E60C81">
        <w:rPr>
          <w:color w:val="auto"/>
          <w:szCs w:val="18"/>
        </w:rPr>
        <w:t xml:space="preserve">, 51–73. </w:t>
      </w:r>
      <w:r w:rsidRPr="00E60C81">
        <w:rPr>
          <w:szCs w:val="18"/>
        </w:rPr>
        <w:t>https://doi.org/10.1016/0169-7722(91)90038-3</w:t>
      </w:r>
      <w:r w:rsidRPr="00E60C81">
        <w:rPr>
          <w:color w:val="auto"/>
          <w:szCs w:val="18"/>
        </w:rPr>
        <w:t>.</w:t>
      </w:r>
    </w:p>
    <w:p w14:paraId="0BFABE3F"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Xiao, D.; Liu, D.L.; Feng, P.; Wang, B.; Waters, C.; Shen, Y.; Qi, Y.; Bai, H.; Tang, J. Future climate change impacts on grain yield and groundwater use under different cropping systems in the North China Plain. </w:t>
      </w:r>
      <w:r w:rsidRPr="00E60C81">
        <w:rPr>
          <w:i/>
          <w:color w:val="auto"/>
          <w:szCs w:val="18"/>
        </w:rPr>
        <w:t xml:space="preserve">Agric. Water Manag. </w:t>
      </w:r>
      <w:r w:rsidRPr="00E60C81">
        <w:rPr>
          <w:b/>
          <w:color w:val="auto"/>
          <w:szCs w:val="18"/>
        </w:rPr>
        <w:t>2021</w:t>
      </w:r>
      <w:r w:rsidRPr="00E60C81">
        <w:rPr>
          <w:color w:val="auto"/>
          <w:szCs w:val="18"/>
        </w:rPr>
        <w:t xml:space="preserve">, </w:t>
      </w:r>
      <w:r w:rsidRPr="00E60C81">
        <w:rPr>
          <w:i/>
          <w:color w:val="auto"/>
          <w:szCs w:val="18"/>
        </w:rPr>
        <w:t>246</w:t>
      </w:r>
      <w:r w:rsidRPr="00E60C81">
        <w:rPr>
          <w:color w:val="auto"/>
          <w:szCs w:val="18"/>
        </w:rPr>
        <w:t xml:space="preserve">, 106685. </w:t>
      </w:r>
      <w:r w:rsidRPr="00E60C81">
        <w:rPr>
          <w:szCs w:val="18"/>
        </w:rPr>
        <w:t>https://doi.org/10.1016/j.agwat.2020.106685</w:t>
      </w:r>
      <w:r w:rsidRPr="00E60C81">
        <w:rPr>
          <w:color w:val="auto"/>
          <w:szCs w:val="18"/>
        </w:rPr>
        <w:t>.</w:t>
      </w:r>
    </w:p>
    <w:p w14:paraId="2D611DDA"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Wilcox, J.; Makowski, D. A meta-analysis of the predicted effects of climate change on wheat yields using simulation studies. </w:t>
      </w:r>
      <w:r w:rsidRPr="00E60C81">
        <w:rPr>
          <w:i/>
          <w:color w:val="auto"/>
          <w:szCs w:val="18"/>
        </w:rPr>
        <w:t xml:space="preserve">Field Crops Res. </w:t>
      </w:r>
      <w:r w:rsidRPr="00E60C81">
        <w:rPr>
          <w:b/>
          <w:color w:val="auto"/>
          <w:szCs w:val="18"/>
        </w:rPr>
        <w:t>2014</w:t>
      </w:r>
      <w:r w:rsidRPr="00E60C81">
        <w:rPr>
          <w:color w:val="auto"/>
          <w:szCs w:val="18"/>
        </w:rPr>
        <w:t xml:space="preserve">, </w:t>
      </w:r>
      <w:r w:rsidRPr="00E60C81">
        <w:rPr>
          <w:i/>
          <w:color w:val="auto"/>
          <w:szCs w:val="18"/>
        </w:rPr>
        <w:t>156</w:t>
      </w:r>
      <w:r w:rsidRPr="00E60C81">
        <w:rPr>
          <w:color w:val="auto"/>
          <w:szCs w:val="18"/>
        </w:rPr>
        <w:t xml:space="preserve">, 180–190. </w:t>
      </w:r>
      <w:r w:rsidRPr="00E60C81">
        <w:rPr>
          <w:rStyle w:val="Hyperlink"/>
          <w:color w:val="auto"/>
          <w:szCs w:val="18"/>
        </w:rPr>
        <w:t>https://doi.org/10.1016/j.fcr.2013.11.008</w:t>
      </w:r>
      <w:r w:rsidRPr="00E60C81">
        <w:rPr>
          <w:color w:val="auto"/>
          <w:szCs w:val="18"/>
        </w:rPr>
        <w:t>.</w:t>
      </w:r>
    </w:p>
    <w:p w14:paraId="01C2F90F"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Rezaei, E.E.; Siebert, S.; Hüging, H.; Ewert, F. Climate change effect on wheat phenology depends on cultivar change. </w:t>
      </w:r>
      <w:r w:rsidRPr="00E60C81">
        <w:rPr>
          <w:i/>
          <w:color w:val="auto"/>
          <w:szCs w:val="18"/>
        </w:rPr>
        <w:t xml:space="preserve">Sci. Rep. </w:t>
      </w:r>
      <w:r w:rsidRPr="00E60C81">
        <w:rPr>
          <w:b/>
          <w:color w:val="auto"/>
          <w:szCs w:val="18"/>
        </w:rPr>
        <w:t>2018</w:t>
      </w:r>
      <w:r w:rsidRPr="00E60C81">
        <w:rPr>
          <w:color w:val="auto"/>
          <w:szCs w:val="18"/>
        </w:rPr>
        <w:t xml:space="preserve">, </w:t>
      </w:r>
      <w:r w:rsidRPr="00E60C81">
        <w:rPr>
          <w:i/>
          <w:color w:val="auto"/>
          <w:szCs w:val="18"/>
        </w:rPr>
        <w:t>8</w:t>
      </w:r>
      <w:r w:rsidRPr="00E60C81">
        <w:rPr>
          <w:color w:val="auto"/>
          <w:szCs w:val="18"/>
        </w:rPr>
        <w:t xml:space="preserve">, 4891. </w:t>
      </w:r>
      <w:r w:rsidRPr="00E60C81">
        <w:rPr>
          <w:rStyle w:val="Hyperlink"/>
          <w:color w:val="auto"/>
          <w:szCs w:val="18"/>
        </w:rPr>
        <w:t>https://doi.org/10.1038/s41598-018-23101-2</w:t>
      </w:r>
      <w:r w:rsidRPr="00E60C81">
        <w:rPr>
          <w:color w:val="auto"/>
          <w:szCs w:val="18"/>
        </w:rPr>
        <w:t>.</w:t>
      </w:r>
    </w:p>
    <w:p w14:paraId="2FD96527"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Izaurralde, R.C.; Rosenberg, N.J.; Brown, R.A.; Thomson, A.M. Integrated assessment of Hadley Center (HadCM2) climate-change impacts on agricultural productivity and irrigation water supply in the conterminous United States: Part II. Regional agricultural production in 2030 and 2095. </w:t>
      </w:r>
      <w:r w:rsidRPr="00E60C81">
        <w:rPr>
          <w:i/>
          <w:color w:val="auto"/>
          <w:szCs w:val="18"/>
        </w:rPr>
        <w:t xml:space="preserve">Agric. For. Meteorol. </w:t>
      </w:r>
      <w:r w:rsidRPr="00E60C81">
        <w:rPr>
          <w:b/>
          <w:color w:val="auto"/>
          <w:szCs w:val="18"/>
        </w:rPr>
        <w:t>2003</w:t>
      </w:r>
      <w:r w:rsidRPr="00E60C81">
        <w:rPr>
          <w:color w:val="auto"/>
          <w:szCs w:val="18"/>
        </w:rPr>
        <w:t xml:space="preserve">, </w:t>
      </w:r>
      <w:r w:rsidRPr="00E60C81">
        <w:rPr>
          <w:i/>
          <w:color w:val="auto"/>
          <w:szCs w:val="18"/>
        </w:rPr>
        <w:t>117</w:t>
      </w:r>
      <w:r w:rsidRPr="00E60C81">
        <w:rPr>
          <w:color w:val="auto"/>
          <w:szCs w:val="18"/>
        </w:rPr>
        <w:t xml:space="preserve">, 97–122. </w:t>
      </w:r>
      <w:r w:rsidRPr="00E60C81">
        <w:rPr>
          <w:szCs w:val="18"/>
        </w:rPr>
        <w:t>https://doi.org/10.1016/S0168-1923(03)00024-8</w:t>
      </w:r>
      <w:r w:rsidRPr="00E60C81">
        <w:rPr>
          <w:color w:val="auto"/>
          <w:szCs w:val="18"/>
        </w:rPr>
        <w:t>.</w:t>
      </w:r>
    </w:p>
    <w:p w14:paraId="420A658F"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Li, R.; Zheng, J.; Xie, R.; Ming, B.; Peng, X.; Luo, Y.; Zheng, H.; Sui, P.; Wang, K.; Hou, P.; et al. Potential mechanisms of maize yield reduction under short-term no-tillage combined with residue coverage in the semi-humid region of Northeast China. </w:t>
      </w:r>
      <w:r w:rsidRPr="00E60C81">
        <w:rPr>
          <w:i/>
          <w:color w:val="auto"/>
          <w:szCs w:val="18"/>
        </w:rPr>
        <w:t xml:space="preserve">Soil Tillage Res. </w:t>
      </w:r>
      <w:r w:rsidRPr="00E60C81">
        <w:rPr>
          <w:b/>
          <w:color w:val="auto"/>
          <w:szCs w:val="18"/>
        </w:rPr>
        <w:t>2022</w:t>
      </w:r>
      <w:r w:rsidRPr="00E60C81">
        <w:rPr>
          <w:color w:val="auto"/>
          <w:szCs w:val="18"/>
        </w:rPr>
        <w:t xml:space="preserve">, </w:t>
      </w:r>
      <w:r w:rsidRPr="00E60C81">
        <w:rPr>
          <w:i/>
          <w:color w:val="auto"/>
          <w:szCs w:val="18"/>
        </w:rPr>
        <w:t>217</w:t>
      </w:r>
      <w:r w:rsidRPr="00E60C81">
        <w:rPr>
          <w:color w:val="auto"/>
          <w:szCs w:val="18"/>
        </w:rPr>
        <w:t xml:space="preserve">, 105289. </w:t>
      </w:r>
      <w:r w:rsidRPr="00E60C81">
        <w:rPr>
          <w:szCs w:val="18"/>
        </w:rPr>
        <w:t>https://doi.org/10.1016/j.still.2021.105289</w:t>
      </w:r>
      <w:r w:rsidRPr="00E60C81">
        <w:rPr>
          <w:color w:val="auto"/>
          <w:szCs w:val="18"/>
        </w:rPr>
        <w:t>.</w:t>
      </w:r>
    </w:p>
    <w:p w14:paraId="23E6E802"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Challinor, A.J.; Simelton, E.S.; Fraser, E.D.G.; Hemming, D.; Collins, M. Increased crop failure due to climate change: Assessing adaptation options using models and socio-economic data for wheat in China. </w:t>
      </w:r>
      <w:r w:rsidRPr="00E60C81">
        <w:rPr>
          <w:i/>
          <w:color w:val="auto"/>
          <w:szCs w:val="18"/>
        </w:rPr>
        <w:t xml:space="preserve">Environ. Res. Lett. </w:t>
      </w:r>
      <w:r w:rsidRPr="00E60C81">
        <w:rPr>
          <w:b/>
          <w:color w:val="auto"/>
          <w:szCs w:val="18"/>
        </w:rPr>
        <w:t>2010</w:t>
      </w:r>
      <w:r w:rsidRPr="00E60C81">
        <w:rPr>
          <w:color w:val="auto"/>
          <w:szCs w:val="18"/>
        </w:rPr>
        <w:t xml:space="preserve">, </w:t>
      </w:r>
      <w:r w:rsidRPr="00E60C81">
        <w:rPr>
          <w:i/>
          <w:color w:val="auto"/>
          <w:szCs w:val="18"/>
        </w:rPr>
        <w:t>5</w:t>
      </w:r>
      <w:r w:rsidRPr="00E60C81">
        <w:rPr>
          <w:color w:val="auto"/>
          <w:szCs w:val="18"/>
        </w:rPr>
        <w:t xml:space="preserve">, 034012. </w:t>
      </w:r>
      <w:r w:rsidRPr="00E60C81">
        <w:rPr>
          <w:szCs w:val="18"/>
        </w:rPr>
        <w:t>https://doi.org/10.1088/1748-9326/5/3/034012</w:t>
      </w:r>
      <w:r w:rsidRPr="00E60C81">
        <w:rPr>
          <w:color w:val="auto"/>
          <w:szCs w:val="18"/>
        </w:rPr>
        <w:t>.</w:t>
      </w:r>
    </w:p>
    <w:p w14:paraId="6C5F4C05"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Ruane, A.C.; Antle, J.; Elliott, J.; Folberth, C.; Hoogenboom, G.; Mason-D’Croz, D.; Müller, C.; Porter, C.; Phillips, M.M.; Raymundo, R.M.; et al. Biophysical and economic implications for agriculture of +1.5° and +2.0°C global warming using AgMIP Coordinated Global and Regional Assessments. </w:t>
      </w:r>
      <w:r w:rsidRPr="00E60C81">
        <w:rPr>
          <w:i/>
          <w:color w:val="auto"/>
          <w:szCs w:val="18"/>
        </w:rPr>
        <w:t xml:space="preserve">Clim. Res. </w:t>
      </w:r>
      <w:r w:rsidRPr="00E60C81">
        <w:rPr>
          <w:b/>
          <w:color w:val="auto"/>
          <w:szCs w:val="18"/>
        </w:rPr>
        <w:t>2018</w:t>
      </w:r>
      <w:r w:rsidRPr="00E60C81">
        <w:rPr>
          <w:color w:val="auto"/>
          <w:szCs w:val="18"/>
        </w:rPr>
        <w:t xml:space="preserve">, </w:t>
      </w:r>
      <w:r w:rsidRPr="00E60C81">
        <w:rPr>
          <w:i/>
          <w:color w:val="auto"/>
          <w:szCs w:val="18"/>
        </w:rPr>
        <w:t>76</w:t>
      </w:r>
      <w:r w:rsidRPr="00E60C81">
        <w:rPr>
          <w:color w:val="auto"/>
          <w:szCs w:val="18"/>
        </w:rPr>
        <w:t xml:space="preserve">, 17–39. </w:t>
      </w:r>
      <w:r w:rsidRPr="00E60C81">
        <w:rPr>
          <w:szCs w:val="18"/>
        </w:rPr>
        <w:t>https://doi.org/10.3354/cr01520</w:t>
      </w:r>
      <w:r w:rsidRPr="00E60C81">
        <w:rPr>
          <w:rStyle w:val="Hyperlink"/>
          <w:color w:val="auto"/>
          <w:szCs w:val="18"/>
        </w:rPr>
        <w:t>.</w:t>
      </w:r>
    </w:p>
    <w:p w14:paraId="1EF45DF8"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Börjesson, G.; Bolinder, M.A.; Kirchmann, H.; Kätterer, T. Organic carbon stocks in topsoil and subsoil in long-term ley and cereal monoculture rotations. </w:t>
      </w:r>
      <w:r w:rsidRPr="00E60C81">
        <w:rPr>
          <w:i/>
          <w:color w:val="auto"/>
          <w:szCs w:val="18"/>
        </w:rPr>
        <w:t xml:space="preserve">Biol. Fertil. Soils </w:t>
      </w:r>
      <w:r w:rsidRPr="00E60C81">
        <w:rPr>
          <w:b/>
          <w:color w:val="auto"/>
          <w:szCs w:val="18"/>
        </w:rPr>
        <w:t>2018</w:t>
      </w:r>
      <w:r w:rsidRPr="00E60C81">
        <w:rPr>
          <w:color w:val="auto"/>
          <w:szCs w:val="18"/>
        </w:rPr>
        <w:t xml:space="preserve">, </w:t>
      </w:r>
      <w:r w:rsidRPr="00E60C81">
        <w:rPr>
          <w:i/>
          <w:color w:val="auto"/>
          <w:szCs w:val="18"/>
        </w:rPr>
        <w:t>54</w:t>
      </w:r>
      <w:r w:rsidRPr="00E60C81">
        <w:rPr>
          <w:color w:val="auto"/>
          <w:szCs w:val="18"/>
        </w:rPr>
        <w:t xml:space="preserve">, 549–558. </w:t>
      </w:r>
      <w:r w:rsidRPr="00E60C81">
        <w:rPr>
          <w:szCs w:val="18"/>
        </w:rPr>
        <w:t>https://doi.org/10.1007/s00374-018-1281-x</w:t>
      </w:r>
      <w:r w:rsidRPr="00E60C81">
        <w:rPr>
          <w:color w:val="auto"/>
          <w:szCs w:val="18"/>
        </w:rPr>
        <w:t>.</w:t>
      </w:r>
    </w:p>
    <w:p w14:paraId="1FC5BA34"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Qiu, L.; Hao, M.; Wu, Y. Potential impacts of climate change on carbon dynamics in a rain-fed agro-ecosystem on the Loess Plateau of China. </w:t>
      </w:r>
      <w:r w:rsidRPr="00E60C81">
        <w:rPr>
          <w:i/>
          <w:color w:val="auto"/>
          <w:szCs w:val="18"/>
        </w:rPr>
        <w:t xml:space="preserve">Sci. Total Environ. </w:t>
      </w:r>
      <w:r w:rsidRPr="00E60C81">
        <w:rPr>
          <w:b/>
          <w:color w:val="auto"/>
          <w:szCs w:val="18"/>
        </w:rPr>
        <w:t>2017</w:t>
      </w:r>
      <w:r w:rsidRPr="00E60C81">
        <w:rPr>
          <w:color w:val="auto"/>
          <w:szCs w:val="18"/>
        </w:rPr>
        <w:t xml:space="preserve">, </w:t>
      </w:r>
      <w:r w:rsidRPr="00E60C81">
        <w:rPr>
          <w:i/>
          <w:color w:val="auto"/>
          <w:szCs w:val="18"/>
        </w:rPr>
        <w:t>577</w:t>
      </w:r>
      <w:r w:rsidRPr="00E60C81">
        <w:rPr>
          <w:color w:val="auto"/>
          <w:szCs w:val="18"/>
        </w:rPr>
        <w:t xml:space="preserve">, 267–278. </w:t>
      </w:r>
      <w:r w:rsidRPr="00E60C81">
        <w:rPr>
          <w:rStyle w:val="Hyperlink"/>
          <w:color w:val="auto"/>
          <w:szCs w:val="18"/>
        </w:rPr>
        <w:t>https://doi.org/10.1016/j.scitotenv.2016.10.178</w:t>
      </w:r>
      <w:r w:rsidRPr="00E60C81">
        <w:rPr>
          <w:color w:val="auto"/>
          <w:szCs w:val="18"/>
        </w:rPr>
        <w:t>.</w:t>
      </w:r>
    </w:p>
    <w:p w14:paraId="7F851ED3"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lastRenderedPageBreak/>
        <w:t xml:space="preserve">Thomson, A.M.; Izaurralde, R.C.; Rosenberg, N.J.; He, X. Climate change impacts on agriculture and soil carbon sequestration potential in the Huang-Hai Plain of China. </w:t>
      </w:r>
      <w:r w:rsidRPr="00E60C81">
        <w:rPr>
          <w:i/>
          <w:color w:val="auto"/>
          <w:szCs w:val="18"/>
        </w:rPr>
        <w:t xml:space="preserve">Agric. Ecosyst. Environ. </w:t>
      </w:r>
      <w:r w:rsidRPr="00E60C81">
        <w:rPr>
          <w:b/>
          <w:color w:val="auto"/>
          <w:szCs w:val="18"/>
        </w:rPr>
        <w:t>2006</w:t>
      </w:r>
      <w:r w:rsidRPr="00E60C81">
        <w:rPr>
          <w:color w:val="auto"/>
          <w:szCs w:val="18"/>
        </w:rPr>
        <w:t xml:space="preserve">, </w:t>
      </w:r>
      <w:r w:rsidRPr="00E60C81">
        <w:rPr>
          <w:i/>
          <w:color w:val="auto"/>
          <w:szCs w:val="18"/>
        </w:rPr>
        <w:t>114</w:t>
      </w:r>
      <w:r w:rsidRPr="00E60C81">
        <w:rPr>
          <w:color w:val="auto"/>
          <w:szCs w:val="18"/>
        </w:rPr>
        <w:t xml:space="preserve">, 195–209. </w:t>
      </w:r>
      <w:r w:rsidRPr="00E60C81">
        <w:rPr>
          <w:szCs w:val="18"/>
        </w:rPr>
        <w:t>https://doi.org/10.1016/j.agee.2005.11.001</w:t>
      </w:r>
      <w:r w:rsidRPr="00E60C81">
        <w:rPr>
          <w:color w:val="auto"/>
          <w:szCs w:val="18"/>
        </w:rPr>
        <w:t>.</w:t>
      </w:r>
    </w:p>
    <w:p w14:paraId="30FC7EDD"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szCs w:val="18"/>
        </w:rPr>
      </w:pPr>
      <w:r w:rsidRPr="00E60C81">
        <w:rPr>
          <w:color w:val="auto"/>
          <w:szCs w:val="18"/>
        </w:rPr>
        <w:t xml:space="preserve">Álvaro-Fuentes, J.; Easter, M.; Cantero-Martinez, C.; Paustian, K. Modelling soil organic carbon stocks and their changes in the northeast of Spain. </w:t>
      </w:r>
      <w:r w:rsidRPr="00E60C81">
        <w:rPr>
          <w:i/>
          <w:color w:val="auto"/>
          <w:szCs w:val="18"/>
        </w:rPr>
        <w:t>Eur.</w:t>
      </w:r>
      <w:r w:rsidRPr="00E60C81">
        <w:rPr>
          <w:i/>
          <w:color w:val="auto"/>
        </w:rPr>
        <w:t xml:space="preserve"> J. </w:t>
      </w:r>
      <w:r w:rsidRPr="00E60C81">
        <w:rPr>
          <w:i/>
          <w:color w:val="auto"/>
          <w:szCs w:val="18"/>
        </w:rPr>
        <w:t xml:space="preserve">Soil Sci. </w:t>
      </w:r>
      <w:r w:rsidRPr="00E60C81">
        <w:rPr>
          <w:b/>
          <w:color w:val="auto"/>
          <w:szCs w:val="18"/>
        </w:rPr>
        <w:t>2011</w:t>
      </w:r>
      <w:r w:rsidRPr="00E60C81">
        <w:rPr>
          <w:color w:val="auto"/>
          <w:szCs w:val="18"/>
        </w:rPr>
        <w:t xml:space="preserve">, </w:t>
      </w:r>
      <w:r w:rsidRPr="00E60C81">
        <w:rPr>
          <w:i/>
          <w:color w:val="auto"/>
          <w:szCs w:val="18"/>
        </w:rPr>
        <w:t>62</w:t>
      </w:r>
      <w:r w:rsidRPr="00E60C81">
        <w:rPr>
          <w:color w:val="auto"/>
          <w:szCs w:val="18"/>
        </w:rPr>
        <w:t xml:space="preserve">, 685–695. </w:t>
      </w:r>
      <w:r w:rsidRPr="00E60C81">
        <w:rPr>
          <w:szCs w:val="18"/>
        </w:rPr>
        <w:t>https://doi.org/10.1111/j.1365-2389.2011.01390.x</w:t>
      </w:r>
      <w:r w:rsidRPr="00E60C81">
        <w:rPr>
          <w:color w:val="auto"/>
          <w:szCs w:val="18"/>
        </w:rPr>
        <w:t>.</w:t>
      </w:r>
    </w:p>
    <w:p w14:paraId="619BA1A6"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rPr>
      </w:pPr>
      <w:r w:rsidRPr="00E60C81">
        <w:rPr>
          <w:color w:val="auto"/>
        </w:rPr>
        <w:t xml:space="preserve">Hirte, J.; Leifeld, J.; Abiven, S.; Mayer, J. Maize and wheat root biomass, vertical distribution, and size class as affected by fertilization intensity in two long-term field trials. </w:t>
      </w:r>
      <w:r w:rsidRPr="00E60C81">
        <w:rPr>
          <w:i/>
          <w:color w:val="auto"/>
        </w:rPr>
        <w:t xml:space="preserve">Field Crops Res. </w:t>
      </w:r>
      <w:r w:rsidRPr="00E60C81">
        <w:rPr>
          <w:b/>
          <w:color w:val="auto"/>
        </w:rPr>
        <w:t>2018</w:t>
      </w:r>
      <w:r w:rsidRPr="00E60C81">
        <w:rPr>
          <w:color w:val="auto"/>
        </w:rPr>
        <w:t xml:space="preserve">, </w:t>
      </w:r>
      <w:r w:rsidRPr="00E60C81">
        <w:rPr>
          <w:i/>
          <w:color w:val="auto"/>
        </w:rPr>
        <w:t>216</w:t>
      </w:r>
      <w:r w:rsidRPr="00E60C81">
        <w:rPr>
          <w:color w:val="auto"/>
        </w:rPr>
        <w:t xml:space="preserve">, 197–208. </w:t>
      </w:r>
      <w:r w:rsidRPr="00E60C81">
        <w:t>https://doi.org/10.1016/j.fcr.2017.11.023</w:t>
      </w:r>
      <w:r w:rsidRPr="00E60C81">
        <w:rPr>
          <w:color w:val="auto"/>
        </w:rPr>
        <w:t>.</w:t>
      </w:r>
    </w:p>
    <w:p w14:paraId="2A955471"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rPr>
      </w:pPr>
      <w:r w:rsidRPr="00E60C81">
        <w:rPr>
          <w:color w:val="auto"/>
        </w:rPr>
        <w:t xml:space="preserve">Wang, C.; Liu, W.; Li, Q.; Ma, D.; Lu, H.; Feng, W.; Xie, Y.; Zhu, Y.; Guo, T. Effects of different irrigation and nitrogen regimes on root growth and its correlation with above-ground plant parts in high-yielding wheat under field conditions. </w:t>
      </w:r>
      <w:r w:rsidRPr="00E60C81">
        <w:rPr>
          <w:i/>
          <w:color w:val="auto"/>
        </w:rPr>
        <w:t xml:space="preserve">Field Crops Res. </w:t>
      </w:r>
      <w:r w:rsidRPr="00E60C81">
        <w:rPr>
          <w:b/>
          <w:color w:val="auto"/>
        </w:rPr>
        <w:t>2014</w:t>
      </w:r>
      <w:r w:rsidRPr="00E60C81">
        <w:rPr>
          <w:color w:val="auto"/>
        </w:rPr>
        <w:t xml:space="preserve">, </w:t>
      </w:r>
      <w:r w:rsidRPr="00E60C81">
        <w:rPr>
          <w:i/>
          <w:color w:val="auto"/>
        </w:rPr>
        <w:t>165</w:t>
      </w:r>
      <w:r w:rsidRPr="00E60C81">
        <w:rPr>
          <w:color w:val="auto"/>
        </w:rPr>
        <w:t xml:space="preserve">, 138–149. </w:t>
      </w:r>
      <w:r w:rsidRPr="00E60C81">
        <w:rPr>
          <w:rStyle w:val="Hyperlink"/>
          <w:color w:val="auto"/>
        </w:rPr>
        <w:t>https://doi.org/10.1016/j.fcr.2014.04.011</w:t>
      </w:r>
      <w:r w:rsidRPr="00E60C81">
        <w:rPr>
          <w:color w:val="auto"/>
        </w:rPr>
        <w:t>.</w:t>
      </w:r>
    </w:p>
    <w:p w14:paraId="3DD5458C"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rPr>
      </w:pPr>
      <w:r w:rsidRPr="00E60C81">
        <w:rPr>
          <w:color w:val="auto"/>
        </w:rPr>
        <w:t xml:space="preserve">Chen, X.; Zhang, J.; Chen, Y.; Li, Q.; Chen, F.; Yuan, L.; Mi, G. Changes in root size and distribution in relation to nitrogen accumulation during maize breeding in China. </w:t>
      </w:r>
      <w:r w:rsidRPr="00E60C81">
        <w:rPr>
          <w:i/>
          <w:color w:val="auto"/>
        </w:rPr>
        <w:t xml:space="preserve">Plant Soil </w:t>
      </w:r>
      <w:r w:rsidRPr="00E60C81">
        <w:rPr>
          <w:b/>
          <w:color w:val="auto"/>
        </w:rPr>
        <w:t>2014</w:t>
      </w:r>
      <w:r w:rsidRPr="00E60C81">
        <w:rPr>
          <w:color w:val="auto"/>
        </w:rPr>
        <w:t xml:space="preserve">, </w:t>
      </w:r>
      <w:r w:rsidRPr="00E60C81">
        <w:rPr>
          <w:i/>
          <w:color w:val="auto"/>
        </w:rPr>
        <w:t>374</w:t>
      </w:r>
      <w:r w:rsidRPr="00E60C81">
        <w:rPr>
          <w:color w:val="auto"/>
        </w:rPr>
        <w:t xml:space="preserve">, 121–130. </w:t>
      </w:r>
      <w:r w:rsidRPr="00E60C81">
        <w:t>https://doi.org/10.1007/s11104-013-1872-0</w:t>
      </w:r>
      <w:r w:rsidRPr="00E60C81">
        <w:rPr>
          <w:color w:val="auto"/>
        </w:rPr>
        <w:t>.</w:t>
      </w:r>
    </w:p>
    <w:p w14:paraId="39D9E52D"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rPr>
      </w:pPr>
      <w:r w:rsidRPr="00E60C81">
        <w:rPr>
          <w:color w:val="auto"/>
        </w:rPr>
        <w:t xml:space="preserve">Fontaine, S.; Barot, S.; Barré, P.; Bdioui, N.; Mary, B.; Rumpel, C. Stability of organic carbon in deep soil layers controlled by fresh carbon supply. </w:t>
      </w:r>
      <w:r w:rsidRPr="00E60C81">
        <w:rPr>
          <w:i/>
          <w:color w:val="auto"/>
        </w:rPr>
        <w:t xml:space="preserve">Nature </w:t>
      </w:r>
      <w:r w:rsidRPr="00E60C81">
        <w:rPr>
          <w:b/>
          <w:color w:val="auto"/>
        </w:rPr>
        <w:t>2007</w:t>
      </w:r>
      <w:r w:rsidRPr="00E60C81">
        <w:rPr>
          <w:color w:val="auto"/>
        </w:rPr>
        <w:t xml:space="preserve">, </w:t>
      </w:r>
      <w:r w:rsidRPr="00E60C81">
        <w:rPr>
          <w:i/>
          <w:color w:val="auto"/>
        </w:rPr>
        <w:t>450</w:t>
      </w:r>
      <w:r w:rsidRPr="00E60C81">
        <w:rPr>
          <w:color w:val="auto"/>
        </w:rPr>
        <w:t xml:space="preserve">, 277–280. </w:t>
      </w:r>
      <w:r w:rsidRPr="00E60C81">
        <w:t>https://doi.org/10.1038/nature06275</w:t>
      </w:r>
      <w:r w:rsidRPr="00E60C81">
        <w:rPr>
          <w:color w:val="auto"/>
        </w:rPr>
        <w:t>.</w:t>
      </w:r>
    </w:p>
    <w:p w14:paraId="7739B69A" w14:textId="77777777" w:rsidR="00907DDE" w:rsidRPr="00E60C81" w:rsidRDefault="00907DDE" w:rsidP="00907DDE">
      <w:pPr>
        <w:pStyle w:val="EndNoteBibliography"/>
        <w:numPr>
          <w:ilvl w:val="0"/>
          <w:numId w:val="28"/>
        </w:numPr>
        <w:adjustRightInd w:val="0"/>
        <w:snapToGrid w:val="0"/>
        <w:spacing w:line="228" w:lineRule="auto"/>
        <w:ind w:left="425" w:hanging="425"/>
        <w:rPr>
          <w:color w:val="auto"/>
        </w:rPr>
      </w:pPr>
      <w:r w:rsidRPr="00E60C81">
        <w:rPr>
          <w:color w:val="auto"/>
        </w:rPr>
        <w:t xml:space="preserve">Salomé, C.; Nunan, N.; Pouteau, V.; Lerch, T.Z.; Chenu, C. Carbon dynamics in topsoil and in subsoil may be controlled by different regulatory mechanisms. </w:t>
      </w:r>
      <w:r w:rsidRPr="00E60C81">
        <w:rPr>
          <w:i/>
          <w:color w:val="auto"/>
        </w:rPr>
        <w:t xml:space="preserve">Glob. Chang. Biol. </w:t>
      </w:r>
      <w:r w:rsidRPr="00E60C81">
        <w:rPr>
          <w:b/>
          <w:color w:val="auto"/>
        </w:rPr>
        <w:t>2010</w:t>
      </w:r>
      <w:r w:rsidRPr="00E60C81">
        <w:rPr>
          <w:color w:val="auto"/>
        </w:rPr>
        <w:t xml:space="preserve">, </w:t>
      </w:r>
      <w:r w:rsidRPr="00E60C81">
        <w:rPr>
          <w:i/>
          <w:color w:val="auto"/>
        </w:rPr>
        <w:t>16</w:t>
      </w:r>
      <w:r w:rsidRPr="00E60C81">
        <w:rPr>
          <w:color w:val="auto"/>
        </w:rPr>
        <w:t xml:space="preserve">, 416–426. </w:t>
      </w:r>
      <w:r w:rsidRPr="00E60C81">
        <w:t>https://doi.org/10.1111/j.1365-2486.2009.01884.x</w:t>
      </w:r>
      <w:r w:rsidRPr="00E60C81">
        <w:rPr>
          <w:color w:val="auto"/>
        </w:rPr>
        <w:t>.</w:t>
      </w:r>
    </w:p>
    <w:bookmarkEnd w:id="6"/>
    <w:p w14:paraId="0A43575F" w14:textId="77777777" w:rsidR="00DB309C" w:rsidRPr="0040514C" w:rsidRDefault="00DB309C" w:rsidP="00DB309C">
      <w:pPr>
        <w:pStyle w:val="MDPI22heading2"/>
        <w:ind w:left="360"/>
        <w:rPr>
          <w:noProof w:val="0"/>
          <w:lang w:val="en-GB"/>
        </w:rPr>
      </w:pPr>
      <w:r w:rsidRPr="00E60C81">
        <w:rPr>
          <w:noProof w:val="0"/>
          <w:lang w:val="en-GB"/>
        </w:rPr>
        <w:fldChar w:fldCharType="end"/>
      </w:r>
    </w:p>
    <w:p w14:paraId="547B8032" w14:textId="77777777" w:rsidR="005975C6" w:rsidRPr="0040514C" w:rsidRDefault="005975C6" w:rsidP="00DB309C">
      <w:pPr>
        <w:rPr>
          <w:noProof w:val="0"/>
          <w:lang w:val="en-GB"/>
        </w:rPr>
      </w:pPr>
      <w:bookmarkStart w:id="7" w:name="noRef"/>
      <w:bookmarkEnd w:id="7"/>
    </w:p>
    <w:sectPr w:rsidR="005975C6" w:rsidRPr="0040514C" w:rsidSect="009C776C">
      <w:headerReference w:type="even" r:id="rId18"/>
      <w:headerReference w:type="default" r:id="rId19"/>
      <w:footerReference w:type="default" r:id="rId20"/>
      <w:headerReference w:type="first" r:id="rId21"/>
      <w:footerReference w:type="first" r:id="rId22"/>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2D7D6" w14:textId="77777777" w:rsidR="0000046E" w:rsidRDefault="0000046E">
      <w:pPr>
        <w:spacing w:line="240" w:lineRule="auto"/>
      </w:pPr>
      <w:r>
        <w:separator/>
      </w:r>
    </w:p>
  </w:endnote>
  <w:endnote w:type="continuationSeparator" w:id="0">
    <w:p w14:paraId="52722A3F" w14:textId="77777777" w:rsidR="0000046E" w:rsidRDefault="000004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F712F" w14:textId="77777777" w:rsidR="0062050F" w:rsidRPr="0059016E" w:rsidRDefault="0062050F" w:rsidP="00AE7DBF">
    <w:pPr>
      <w:pStyle w:val="Footer"/>
      <w:adjustRightInd w:val="0"/>
      <w:spacing w:before="120" w:line="160" w:lineRule="exac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96CD6" w14:textId="77777777" w:rsidR="0062050F" w:rsidRDefault="0062050F" w:rsidP="00F5785B">
    <w:pPr>
      <w:pBdr>
        <w:top w:val="single" w:sz="4" w:space="0" w:color="000000"/>
      </w:pBdr>
      <w:tabs>
        <w:tab w:val="right" w:pos="8844"/>
      </w:tabs>
      <w:adjustRightInd w:val="0"/>
      <w:snapToGrid w:val="0"/>
      <w:spacing w:before="480" w:line="100" w:lineRule="exact"/>
      <w:jc w:val="left"/>
      <w:rPr>
        <w:i/>
        <w:sz w:val="16"/>
        <w:szCs w:val="16"/>
      </w:rPr>
    </w:pPr>
  </w:p>
  <w:p w14:paraId="0750FBD4" w14:textId="77777777" w:rsidR="0062050F" w:rsidRPr="00372FCD" w:rsidRDefault="0062050F" w:rsidP="00A63B7B">
    <w:pPr>
      <w:tabs>
        <w:tab w:val="right" w:pos="10466"/>
      </w:tabs>
      <w:adjustRightInd w:val="0"/>
      <w:snapToGrid w:val="0"/>
      <w:spacing w:line="240" w:lineRule="auto"/>
      <w:rPr>
        <w:sz w:val="16"/>
        <w:szCs w:val="16"/>
        <w:lang w:val="fr-CH"/>
      </w:rPr>
    </w:pPr>
    <w:r w:rsidRPr="00D64475">
      <w:rPr>
        <w:i/>
        <w:sz w:val="16"/>
        <w:szCs w:val="16"/>
      </w:rPr>
      <w:t>Agriculture</w:t>
    </w:r>
    <w:r>
      <w:rPr>
        <w:i/>
        <w:sz w:val="16"/>
        <w:szCs w:val="16"/>
      </w:rPr>
      <w:t xml:space="preserve"> </w:t>
    </w:r>
    <w:r>
      <w:rPr>
        <w:b/>
        <w:bCs/>
        <w:iCs/>
        <w:sz w:val="16"/>
        <w:szCs w:val="16"/>
      </w:rPr>
      <w:t>2022</w:t>
    </w:r>
    <w:r w:rsidRPr="00D86EFA">
      <w:rPr>
        <w:bCs/>
        <w:iCs/>
        <w:sz w:val="16"/>
        <w:szCs w:val="16"/>
      </w:rPr>
      <w:t>,</w:t>
    </w:r>
    <w:r>
      <w:rPr>
        <w:bCs/>
        <w:i/>
        <w:iCs/>
        <w:sz w:val="16"/>
        <w:szCs w:val="16"/>
      </w:rPr>
      <w:t xml:space="preserve"> 12</w:t>
    </w:r>
    <w:r w:rsidRPr="00D86EFA">
      <w:rPr>
        <w:bCs/>
        <w:iCs/>
        <w:sz w:val="16"/>
        <w:szCs w:val="16"/>
      </w:rPr>
      <w:t xml:space="preserve">, </w:t>
    </w:r>
    <w:r>
      <w:rPr>
        <w:bCs/>
        <w:iCs/>
        <w:sz w:val="16"/>
        <w:szCs w:val="16"/>
      </w:rPr>
      <w:t>x. https://doi.org/10.3390/xxxxx</w:t>
    </w:r>
    <w:r w:rsidRPr="00372FCD">
      <w:rPr>
        <w:sz w:val="16"/>
        <w:szCs w:val="16"/>
        <w:lang w:val="fr-CH"/>
      </w:rPr>
      <w:tab/>
      <w:t>www.mdpi.com/journal/</w:t>
    </w:r>
    <w:r w:rsidRPr="00D64475">
      <w:rPr>
        <w:sz w:val="16"/>
        <w:szCs w:val="16"/>
      </w:rPr>
      <w:t>agricultu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9DCB47" w14:textId="77777777" w:rsidR="0000046E" w:rsidRDefault="0000046E">
      <w:pPr>
        <w:spacing w:line="240" w:lineRule="auto"/>
      </w:pPr>
      <w:r>
        <w:separator/>
      </w:r>
    </w:p>
  </w:footnote>
  <w:footnote w:type="continuationSeparator" w:id="0">
    <w:p w14:paraId="4467396B" w14:textId="77777777" w:rsidR="0000046E" w:rsidRDefault="000004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339DA" w14:textId="77777777" w:rsidR="0062050F" w:rsidRDefault="0062050F" w:rsidP="00AE7DB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B6FA4" w14:textId="77777777" w:rsidR="0062050F" w:rsidRDefault="0062050F" w:rsidP="00A63B7B">
    <w:pPr>
      <w:tabs>
        <w:tab w:val="right" w:pos="10466"/>
      </w:tabs>
      <w:adjustRightInd w:val="0"/>
      <w:snapToGrid w:val="0"/>
      <w:spacing w:line="240" w:lineRule="auto"/>
      <w:rPr>
        <w:sz w:val="16"/>
      </w:rPr>
    </w:pPr>
    <w:r>
      <w:rPr>
        <w:i/>
        <w:sz w:val="16"/>
      </w:rPr>
      <w:t xml:space="preserve">Agriculture </w:t>
    </w:r>
    <w:r>
      <w:rPr>
        <w:b/>
        <w:sz w:val="16"/>
      </w:rPr>
      <w:t>2022</w:t>
    </w:r>
    <w:r w:rsidRPr="00D86EFA">
      <w:rPr>
        <w:sz w:val="16"/>
      </w:rPr>
      <w:t>,</w:t>
    </w:r>
    <w:r>
      <w:rPr>
        <w:i/>
        <w:sz w:val="16"/>
      </w:rPr>
      <w:t xml:space="preserve"> 12</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10</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14</w:t>
    </w:r>
    <w:r>
      <w:rPr>
        <w:sz w:val="16"/>
      </w:rPr>
      <w:fldChar w:fldCharType="end"/>
    </w:r>
  </w:p>
  <w:p w14:paraId="68C69DF3" w14:textId="77777777" w:rsidR="0062050F" w:rsidRPr="00BF5810" w:rsidRDefault="0062050F" w:rsidP="00F5785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62050F" w:rsidRPr="00A63B7B" w14:paraId="12967ED6" w14:textId="77777777" w:rsidTr="00EF3499">
      <w:trPr>
        <w:trHeight w:val="686"/>
      </w:trPr>
      <w:tc>
        <w:tcPr>
          <w:tcW w:w="3679" w:type="dxa"/>
          <w:shd w:val="clear" w:color="auto" w:fill="auto"/>
          <w:vAlign w:val="center"/>
        </w:tcPr>
        <w:p w14:paraId="425071C0" w14:textId="77777777" w:rsidR="0062050F" w:rsidRPr="00B34DFA" w:rsidRDefault="0062050F" w:rsidP="00A63B7B">
          <w:pPr>
            <w:pStyle w:val="Header"/>
            <w:pBdr>
              <w:bottom w:val="none" w:sz="0" w:space="0" w:color="auto"/>
            </w:pBdr>
            <w:jc w:val="left"/>
            <w:rPr>
              <w:rFonts w:eastAsia="DengXian"/>
              <w:b/>
              <w:bCs/>
            </w:rPr>
          </w:pPr>
          <w:r w:rsidRPr="00B34DFA">
            <w:rPr>
              <w:rFonts w:eastAsia="DengXian"/>
              <w:b/>
              <w:bCs/>
            </w:rPr>
            <w:drawing>
              <wp:inline distT="0" distB="0" distL="0" distR="0" wp14:anchorId="5232030E" wp14:editId="63AC01C2">
                <wp:extent cx="1635125" cy="429260"/>
                <wp:effectExtent l="0" t="0" r="0" b="0"/>
                <wp:docPr id="1" name="Picture 5" descr="C:\Users\home\AppData\Local\Temp\HZ$D.082.3277\agricultur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277\agriculture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5125" cy="429260"/>
                        </a:xfrm>
                        <a:prstGeom prst="rect">
                          <a:avLst/>
                        </a:prstGeom>
                        <a:noFill/>
                        <a:ln>
                          <a:noFill/>
                        </a:ln>
                      </pic:spPr>
                    </pic:pic>
                  </a:graphicData>
                </a:graphic>
              </wp:inline>
            </w:drawing>
          </w:r>
        </w:p>
      </w:tc>
      <w:tc>
        <w:tcPr>
          <w:tcW w:w="4535" w:type="dxa"/>
          <w:shd w:val="clear" w:color="auto" w:fill="auto"/>
          <w:vAlign w:val="center"/>
        </w:tcPr>
        <w:p w14:paraId="2328A15A" w14:textId="77777777" w:rsidR="0062050F" w:rsidRPr="00B34DFA" w:rsidRDefault="0062050F" w:rsidP="00A63B7B">
          <w:pPr>
            <w:pStyle w:val="Header"/>
            <w:pBdr>
              <w:bottom w:val="none" w:sz="0" w:space="0" w:color="auto"/>
            </w:pBdr>
            <w:rPr>
              <w:rFonts w:eastAsia="DengXian"/>
              <w:b/>
              <w:bCs/>
            </w:rPr>
          </w:pPr>
        </w:p>
      </w:tc>
      <w:tc>
        <w:tcPr>
          <w:tcW w:w="2273" w:type="dxa"/>
          <w:shd w:val="clear" w:color="auto" w:fill="auto"/>
          <w:vAlign w:val="center"/>
        </w:tcPr>
        <w:p w14:paraId="68C2C1ED" w14:textId="77777777" w:rsidR="0062050F" w:rsidRPr="00B34DFA" w:rsidRDefault="0062050F" w:rsidP="00EF3499">
          <w:pPr>
            <w:pStyle w:val="Header"/>
            <w:pBdr>
              <w:bottom w:val="none" w:sz="0" w:space="0" w:color="auto"/>
            </w:pBdr>
            <w:jc w:val="right"/>
            <w:rPr>
              <w:rFonts w:eastAsia="DengXian"/>
              <w:b/>
              <w:bCs/>
            </w:rPr>
          </w:pPr>
          <w:r>
            <w:rPr>
              <w:rFonts w:eastAsia="DengXian"/>
              <w:b/>
              <w:bCs/>
            </w:rPr>
            <w:drawing>
              <wp:inline distT="0" distB="0" distL="0" distR="0" wp14:anchorId="58CC48DD" wp14:editId="30143AE0">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328C9423" w14:textId="77777777" w:rsidR="0062050F" w:rsidRPr="00102CC3" w:rsidRDefault="0062050F" w:rsidP="00F5785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55662"/>
    <w:multiLevelType w:val="hybridMultilevel"/>
    <w:tmpl w:val="45EAAFBC"/>
    <w:lvl w:ilvl="0" w:tplc="BEE857C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5F6105"/>
    <w:multiLevelType w:val="hybridMultilevel"/>
    <w:tmpl w:val="7E201858"/>
    <w:lvl w:ilvl="0" w:tplc="7736F520">
      <w:start w:val="1"/>
      <w:numFmt w:val="decimal"/>
      <w:lvlRestart w:val="0"/>
      <w:pStyle w:val="MDPI71FootNotes"/>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F7E250A8"/>
    <w:lvl w:ilvl="0" w:tplc="E3CCA606">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21E2408"/>
    <w:multiLevelType w:val="hybridMultilevel"/>
    <w:tmpl w:val="814227B6"/>
    <w:lvl w:ilvl="0" w:tplc="80C0C4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44BF2710"/>
    <w:multiLevelType w:val="hybridMultilevel"/>
    <w:tmpl w:val="5E0EA472"/>
    <w:lvl w:ilvl="0" w:tplc="89E0C104">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672846D0"/>
    <w:multiLevelType w:val="hybridMultilevel"/>
    <w:tmpl w:val="EA34784C"/>
    <w:lvl w:ilvl="0" w:tplc="6C98A11A">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945C0A"/>
    <w:multiLevelType w:val="hybridMultilevel"/>
    <w:tmpl w:val="CAA469F6"/>
    <w:lvl w:ilvl="0" w:tplc="1B0617A0">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7"/>
  </w:num>
  <w:num w:numId="5">
    <w:abstractNumId w:val="11"/>
  </w:num>
  <w:num w:numId="6">
    <w:abstractNumId w:val="3"/>
  </w:num>
  <w:num w:numId="7">
    <w:abstractNumId w:val="11"/>
  </w:num>
  <w:num w:numId="8">
    <w:abstractNumId w:val="3"/>
  </w:num>
  <w:num w:numId="9">
    <w:abstractNumId w:val="11"/>
  </w:num>
  <w:num w:numId="10">
    <w:abstractNumId w:val="3"/>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11"/>
  </w:num>
  <w:num w:numId="14">
    <w:abstractNumId w:val="3"/>
  </w:num>
  <w:num w:numId="15">
    <w:abstractNumId w:val="2"/>
  </w:num>
  <w:num w:numId="16">
    <w:abstractNumId w:val="10"/>
  </w:num>
  <w:num w:numId="17">
    <w:abstractNumId w:val="2"/>
  </w:num>
  <w:num w:numId="18">
    <w:abstractNumId w:val="11"/>
  </w:num>
  <w:num w:numId="19">
    <w:abstractNumId w:val="3"/>
  </w:num>
  <w:num w:numId="20">
    <w:abstractNumId w:val="2"/>
  </w:num>
  <w:num w:numId="21">
    <w:abstractNumId w:val="12"/>
  </w:num>
  <w:num w:numId="22">
    <w:abstractNumId w:val="13"/>
  </w:num>
  <w:num w:numId="23">
    <w:abstractNumId w:val="9"/>
  </w:num>
  <w:num w:numId="24">
    <w:abstractNumId w:val="11"/>
  </w:num>
  <w:num w:numId="25">
    <w:abstractNumId w:val="3"/>
  </w:num>
  <w:num w:numId="26">
    <w:abstractNumId w:val="1"/>
  </w:num>
  <w:num w:numId="27">
    <w:abstractNumId w:val="2"/>
  </w:num>
  <w:num w:numId="28">
    <w:abstractNumId w:val="0"/>
  </w:num>
  <w:num w:numId="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09C"/>
    <w:rsid w:val="0000046E"/>
    <w:rsid w:val="00007DCD"/>
    <w:rsid w:val="000349E3"/>
    <w:rsid w:val="00053289"/>
    <w:rsid w:val="00053458"/>
    <w:rsid w:val="00060FE2"/>
    <w:rsid w:val="00063196"/>
    <w:rsid w:val="00073E0D"/>
    <w:rsid w:val="000835F5"/>
    <w:rsid w:val="000B0BAE"/>
    <w:rsid w:val="000B3993"/>
    <w:rsid w:val="000D06FA"/>
    <w:rsid w:val="000D37EA"/>
    <w:rsid w:val="000D719A"/>
    <w:rsid w:val="0010021D"/>
    <w:rsid w:val="00100303"/>
    <w:rsid w:val="00101281"/>
    <w:rsid w:val="00102CC3"/>
    <w:rsid w:val="0012585D"/>
    <w:rsid w:val="00132CDD"/>
    <w:rsid w:val="00143CA8"/>
    <w:rsid w:val="00152F66"/>
    <w:rsid w:val="00156516"/>
    <w:rsid w:val="0017231D"/>
    <w:rsid w:val="001A6582"/>
    <w:rsid w:val="001C1334"/>
    <w:rsid w:val="001D1CE8"/>
    <w:rsid w:val="001D299C"/>
    <w:rsid w:val="001E2AEB"/>
    <w:rsid w:val="001F5F27"/>
    <w:rsid w:val="001F68FF"/>
    <w:rsid w:val="0022315C"/>
    <w:rsid w:val="0023640D"/>
    <w:rsid w:val="0024058B"/>
    <w:rsid w:val="00246C54"/>
    <w:rsid w:val="0024722F"/>
    <w:rsid w:val="002609B6"/>
    <w:rsid w:val="00271103"/>
    <w:rsid w:val="00283C5A"/>
    <w:rsid w:val="00295C81"/>
    <w:rsid w:val="002E62CC"/>
    <w:rsid w:val="002E6E86"/>
    <w:rsid w:val="00305231"/>
    <w:rsid w:val="00320E7F"/>
    <w:rsid w:val="003228E1"/>
    <w:rsid w:val="00323E32"/>
    <w:rsid w:val="00326141"/>
    <w:rsid w:val="00333469"/>
    <w:rsid w:val="003706F6"/>
    <w:rsid w:val="0038174E"/>
    <w:rsid w:val="003A40D4"/>
    <w:rsid w:val="003A522B"/>
    <w:rsid w:val="003C3138"/>
    <w:rsid w:val="003D3A92"/>
    <w:rsid w:val="003E0FA5"/>
    <w:rsid w:val="003E673D"/>
    <w:rsid w:val="003E6EC3"/>
    <w:rsid w:val="003F257E"/>
    <w:rsid w:val="003F6411"/>
    <w:rsid w:val="00401D30"/>
    <w:rsid w:val="0040514C"/>
    <w:rsid w:val="00411163"/>
    <w:rsid w:val="004376DB"/>
    <w:rsid w:val="00456832"/>
    <w:rsid w:val="00464DE0"/>
    <w:rsid w:val="00470DE7"/>
    <w:rsid w:val="0047269E"/>
    <w:rsid w:val="004737E4"/>
    <w:rsid w:val="00484963"/>
    <w:rsid w:val="00487F34"/>
    <w:rsid w:val="004A41CA"/>
    <w:rsid w:val="004B5DF6"/>
    <w:rsid w:val="004C1BA1"/>
    <w:rsid w:val="004D6EAC"/>
    <w:rsid w:val="004E5368"/>
    <w:rsid w:val="004F42FE"/>
    <w:rsid w:val="004F5C4A"/>
    <w:rsid w:val="005006EA"/>
    <w:rsid w:val="005233B1"/>
    <w:rsid w:val="00527A66"/>
    <w:rsid w:val="005401ED"/>
    <w:rsid w:val="00542DBA"/>
    <w:rsid w:val="005512FD"/>
    <w:rsid w:val="00551F33"/>
    <w:rsid w:val="00557BC3"/>
    <w:rsid w:val="0058222A"/>
    <w:rsid w:val="005945B5"/>
    <w:rsid w:val="005975C6"/>
    <w:rsid w:val="005D180E"/>
    <w:rsid w:val="005D440D"/>
    <w:rsid w:val="005D6A7D"/>
    <w:rsid w:val="005E6F94"/>
    <w:rsid w:val="0062050F"/>
    <w:rsid w:val="00624C6F"/>
    <w:rsid w:val="00652498"/>
    <w:rsid w:val="00662FF4"/>
    <w:rsid w:val="00664EE6"/>
    <w:rsid w:val="00673BBB"/>
    <w:rsid w:val="00691ADE"/>
    <w:rsid w:val="00692393"/>
    <w:rsid w:val="00697C70"/>
    <w:rsid w:val="006D09FC"/>
    <w:rsid w:val="006D1E81"/>
    <w:rsid w:val="006F2A02"/>
    <w:rsid w:val="006F5EC2"/>
    <w:rsid w:val="0074723F"/>
    <w:rsid w:val="007507CA"/>
    <w:rsid w:val="00773C9A"/>
    <w:rsid w:val="0078203E"/>
    <w:rsid w:val="007855D4"/>
    <w:rsid w:val="0078777D"/>
    <w:rsid w:val="00793ABA"/>
    <w:rsid w:val="00794F30"/>
    <w:rsid w:val="0079522B"/>
    <w:rsid w:val="007A5842"/>
    <w:rsid w:val="007A731A"/>
    <w:rsid w:val="007B2DC6"/>
    <w:rsid w:val="007C62F5"/>
    <w:rsid w:val="007D3BB3"/>
    <w:rsid w:val="007D4869"/>
    <w:rsid w:val="007E7DE3"/>
    <w:rsid w:val="00811E6C"/>
    <w:rsid w:val="008440BA"/>
    <w:rsid w:val="0086354E"/>
    <w:rsid w:val="008638D8"/>
    <w:rsid w:val="008669A0"/>
    <w:rsid w:val="00873988"/>
    <w:rsid w:val="008A7503"/>
    <w:rsid w:val="008E395D"/>
    <w:rsid w:val="008E4FA8"/>
    <w:rsid w:val="0090124E"/>
    <w:rsid w:val="00905DD5"/>
    <w:rsid w:val="00907339"/>
    <w:rsid w:val="00907DDE"/>
    <w:rsid w:val="00910BED"/>
    <w:rsid w:val="00911499"/>
    <w:rsid w:val="009152E1"/>
    <w:rsid w:val="009236B0"/>
    <w:rsid w:val="009241C5"/>
    <w:rsid w:val="00934880"/>
    <w:rsid w:val="00947113"/>
    <w:rsid w:val="009477CB"/>
    <w:rsid w:val="009513BE"/>
    <w:rsid w:val="00971893"/>
    <w:rsid w:val="00972D6F"/>
    <w:rsid w:val="00974B22"/>
    <w:rsid w:val="00976DAB"/>
    <w:rsid w:val="009821CB"/>
    <w:rsid w:val="00983B89"/>
    <w:rsid w:val="00985122"/>
    <w:rsid w:val="009863AE"/>
    <w:rsid w:val="00993221"/>
    <w:rsid w:val="009A1F65"/>
    <w:rsid w:val="009A70F8"/>
    <w:rsid w:val="009C776C"/>
    <w:rsid w:val="009D5204"/>
    <w:rsid w:val="009D6FE5"/>
    <w:rsid w:val="009F70E6"/>
    <w:rsid w:val="00A0111C"/>
    <w:rsid w:val="00A14C15"/>
    <w:rsid w:val="00A158E1"/>
    <w:rsid w:val="00A219C6"/>
    <w:rsid w:val="00A4096B"/>
    <w:rsid w:val="00A54946"/>
    <w:rsid w:val="00A63B7B"/>
    <w:rsid w:val="00A74D62"/>
    <w:rsid w:val="00A93BF1"/>
    <w:rsid w:val="00AA49B9"/>
    <w:rsid w:val="00AC167D"/>
    <w:rsid w:val="00AE6675"/>
    <w:rsid w:val="00AE7DBF"/>
    <w:rsid w:val="00B003F4"/>
    <w:rsid w:val="00B026ED"/>
    <w:rsid w:val="00B1356D"/>
    <w:rsid w:val="00B2185E"/>
    <w:rsid w:val="00B34DFA"/>
    <w:rsid w:val="00B41C22"/>
    <w:rsid w:val="00B662E6"/>
    <w:rsid w:val="00B81F14"/>
    <w:rsid w:val="00BC2345"/>
    <w:rsid w:val="00BD5136"/>
    <w:rsid w:val="00BF4D22"/>
    <w:rsid w:val="00C03DA7"/>
    <w:rsid w:val="00C14174"/>
    <w:rsid w:val="00C15120"/>
    <w:rsid w:val="00C32CDD"/>
    <w:rsid w:val="00C34B08"/>
    <w:rsid w:val="00C402B3"/>
    <w:rsid w:val="00C46F42"/>
    <w:rsid w:val="00C63C9E"/>
    <w:rsid w:val="00C87799"/>
    <w:rsid w:val="00C91FB1"/>
    <w:rsid w:val="00C96594"/>
    <w:rsid w:val="00C97789"/>
    <w:rsid w:val="00CA6B7A"/>
    <w:rsid w:val="00CB4D98"/>
    <w:rsid w:val="00CD0848"/>
    <w:rsid w:val="00CE66A8"/>
    <w:rsid w:val="00CF18AB"/>
    <w:rsid w:val="00D03C06"/>
    <w:rsid w:val="00D15C70"/>
    <w:rsid w:val="00D20A58"/>
    <w:rsid w:val="00D24A43"/>
    <w:rsid w:val="00D257E4"/>
    <w:rsid w:val="00D504E6"/>
    <w:rsid w:val="00D722D5"/>
    <w:rsid w:val="00D80975"/>
    <w:rsid w:val="00D848A6"/>
    <w:rsid w:val="00D86EFA"/>
    <w:rsid w:val="00D920DC"/>
    <w:rsid w:val="00D92EB6"/>
    <w:rsid w:val="00DA6D6D"/>
    <w:rsid w:val="00DB309C"/>
    <w:rsid w:val="00DC4C34"/>
    <w:rsid w:val="00DE119A"/>
    <w:rsid w:val="00DF3D58"/>
    <w:rsid w:val="00DF69EC"/>
    <w:rsid w:val="00E000E3"/>
    <w:rsid w:val="00E165B8"/>
    <w:rsid w:val="00E17DC4"/>
    <w:rsid w:val="00E60C81"/>
    <w:rsid w:val="00E704F8"/>
    <w:rsid w:val="00E7124D"/>
    <w:rsid w:val="00E97AD9"/>
    <w:rsid w:val="00EA515B"/>
    <w:rsid w:val="00EB0A96"/>
    <w:rsid w:val="00EB0C38"/>
    <w:rsid w:val="00ED0606"/>
    <w:rsid w:val="00EF3499"/>
    <w:rsid w:val="00EF5208"/>
    <w:rsid w:val="00F212BB"/>
    <w:rsid w:val="00F43D54"/>
    <w:rsid w:val="00F5785B"/>
    <w:rsid w:val="00F60D39"/>
    <w:rsid w:val="00F655F2"/>
    <w:rsid w:val="00F67A40"/>
    <w:rsid w:val="00F700CD"/>
    <w:rsid w:val="00F77A25"/>
    <w:rsid w:val="00F81120"/>
    <w:rsid w:val="00F83FE8"/>
    <w:rsid w:val="00F95B75"/>
    <w:rsid w:val="00FA4AA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236F21"/>
  <w15:chartTrackingRefBased/>
  <w15:docId w15:val="{4117A9CE-A0D2-4CB6-9173-1AF00E7DF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5C6"/>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9C776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9C776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9C776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9C776C"/>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9C776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9C776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9C776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9C776C"/>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5975C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975C6"/>
    <w:rPr>
      <w:rFonts w:ascii="Palatino Linotype" w:hAnsi="Palatino Linotype"/>
      <w:noProof/>
      <w:color w:val="000000"/>
      <w:szCs w:val="18"/>
    </w:rPr>
  </w:style>
  <w:style w:type="paragraph" w:styleId="Header">
    <w:name w:val="header"/>
    <w:basedOn w:val="Normal"/>
    <w:link w:val="HeaderChar"/>
    <w:uiPriority w:val="99"/>
    <w:rsid w:val="005975C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975C6"/>
    <w:rPr>
      <w:rFonts w:ascii="Palatino Linotype" w:hAnsi="Palatino Linotype"/>
      <w:noProof/>
      <w:color w:val="000000"/>
      <w:szCs w:val="18"/>
    </w:rPr>
  </w:style>
  <w:style w:type="paragraph" w:customStyle="1" w:styleId="MDPIheaderjournallogo">
    <w:name w:val="MDPI_header_journal_logo"/>
    <w:qFormat/>
    <w:rsid w:val="009C776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C776C"/>
    <w:pPr>
      <w:ind w:firstLine="0"/>
    </w:pPr>
  </w:style>
  <w:style w:type="paragraph" w:customStyle="1" w:styleId="MDPI31text">
    <w:name w:val="MDPI_3.1_text"/>
    <w:link w:val="MDPI31textChar"/>
    <w:qFormat/>
    <w:rsid w:val="009C776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character" w:customStyle="1" w:styleId="MDPI31textChar">
    <w:name w:val="MDPI_3.1_text Char"/>
    <w:basedOn w:val="DefaultParagraphFont"/>
    <w:link w:val="MDPI31text"/>
    <w:rsid w:val="00DB309C"/>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9C776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9C776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9C776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9C776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9C776C"/>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9C776C"/>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9C776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9C776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9C776C"/>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9C776C"/>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9C776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9C776C"/>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9C776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9C776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9C776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9C776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9C776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9C776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C776C"/>
    <w:pPr>
      <w:numPr>
        <w:numId w:val="27"/>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975C6"/>
    <w:rPr>
      <w:rFonts w:cs="Tahoma"/>
      <w:szCs w:val="18"/>
    </w:rPr>
  </w:style>
  <w:style w:type="character" w:customStyle="1" w:styleId="BalloonTextChar">
    <w:name w:val="Balloon Text Char"/>
    <w:link w:val="BalloonText"/>
    <w:uiPriority w:val="99"/>
    <w:rsid w:val="005975C6"/>
    <w:rPr>
      <w:rFonts w:ascii="Palatino Linotype" w:hAnsi="Palatino Linotype" w:cs="Tahoma"/>
      <w:noProof/>
      <w:color w:val="000000"/>
      <w:szCs w:val="18"/>
    </w:rPr>
  </w:style>
  <w:style w:type="character" w:styleId="LineNumber">
    <w:name w:val="line number"/>
    <w:uiPriority w:val="99"/>
    <w:rsid w:val="0012585D"/>
    <w:rPr>
      <w:rFonts w:ascii="Palatino Linotype" w:hAnsi="Palatino Linotype"/>
      <w:sz w:val="16"/>
    </w:rPr>
  </w:style>
  <w:style w:type="table" w:customStyle="1" w:styleId="MDPI41threelinetable">
    <w:name w:val="MDPI_4.1_three_line_table"/>
    <w:basedOn w:val="TableNormal"/>
    <w:uiPriority w:val="99"/>
    <w:rsid w:val="009C776C"/>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975C6"/>
    <w:rPr>
      <w:color w:val="0000FF"/>
      <w:u w:val="single"/>
    </w:rPr>
  </w:style>
  <w:style w:type="character" w:customStyle="1" w:styleId="UnresolvedMention1">
    <w:name w:val="Unresolved Mention1"/>
    <w:uiPriority w:val="99"/>
    <w:semiHidden/>
    <w:unhideWhenUsed/>
    <w:rsid w:val="00CA6B7A"/>
    <w:rPr>
      <w:color w:val="605E5C"/>
      <w:shd w:val="clear" w:color="auto" w:fill="E1DFDD"/>
    </w:rPr>
  </w:style>
  <w:style w:type="table" w:styleId="TableGrid">
    <w:name w:val="Table Grid"/>
    <w:basedOn w:val="TableNormal"/>
    <w:uiPriority w:val="59"/>
    <w:rsid w:val="005975C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D86EF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9C776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9C776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9C776C"/>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9C776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9C776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9C776C"/>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9C776C"/>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9C776C"/>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9C776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9C776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9C776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9C776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9C776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9C776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9C776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9C776C"/>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9C776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9C776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975C6"/>
  </w:style>
  <w:style w:type="paragraph" w:styleId="Bibliography">
    <w:name w:val="Bibliography"/>
    <w:basedOn w:val="Normal"/>
    <w:next w:val="Normal"/>
    <w:uiPriority w:val="37"/>
    <w:semiHidden/>
    <w:unhideWhenUsed/>
    <w:rsid w:val="005975C6"/>
  </w:style>
  <w:style w:type="paragraph" w:styleId="BodyText">
    <w:name w:val="Body Text"/>
    <w:link w:val="BodyTextChar"/>
    <w:rsid w:val="005975C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975C6"/>
    <w:rPr>
      <w:rFonts w:ascii="Palatino Linotype" w:hAnsi="Palatino Linotype"/>
      <w:color w:val="000000"/>
      <w:sz w:val="24"/>
      <w:lang w:eastAsia="de-DE"/>
    </w:rPr>
  </w:style>
  <w:style w:type="character" w:styleId="CommentReference">
    <w:name w:val="annotation reference"/>
    <w:rsid w:val="005975C6"/>
    <w:rPr>
      <w:sz w:val="21"/>
      <w:szCs w:val="21"/>
    </w:rPr>
  </w:style>
  <w:style w:type="paragraph" w:styleId="CommentText">
    <w:name w:val="annotation text"/>
    <w:basedOn w:val="Normal"/>
    <w:link w:val="CommentTextChar"/>
    <w:rsid w:val="005975C6"/>
  </w:style>
  <w:style w:type="character" w:customStyle="1" w:styleId="CommentTextChar">
    <w:name w:val="Comment Text Char"/>
    <w:link w:val="CommentText"/>
    <w:rsid w:val="005975C6"/>
    <w:rPr>
      <w:rFonts w:ascii="Palatino Linotype" w:hAnsi="Palatino Linotype"/>
      <w:noProof/>
      <w:color w:val="000000"/>
    </w:rPr>
  </w:style>
  <w:style w:type="paragraph" w:styleId="CommentSubject">
    <w:name w:val="annotation subject"/>
    <w:basedOn w:val="CommentText"/>
    <w:next w:val="CommentText"/>
    <w:link w:val="CommentSubjectChar"/>
    <w:rsid w:val="005975C6"/>
    <w:rPr>
      <w:b/>
      <w:bCs/>
    </w:rPr>
  </w:style>
  <w:style w:type="character" w:customStyle="1" w:styleId="CommentSubjectChar">
    <w:name w:val="Comment Subject Char"/>
    <w:link w:val="CommentSubject"/>
    <w:rsid w:val="005975C6"/>
    <w:rPr>
      <w:rFonts w:ascii="Palatino Linotype" w:hAnsi="Palatino Linotype"/>
      <w:b/>
      <w:bCs/>
      <w:noProof/>
      <w:color w:val="000000"/>
    </w:rPr>
  </w:style>
  <w:style w:type="character" w:styleId="EndnoteReference">
    <w:name w:val="endnote reference"/>
    <w:rsid w:val="005975C6"/>
    <w:rPr>
      <w:vertAlign w:val="superscript"/>
    </w:rPr>
  </w:style>
  <w:style w:type="paragraph" w:styleId="EndnoteText">
    <w:name w:val="endnote text"/>
    <w:basedOn w:val="Normal"/>
    <w:link w:val="EndnoteTextChar"/>
    <w:semiHidden/>
    <w:unhideWhenUsed/>
    <w:rsid w:val="005975C6"/>
    <w:pPr>
      <w:spacing w:line="240" w:lineRule="auto"/>
    </w:pPr>
  </w:style>
  <w:style w:type="character" w:customStyle="1" w:styleId="EndnoteTextChar">
    <w:name w:val="Endnote Text Char"/>
    <w:link w:val="EndnoteText"/>
    <w:semiHidden/>
    <w:rsid w:val="005975C6"/>
    <w:rPr>
      <w:rFonts w:ascii="Palatino Linotype" w:hAnsi="Palatino Linotype"/>
      <w:noProof/>
      <w:color w:val="000000"/>
    </w:rPr>
  </w:style>
  <w:style w:type="character" w:styleId="FollowedHyperlink">
    <w:name w:val="FollowedHyperlink"/>
    <w:rsid w:val="005975C6"/>
    <w:rPr>
      <w:color w:val="954F72"/>
      <w:u w:val="single"/>
    </w:rPr>
  </w:style>
  <w:style w:type="paragraph" w:styleId="FootnoteText">
    <w:name w:val="footnote text"/>
    <w:basedOn w:val="Normal"/>
    <w:link w:val="FootnoteTextChar"/>
    <w:semiHidden/>
    <w:unhideWhenUsed/>
    <w:rsid w:val="005975C6"/>
    <w:pPr>
      <w:spacing w:line="240" w:lineRule="auto"/>
    </w:pPr>
  </w:style>
  <w:style w:type="character" w:customStyle="1" w:styleId="FootnoteTextChar">
    <w:name w:val="Footnote Text Char"/>
    <w:link w:val="FootnoteText"/>
    <w:semiHidden/>
    <w:rsid w:val="005975C6"/>
    <w:rPr>
      <w:rFonts w:ascii="Palatino Linotype" w:hAnsi="Palatino Linotype"/>
      <w:noProof/>
      <w:color w:val="000000"/>
    </w:rPr>
  </w:style>
  <w:style w:type="paragraph" w:styleId="NormalWeb">
    <w:name w:val="Normal (Web)"/>
    <w:basedOn w:val="Normal"/>
    <w:uiPriority w:val="99"/>
    <w:rsid w:val="005975C6"/>
    <w:rPr>
      <w:szCs w:val="24"/>
    </w:rPr>
  </w:style>
  <w:style w:type="paragraph" w:customStyle="1" w:styleId="MsoFootnoteText0">
    <w:name w:val="MsoFootnoteText"/>
    <w:basedOn w:val="NormalWeb"/>
    <w:qFormat/>
    <w:rsid w:val="005975C6"/>
    <w:rPr>
      <w:rFonts w:ascii="Times New Roman" w:hAnsi="Times New Roman"/>
    </w:rPr>
  </w:style>
  <w:style w:type="character" w:styleId="PageNumber">
    <w:name w:val="page number"/>
    <w:rsid w:val="005975C6"/>
  </w:style>
  <w:style w:type="character" w:styleId="PlaceholderText">
    <w:name w:val="Placeholder Text"/>
    <w:uiPriority w:val="99"/>
    <w:semiHidden/>
    <w:rsid w:val="005975C6"/>
    <w:rPr>
      <w:color w:val="808080"/>
    </w:rPr>
  </w:style>
  <w:style w:type="paragraph" w:customStyle="1" w:styleId="MDPI71FootNotes">
    <w:name w:val="MDPI_7.1_FootNotes"/>
    <w:qFormat/>
    <w:rsid w:val="009C776C"/>
    <w:pPr>
      <w:numPr>
        <w:numId w:val="26"/>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DB309C"/>
    <w:pPr>
      <w:jc w:val="center"/>
    </w:pPr>
    <w:rPr>
      <w:rFonts w:eastAsia="Times New Roman"/>
      <w:sz w:val="18"/>
      <w:szCs w:val="22"/>
      <w:lang w:val="en-GB" w:eastAsia="de-DE" w:bidi="en-US"/>
    </w:rPr>
  </w:style>
  <w:style w:type="character" w:customStyle="1" w:styleId="EndNoteBibliographyTitleChar">
    <w:name w:val="EndNote Bibliography Title Char"/>
    <w:basedOn w:val="MDPI31textChar"/>
    <w:link w:val="EndNoteBibliographyTitle"/>
    <w:rsid w:val="00DB309C"/>
    <w:rPr>
      <w:rFonts w:ascii="Palatino Linotype" w:eastAsia="Times New Roman" w:hAnsi="Palatino Linotype"/>
      <w:noProof/>
      <w:snapToGrid/>
      <w:color w:val="000000"/>
      <w:sz w:val="18"/>
      <w:szCs w:val="22"/>
      <w:lang w:val="en-GB" w:eastAsia="de-DE" w:bidi="en-US"/>
    </w:rPr>
  </w:style>
  <w:style w:type="paragraph" w:customStyle="1" w:styleId="EndNoteBibliography">
    <w:name w:val="EndNote Bibliography"/>
    <w:basedOn w:val="Normal"/>
    <w:link w:val="EndNoteBibliographyChar"/>
    <w:rsid w:val="00DB309C"/>
    <w:pPr>
      <w:spacing w:line="240" w:lineRule="atLeast"/>
    </w:pPr>
    <w:rPr>
      <w:rFonts w:eastAsia="Times New Roman"/>
      <w:sz w:val="18"/>
      <w:szCs w:val="22"/>
      <w:lang w:val="en-GB" w:eastAsia="de-DE" w:bidi="en-US"/>
    </w:rPr>
  </w:style>
  <w:style w:type="character" w:customStyle="1" w:styleId="EndNoteBibliographyChar">
    <w:name w:val="EndNote Bibliography Char"/>
    <w:basedOn w:val="MDPI31textChar"/>
    <w:link w:val="EndNoteBibliography"/>
    <w:rsid w:val="00DB309C"/>
    <w:rPr>
      <w:rFonts w:ascii="Palatino Linotype" w:eastAsia="Times New Roman" w:hAnsi="Palatino Linotype"/>
      <w:noProof/>
      <w:snapToGrid/>
      <w:color w:val="000000"/>
      <w:sz w:val="18"/>
      <w:szCs w:val="22"/>
      <w:lang w:val="en-GB" w:eastAsia="de-DE" w:bidi="en-US"/>
    </w:rPr>
  </w:style>
  <w:style w:type="paragraph" w:styleId="NoSpacing">
    <w:name w:val="No Spacing"/>
    <w:uiPriority w:val="1"/>
    <w:qFormat/>
    <w:rsid w:val="00DB309C"/>
    <w:pPr>
      <w:widowControl w:val="0"/>
      <w:jc w:val="both"/>
    </w:pPr>
    <w:rPr>
      <w:rFonts w:ascii="Times New Roman" w:eastAsia="Times New Roman" w:hAnsi="Times New Roman"/>
      <w:kern w:val="2"/>
      <w:sz w:val="24"/>
      <w:szCs w:val="24"/>
    </w:rPr>
  </w:style>
  <w:style w:type="character" w:styleId="UnresolvedMention">
    <w:name w:val="Unresolved Mention"/>
    <w:basedOn w:val="DefaultParagraphFont"/>
    <w:uiPriority w:val="99"/>
    <w:semiHidden/>
    <w:unhideWhenUsed/>
    <w:rsid w:val="00C46F42"/>
    <w:rPr>
      <w:color w:val="605E5C"/>
      <w:shd w:val="clear" w:color="auto" w:fill="E1DFDD"/>
    </w:rPr>
  </w:style>
  <w:style w:type="paragraph" w:styleId="Revision">
    <w:name w:val="Revision"/>
    <w:hidden/>
    <w:uiPriority w:val="99"/>
    <w:semiHidden/>
    <w:rsid w:val="00C96594"/>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ti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ukesm.ac.uk/cmip6/variant-id/" TargetMode="External"/><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etoffice.gov.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tif"/><Relationship Id="rId23" Type="http://schemas.openxmlformats.org/officeDocument/2006/relationships/fontTable" Target="fontTable.xml"/><Relationship Id="rId10" Type="http://schemas.openxmlformats.org/officeDocument/2006/relationships/hyperlink" Target="http://data.cma.cn"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3.tiff"/><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agriculture-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mustard\nwhomestd\My%20Documents\AAPapers\__sumbitted\Agriculture%20-%20MDPI\revision\Figure%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625567085571256E-2"/>
          <c:y val="2.615750224126916E-2"/>
          <c:w val="0.81776020754028267"/>
          <c:h val="0.77672453468167357"/>
        </c:manualLayout>
      </c:layout>
      <c:barChart>
        <c:barDir val="col"/>
        <c:grouping val="clustered"/>
        <c:varyColors val="0"/>
        <c:ser>
          <c:idx val="2"/>
          <c:order val="2"/>
          <c:tx>
            <c:strRef>
              <c:f>Sheet1!$E$1</c:f>
              <c:strCache>
                <c:ptCount val="1"/>
                <c:pt idx="0">
                  <c:v>Precipitation</c:v>
                </c:pt>
              </c:strCache>
            </c:strRef>
          </c:tx>
          <c:spPr>
            <a:solidFill>
              <a:schemeClr val="tx1"/>
            </a:solidFill>
            <a:ln w="6350">
              <a:noFill/>
            </a:ln>
            <a:effectLst/>
          </c:spPr>
          <c:invertIfNegative val="0"/>
          <c:cat>
            <c:strRef>
              <c:f>Sheet1!$B$2:$B$241</c:f>
              <c:strCache>
                <c:ptCount val="240"/>
                <c:pt idx="0">
                  <c:v>1985-01</c:v>
                </c:pt>
                <c:pt idx="1">
                  <c:v>1985-02</c:v>
                </c:pt>
                <c:pt idx="2">
                  <c:v>1985-03</c:v>
                </c:pt>
                <c:pt idx="3">
                  <c:v>1985-04</c:v>
                </c:pt>
                <c:pt idx="4">
                  <c:v>1985-05</c:v>
                </c:pt>
                <c:pt idx="5">
                  <c:v>1985-06</c:v>
                </c:pt>
                <c:pt idx="6">
                  <c:v>1985-07</c:v>
                </c:pt>
                <c:pt idx="7">
                  <c:v>1985-08</c:v>
                </c:pt>
                <c:pt idx="8">
                  <c:v>1985-09</c:v>
                </c:pt>
                <c:pt idx="9">
                  <c:v>1985-10</c:v>
                </c:pt>
                <c:pt idx="10">
                  <c:v>1985-11</c:v>
                </c:pt>
                <c:pt idx="11">
                  <c:v>1985-12</c:v>
                </c:pt>
                <c:pt idx="12">
                  <c:v>1986-01</c:v>
                </c:pt>
                <c:pt idx="13">
                  <c:v>1986-02</c:v>
                </c:pt>
                <c:pt idx="14">
                  <c:v>1986-03</c:v>
                </c:pt>
                <c:pt idx="15">
                  <c:v>1986-04</c:v>
                </c:pt>
                <c:pt idx="16">
                  <c:v>1986-05</c:v>
                </c:pt>
                <c:pt idx="17">
                  <c:v>1986-06</c:v>
                </c:pt>
                <c:pt idx="18">
                  <c:v>1986-07</c:v>
                </c:pt>
                <c:pt idx="19">
                  <c:v>1986-08</c:v>
                </c:pt>
                <c:pt idx="20">
                  <c:v>1986-09</c:v>
                </c:pt>
                <c:pt idx="21">
                  <c:v>1986-10</c:v>
                </c:pt>
                <c:pt idx="22">
                  <c:v>1986-11</c:v>
                </c:pt>
                <c:pt idx="23">
                  <c:v>1986-12</c:v>
                </c:pt>
                <c:pt idx="24">
                  <c:v>1987-01</c:v>
                </c:pt>
                <c:pt idx="25">
                  <c:v>1987-02</c:v>
                </c:pt>
                <c:pt idx="26">
                  <c:v>1987-03</c:v>
                </c:pt>
                <c:pt idx="27">
                  <c:v>1987-04</c:v>
                </c:pt>
                <c:pt idx="28">
                  <c:v>1987-05</c:v>
                </c:pt>
                <c:pt idx="29">
                  <c:v>1987-06</c:v>
                </c:pt>
                <c:pt idx="30">
                  <c:v>1987-07</c:v>
                </c:pt>
                <c:pt idx="31">
                  <c:v>1987-08</c:v>
                </c:pt>
                <c:pt idx="32">
                  <c:v>1987-09</c:v>
                </c:pt>
                <c:pt idx="33">
                  <c:v>1987-10</c:v>
                </c:pt>
                <c:pt idx="34">
                  <c:v>1987-11</c:v>
                </c:pt>
                <c:pt idx="35">
                  <c:v>1987-12</c:v>
                </c:pt>
                <c:pt idx="36">
                  <c:v>1988-01</c:v>
                </c:pt>
                <c:pt idx="37">
                  <c:v>1988-02</c:v>
                </c:pt>
                <c:pt idx="38">
                  <c:v>1988-03</c:v>
                </c:pt>
                <c:pt idx="39">
                  <c:v>1988-04</c:v>
                </c:pt>
                <c:pt idx="40">
                  <c:v>1988-05</c:v>
                </c:pt>
                <c:pt idx="41">
                  <c:v>1988-06</c:v>
                </c:pt>
                <c:pt idx="42">
                  <c:v>1988-07</c:v>
                </c:pt>
                <c:pt idx="43">
                  <c:v>1988-08</c:v>
                </c:pt>
                <c:pt idx="44">
                  <c:v>1988-09</c:v>
                </c:pt>
                <c:pt idx="45">
                  <c:v>1988-10</c:v>
                </c:pt>
                <c:pt idx="46">
                  <c:v>1988-11</c:v>
                </c:pt>
                <c:pt idx="47">
                  <c:v>1988-12</c:v>
                </c:pt>
                <c:pt idx="48">
                  <c:v>1989-01</c:v>
                </c:pt>
                <c:pt idx="49">
                  <c:v>1989-02</c:v>
                </c:pt>
                <c:pt idx="50">
                  <c:v>1989-03</c:v>
                </c:pt>
                <c:pt idx="51">
                  <c:v>1989-04</c:v>
                </c:pt>
                <c:pt idx="52">
                  <c:v>1989-05</c:v>
                </c:pt>
                <c:pt idx="53">
                  <c:v>1989-06</c:v>
                </c:pt>
                <c:pt idx="54">
                  <c:v>1989-07</c:v>
                </c:pt>
                <c:pt idx="55">
                  <c:v>1989-08</c:v>
                </c:pt>
                <c:pt idx="56">
                  <c:v>1989-09</c:v>
                </c:pt>
                <c:pt idx="57">
                  <c:v>1989-10</c:v>
                </c:pt>
                <c:pt idx="58">
                  <c:v>1989-11</c:v>
                </c:pt>
                <c:pt idx="59">
                  <c:v>1989-12</c:v>
                </c:pt>
                <c:pt idx="60">
                  <c:v>1990-01</c:v>
                </c:pt>
                <c:pt idx="61">
                  <c:v>1990-02</c:v>
                </c:pt>
                <c:pt idx="62">
                  <c:v>1990-03</c:v>
                </c:pt>
                <c:pt idx="63">
                  <c:v>1990-04</c:v>
                </c:pt>
                <c:pt idx="64">
                  <c:v>1990-05</c:v>
                </c:pt>
                <c:pt idx="65">
                  <c:v>1990-06</c:v>
                </c:pt>
                <c:pt idx="66">
                  <c:v>1990-07</c:v>
                </c:pt>
                <c:pt idx="67">
                  <c:v>1990-08</c:v>
                </c:pt>
                <c:pt idx="68">
                  <c:v>1990-09</c:v>
                </c:pt>
                <c:pt idx="69">
                  <c:v>1990-10</c:v>
                </c:pt>
                <c:pt idx="70">
                  <c:v>1990-11</c:v>
                </c:pt>
                <c:pt idx="71">
                  <c:v>1990-12</c:v>
                </c:pt>
                <c:pt idx="72">
                  <c:v>1991-01</c:v>
                </c:pt>
                <c:pt idx="73">
                  <c:v>1991-02</c:v>
                </c:pt>
                <c:pt idx="74">
                  <c:v>1991-03</c:v>
                </c:pt>
                <c:pt idx="75">
                  <c:v>1991-04</c:v>
                </c:pt>
                <c:pt idx="76">
                  <c:v>1991-05</c:v>
                </c:pt>
                <c:pt idx="77">
                  <c:v>1991-06</c:v>
                </c:pt>
                <c:pt idx="78">
                  <c:v>1991-07</c:v>
                </c:pt>
                <c:pt idx="79">
                  <c:v>1991-08</c:v>
                </c:pt>
                <c:pt idx="80">
                  <c:v>1991-09</c:v>
                </c:pt>
                <c:pt idx="81">
                  <c:v>1991-10</c:v>
                </c:pt>
                <c:pt idx="82">
                  <c:v>1991-11</c:v>
                </c:pt>
                <c:pt idx="83">
                  <c:v>1991-12</c:v>
                </c:pt>
                <c:pt idx="84">
                  <c:v>1992-01</c:v>
                </c:pt>
                <c:pt idx="85">
                  <c:v>1992-02</c:v>
                </c:pt>
                <c:pt idx="86">
                  <c:v>1992-03</c:v>
                </c:pt>
                <c:pt idx="87">
                  <c:v>1992-04</c:v>
                </c:pt>
                <c:pt idx="88">
                  <c:v>1992-05</c:v>
                </c:pt>
                <c:pt idx="89">
                  <c:v>1992-06</c:v>
                </c:pt>
                <c:pt idx="90">
                  <c:v>1992-07</c:v>
                </c:pt>
                <c:pt idx="91">
                  <c:v>1992-08</c:v>
                </c:pt>
                <c:pt idx="92">
                  <c:v>1992-09</c:v>
                </c:pt>
                <c:pt idx="93">
                  <c:v>1992-10</c:v>
                </c:pt>
                <c:pt idx="94">
                  <c:v>1992-11</c:v>
                </c:pt>
                <c:pt idx="95">
                  <c:v>1992-12</c:v>
                </c:pt>
                <c:pt idx="96">
                  <c:v>1993-01</c:v>
                </c:pt>
                <c:pt idx="97">
                  <c:v>1993-02</c:v>
                </c:pt>
                <c:pt idx="98">
                  <c:v>1993-03</c:v>
                </c:pt>
                <c:pt idx="99">
                  <c:v>1993-04</c:v>
                </c:pt>
                <c:pt idx="100">
                  <c:v>1993-05</c:v>
                </c:pt>
                <c:pt idx="101">
                  <c:v>1993-06</c:v>
                </c:pt>
                <c:pt idx="102">
                  <c:v>1993-07</c:v>
                </c:pt>
                <c:pt idx="103">
                  <c:v>1993-08</c:v>
                </c:pt>
                <c:pt idx="104">
                  <c:v>1993-09</c:v>
                </c:pt>
                <c:pt idx="105">
                  <c:v>1993-10</c:v>
                </c:pt>
                <c:pt idx="106">
                  <c:v>1993-11</c:v>
                </c:pt>
                <c:pt idx="107">
                  <c:v>1993-12</c:v>
                </c:pt>
                <c:pt idx="108">
                  <c:v>1994-01</c:v>
                </c:pt>
                <c:pt idx="109">
                  <c:v>1994-02</c:v>
                </c:pt>
                <c:pt idx="110">
                  <c:v>1994-03</c:v>
                </c:pt>
                <c:pt idx="111">
                  <c:v>1994-04</c:v>
                </c:pt>
                <c:pt idx="112">
                  <c:v>1994-05</c:v>
                </c:pt>
                <c:pt idx="113">
                  <c:v>1994-06</c:v>
                </c:pt>
                <c:pt idx="114">
                  <c:v>1994-07</c:v>
                </c:pt>
                <c:pt idx="115">
                  <c:v>1994-08</c:v>
                </c:pt>
                <c:pt idx="116">
                  <c:v>1994-09</c:v>
                </c:pt>
                <c:pt idx="117">
                  <c:v>1994-10</c:v>
                </c:pt>
                <c:pt idx="118">
                  <c:v>1994-11</c:v>
                </c:pt>
                <c:pt idx="119">
                  <c:v>1994-12</c:v>
                </c:pt>
                <c:pt idx="120">
                  <c:v>1995-01</c:v>
                </c:pt>
                <c:pt idx="121">
                  <c:v>1995-02</c:v>
                </c:pt>
                <c:pt idx="122">
                  <c:v>1995-03</c:v>
                </c:pt>
                <c:pt idx="123">
                  <c:v>1995-04</c:v>
                </c:pt>
                <c:pt idx="124">
                  <c:v>1995-05</c:v>
                </c:pt>
                <c:pt idx="125">
                  <c:v>1995-06</c:v>
                </c:pt>
                <c:pt idx="126">
                  <c:v>1995-07</c:v>
                </c:pt>
                <c:pt idx="127">
                  <c:v>1995-08</c:v>
                </c:pt>
                <c:pt idx="128">
                  <c:v>1995-09</c:v>
                </c:pt>
                <c:pt idx="129">
                  <c:v>1995-10</c:v>
                </c:pt>
                <c:pt idx="130">
                  <c:v>1995-11</c:v>
                </c:pt>
                <c:pt idx="131">
                  <c:v>1995-12</c:v>
                </c:pt>
                <c:pt idx="132">
                  <c:v>1996-01</c:v>
                </c:pt>
                <c:pt idx="133">
                  <c:v>1996-02</c:v>
                </c:pt>
                <c:pt idx="134">
                  <c:v>1996-03</c:v>
                </c:pt>
                <c:pt idx="135">
                  <c:v>1996-04</c:v>
                </c:pt>
                <c:pt idx="136">
                  <c:v>1996-05</c:v>
                </c:pt>
                <c:pt idx="137">
                  <c:v>1996-06</c:v>
                </c:pt>
                <c:pt idx="138">
                  <c:v>1996-07</c:v>
                </c:pt>
                <c:pt idx="139">
                  <c:v>1996-08</c:v>
                </c:pt>
                <c:pt idx="140">
                  <c:v>1996-09</c:v>
                </c:pt>
                <c:pt idx="141">
                  <c:v>1996-10</c:v>
                </c:pt>
                <c:pt idx="142">
                  <c:v>1996-11</c:v>
                </c:pt>
                <c:pt idx="143">
                  <c:v>1996-12</c:v>
                </c:pt>
                <c:pt idx="144">
                  <c:v>1997-01</c:v>
                </c:pt>
                <c:pt idx="145">
                  <c:v>1997-02</c:v>
                </c:pt>
                <c:pt idx="146">
                  <c:v>1997-03</c:v>
                </c:pt>
                <c:pt idx="147">
                  <c:v>1997-04</c:v>
                </c:pt>
                <c:pt idx="148">
                  <c:v>1997-05</c:v>
                </c:pt>
                <c:pt idx="149">
                  <c:v>1997-06</c:v>
                </c:pt>
                <c:pt idx="150">
                  <c:v>1997-07</c:v>
                </c:pt>
                <c:pt idx="151">
                  <c:v>1997-08</c:v>
                </c:pt>
                <c:pt idx="152">
                  <c:v>1997-09</c:v>
                </c:pt>
                <c:pt idx="153">
                  <c:v>1997-10</c:v>
                </c:pt>
                <c:pt idx="154">
                  <c:v>1997-11</c:v>
                </c:pt>
                <c:pt idx="155">
                  <c:v>1997-12</c:v>
                </c:pt>
                <c:pt idx="156">
                  <c:v>1998-01</c:v>
                </c:pt>
                <c:pt idx="157">
                  <c:v>1998-02</c:v>
                </c:pt>
                <c:pt idx="158">
                  <c:v>1998-03</c:v>
                </c:pt>
                <c:pt idx="159">
                  <c:v>1998-04</c:v>
                </c:pt>
                <c:pt idx="160">
                  <c:v>1998-05</c:v>
                </c:pt>
                <c:pt idx="161">
                  <c:v>1998-06</c:v>
                </c:pt>
                <c:pt idx="162">
                  <c:v>1998-07</c:v>
                </c:pt>
                <c:pt idx="163">
                  <c:v>1998-08</c:v>
                </c:pt>
                <c:pt idx="164">
                  <c:v>1998-09</c:v>
                </c:pt>
                <c:pt idx="165">
                  <c:v>1998-10</c:v>
                </c:pt>
                <c:pt idx="166">
                  <c:v>1998-11</c:v>
                </c:pt>
                <c:pt idx="167">
                  <c:v>1998-12</c:v>
                </c:pt>
                <c:pt idx="168">
                  <c:v>1999-01</c:v>
                </c:pt>
                <c:pt idx="169">
                  <c:v>1999-02</c:v>
                </c:pt>
                <c:pt idx="170">
                  <c:v>1999-03</c:v>
                </c:pt>
                <c:pt idx="171">
                  <c:v>1999-04</c:v>
                </c:pt>
                <c:pt idx="172">
                  <c:v>1999-05</c:v>
                </c:pt>
                <c:pt idx="173">
                  <c:v>1999-06</c:v>
                </c:pt>
                <c:pt idx="174">
                  <c:v>1999-07</c:v>
                </c:pt>
                <c:pt idx="175">
                  <c:v>1999-08</c:v>
                </c:pt>
                <c:pt idx="176">
                  <c:v>1999-09</c:v>
                </c:pt>
                <c:pt idx="177">
                  <c:v>1999-10</c:v>
                </c:pt>
                <c:pt idx="178">
                  <c:v>1999-11</c:v>
                </c:pt>
                <c:pt idx="179">
                  <c:v>1999-12</c:v>
                </c:pt>
                <c:pt idx="180">
                  <c:v>2000-01</c:v>
                </c:pt>
                <c:pt idx="181">
                  <c:v>2000-02</c:v>
                </c:pt>
                <c:pt idx="182">
                  <c:v>2000-03</c:v>
                </c:pt>
                <c:pt idx="183">
                  <c:v>2000-04</c:v>
                </c:pt>
                <c:pt idx="184">
                  <c:v>2000-05</c:v>
                </c:pt>
                <c:pt idx="185">
                  <c:v>2000-06</c:v>
                </c:pt>
                <c:pt idx="186">
                  <c:v>2000-07</c:v>
                </c:pt>
                <c:pt idx="187">
                  <c:v>2000-08</c:v>
                </c:pt>
                <c:pt idx="188">
                  <c:v>2000-09</c:v>
                </c:pt>
                <c:pt idx="189">
                  <c:v>2000-10</c:v>
                </c:pt>
                <c:pt idx="190">
                  <c:v>2000-11</c:v>
                </c:pt>
                <c:pt idx="191">
                  <c:v>2000-12</c:v>
                </c:pt>
                <c:pt idx="192">
                  <c:v>2001-01</c:v>
                </c:pt>
                <c:pt idx="193">
                  <c:v>2001-02</c:v>
                </c:pt>
                <c:pt idx="194">
                  <c:v>2001-03</c:v>
                </c:pt>
                <c:pt idx="195">
                  <c:v>2001-04</c:v>
                </c:pt>
                <c:pt idx="196">
                  <c:v>2001-05</c:v>
                </c:pt>
                <c:pt idx="197">
                  <c:v>2001-06</c:v>
                </c:pt>
                <c:pt idx="198">
                  <c:v>2001-07</c:v>
                </c:pt>
                <c:pt idx="199">
                  <c:v>2001-08</c:v>
                </c:pt>
                <c:pt idx="200">
                  <c:v>2001-09</c:v>
                </c:pt>
                <c:pt idx="201">
                  <c:v>2001-10</c:v>
                </c:pt>
                <c:pt idx="202">
                  <c:v>2001-11</c:v>
                </c:pt>
                <c:pt idx="203">
                  <c:v>2001-12</c:v>
                </c:pt>
                <c:pt idx="204">
                  <c:v>2002-01</c:v>
                </c:pt>
                <c:pt idx="205">
                  <c:v>2002-02</c:v>
                </c:pt>
                <c:pt idx="206">
                  <c:v>2002-03</c:v>
                </c:pt>
                <c:pt idx="207">
                  <c:v>2002-04</c:v>
                </c:pt>
                <c:pt idx="208">
                  <c:v>2002-05</c:v>
                </c:pt>
                <c:pt idx="209">
                  <c:v>2002-06</c:v>
                </c:pt>
                <c:pt idx="210">
                  <c:v>2002-07</c:v>
                </c:pt>
                <c:pt idx="211">
                  <c:v>2002-08</c:v>
                </c:pt>
                <c:pt idx="212">
                  <c:v>2002-09</c:v>
                </c:pt>
                <c:pt idx="213">
                  <c:v>2002-10</c:v>
                </c:pt>
                <c:pt idx="214">
                  <c:v>2002-11</c:v>
                </c:pt>
                <c:pt idx="215">
                  <c:v>2002-12</c:v>
                </c:pt>
                <c:pt idx="216">
                  <c:v>2003-01</c:v>
                </c:pt>
                <c:pt idx="217">
                  <c:v>2003-02</c:v>
                </c:pt>
                <c:pt idx="218">
                  <c:v>2003-03</c:v>
                </c:pt>
                <c:pt idx="219">
                  <c:v>2003-04</c:v>
                </c:pt>
                <c:pt idx="220">
                  <c:v>2003-05</c:v>
                </c:pt>
                <c:pt idx="221">
                  <c:v>2003-06</c:v>
                </c:pt>
                <c:pt idx="222">
                  <c:v>2003-07</c:v>
                </c:pt>
                <c:pt idx="223">
                  <c:v>2003-08</c:v>
                </c:pt>
                <c:pt idx="224">
                  <c:v>2003-09</c:v>
                </c:pt>
                <c:pt idx="225">
                  <c:v>2003-10</c:v>
                </c:pt>
                <c:pt idx="226">
                  <c:v>2003-11</c:v>
                </c:pt>
                <c:pt idx="227">
                  <c:v>2003-12</c:v>
                </c:pt>
                <c:pt idx="228">
                  <c:v>2004-01</c:v>
                </c:pt>
                <c:pt idx="229">
                  <c:v>2004-02</c:v>
                </c:pt>
                <c:pt idx="230">
                  <c:v>2004-03</c:v>
                </c:pt>
                <c:pt idx="231">
                  <c:v>2004-04</c:v>
                </c:pt>
                <c:pt idx="232">
                  <c:v>2004-05</c:v>
                </c:pt>
                <c:pt idx="233">
                  <c:v>2004-06</c:v>
                </c:pt>
                <c:pt idx="234">
                  <c:v>2004-07</c:v>
                </c:pt>
                <c:pt idx="235">
                  <c:v>2004-08</c:v>
                </c:pt>
                <c:pt idx="236">
                  <c:v>2004-09</c:v>
                </c:pt>
                <c:pt idx="237">
                  <c:v>2004-10</c:v>
                </c:pt>
                <c:pt idx="238">
                  <c:v>2004-11</c:v>
                </c:pt>
                <c:pt idx="239">
                  <c:v>2004-12</c:v>
                </c:pt>
              </c:strCache>
            </c:strRef>
          </c:cat>
          <c:val>
            <c:numRef>
              <c:f>Sheet1!$E$2:$E$241</c:f>
              <c:numCache>
                <c:formatCode>General</c:formatCode>
                <c:ptCount val="240"/>
                <c:pt idx="0">
                  <c:v>4.3</c:v>
                </c:pt>
                <c:pt idx="1">
                  <c:v>2.8</c:v>
                </c:pt>
                <c:pt idx="2">
                  <c:v>11.1</c:v>
                </c:pt>
                <c:pt idx="3">
                  <c:v>37.700000000000003</c:v>
                </c:pt>
                <c:pt idx="4">
                  <c:v>117.1</c:v>
                </c:pt>
                <c:pt idx="5">
                  <c:v>50.7</c:v>
                </c:pt>
                <c:pt idx="6">
                  <c:v>50</c:v>
                </c:pt>
                <c:pt idx="7">
                  <c:v>75</c:v>
                </c:pt>
                <c:pt idx="8">
                  <c:v>98.4</c:v>
                </c:pt>
                <c:pt idx="9">
                  <c:v>88.4</c:v>
                </c:pt>
                <c:pt idx="10">
                  <c:v>0.3</c:v>
                </c:pt>
                <c:pt idx="11">
                  <c:v>0.7</c:v>
                </c:pt>
                <c:pt idx="12">
                  <c:v>0.9</c:v>
                </c:pt>
                <c:pt idx="13">
                  <c:v>3.1</c:v>
                </c:pt>
                <c:pt idx="14">
                  <c:v>27.1</c:v>
                </c:pt>
                <c:pt idx="15">
                  <c:v>25.8</c:v>
                </c:pt>
                <c:pt idx="16">
                  <c:v>14.9</c:v>
                </c:pt>
                <c:pt idx="17">
                  <c:v>119.3</c:v>
                </c:pt>
                <c:pt idx="18">
                  <c:v>103.5</c:v>
                </c:pt>
                <c:pt idx="19">
                  <c:v>61.7</c:v>
                </c:pt>
                <c:pt idx="20">
                  <c:v>37.5</c:v>
                </c:pt>
                <c:pt idx="21">
                  <c:v>32.799999999999997</c:v>
                </c:pt>
                <c:pt idx="22">
                  <c:v>14.3</c:v>
                </c:pt>
                <c:pt idx="23">
                  <c:v>7.7</c:v>
                </c:pt>
                <c:pt idx="24">
                  <c:v>0</c:v>
                </c:pt>
                <c:pt idx="25">
                  <c:v>9.5</c:v>
                </c:pt>
                <c:pt idx="26">
                  <c:v>33.1</c:v>
                </c:pt>
                <c:pt idx="27">
                  <c:v>21.9</c:v>
                </c:pt>
                <c:pt idx="28">
                  <c:v>79.2</c:v>
                </c:pt>
                <c:pt idx="29">
                  <c:v>79.3</c:v>
                </c:pt>
                <c:pt idx="30">
                  <c:v>84.3</c:v>
                </c:pt>
                <c:pt idx="31">
                  <c:v>102</c:v>
                </c:pt>
                <c:pt idx="32">
                  <c:v>47.1</c:v>
                </c:pt>
                <c:pt idx="33">
                  <c:v>55.5</c:v>
                </c:pt>
                <c:pt idx="34">
                  <c:v>36.700000000000003</c:v>
                </c:pt>
                <c:pt idx="35">
                  <c:v>0</c:v>
                </c:pt>
                <c:pt idx="36">
                  <c:v>2.4</c:v>
                </c:pt>
                <c:pt idx="37">
                  <c:v>24.1</c:v>
                </c:pt>
                <c:pt idx="38">
                  <c:v>53.6</c:v>
                </c:pt>
                <c:pt idx="39">
                  <c:v>40.299999999999997</c:v>
                </c:pt>
                <c:pt idx="40">
                  <c:v>48.9</c:v>
                </c:pt>
                <c:pt idx="41">
                  <c:v>58.9</c:v>
                </c:pt>
                <c:pt idx="42">
                  <c:v>202.4</c:v>
                </c:pt>
                <c:pt idx="43">
                  <c:v>246.7</c:v>
                </c:pt>
                <c:pt idx="44">
                  <c:v>67.099999999999994</c:v>
                </c:pt>
                <c:pt idx="45">
                  <c:v>46.6</c:v>
                </c:pt>
                <c:pt idx="46">
                  <c:v>0.5</c:v>
                </c:pt>
                <c:pt idx="47">
                  <c:v>5.4</c:v>
                </c:pt>
                <c:pt idx="48">
                  <c:v>17</c:v>
                </c:pt>
                <c:pt idx="49">
                  <c:v>25.4</c:v>
                </c:pt>
                <c:pt idx="50">
                  <c:v>20.3</c:v>
                </c:pt>
                <c:pt idx="51">
                  <c:v>58.6</c:v>
                </c:pt>
                <c:pt idx="52">
                  <c:v>18.899999999999999</c:v>
                </c:pt>
                <c:pt idx="53">
                  <c:v>75.400000000000006</c:v>
                </c:pt>
                <c:pt idx="54">
                  <c:v>83.9</c:v>
                </c:pt>
                <c:pt idx="55">
                  <c:v>114.6</c:v>
                </c:pt>
                <c:pt idx="56">
                  <c:v>86.5</c:v>
                </c:pt>
                <c:pt idx="57">
                  <c:v>20.3</c:v>
                </c:pt>
                <c:pt idx="58">
                  <c:v>27</c:v>
                </c:pt>
                <c:pt idx="59">
                  <c:v>8.4</c:v>
                </c:pt>
                <c:pt idx="60">
                  <c:v>9.1999999999999993</c:v>
                </c:pt>
                <c:pt idx="61">
                  <c:v>17</c:v>
                </c:pt>
                <c:pt idx="62">
                  <c:v>38.5</c:v>
                </c:pt>
                <c:pt idx="63">
                  <c:v>58.4</c:v>
                </c:pt>
                <c:pt idx="64">
                  <c:v>40.4</c:v>
                </c:pt>
                <c:pt idx="65">
                  <c:v>54</c:v>
                </c:pt>
                <c:pt idx="66">
                  <c:v>153</c:v>
                </c:pt>
                <c:pt idx="67">
                  <c:v>139.4</c:v>
                </c:pt>
                <c:pt idx="68">
                  <c:v>100.4</c:v>
                </c:pt>
                <c:pt idx="69">
                  <c:v>44.3</c:v>
                </c:pt>
                <c:pt idx="70">
                  <c:v>15.9</c:v>
                </c:pt>
                <c:pt idx="71">
                  <c:v>2.6</c:v>
                </c:pt>
                <c:pt idx="72">
                  <c:v>9.4</c:v>
                </c:pt>
                <c:pt idx="73">
                  <c:v>3.4</c:v>
                </c:pt>
                <c:pt idx="74">
                  <c:v>45.3</c:v>
                </c:pt>
                <c:pt idx="75">
                  <c:v>32.200000000000003</c:v>
                </c:pt>
                <c:pt idx="76">
                  <c:v>89.3</c:v>
                </c:pt>
                <c:pt idx="77">
                  <c:v>30.3</c:v>
                </c:pt>
                <c:pt idx="78">
                  <c:v>18.2</c:v>
                </c:pt>
                <c:pt idx="79">
                  <c:v>87.7</c:v>
                </c:pt>
                <c:pt idx="80">
                  <c:v>47.3</c:v>
                </c:pt>
                <c:pt idx="81">
                  <c:v>22.5</c:v>
                </c:pt>
                <c:pt idx="82">
                  <c:v>13.8</c:v>
                </c:pt>
                <c:pt idx="83">
                  <c:v>12.7</c:v>
                </c:pt>
                <c:pt idx="84">
                  <c:v>0</c:v>
                </c:pt>
                <c:pt idx="85">
                  <c:v>0.7</c:v>
                </c:pt>
                <c:pt idx="86">
                  <c:v>34.6</c:v>
                </c:pt>
                <c:pt idx="87">
                  <c:v>10.5</c:v>
                </c:pt>
                <c:pt idx="88">
                  <c:v>37.799999999999997</c:v>
                </c:pt>
                <c:pt idx="89">
                  <c:v>82.6</c:v>
                </c:pt>
                <c:pt idx="90">
                  <c:v>41.1</c:v>
                </c:pt>
                <c:pt idx="91">
                  <c:v>213.1</c:v>
                </c:pt>
                <c:pt idx="92">
                  <c:v>91.8</c:v>
                </c:pt>
                <c:pt idx="93">
                  <c:v>34</c:v>
                </c:pt>
                <c:pt idx="94">
                  <c:v>10.6</c:v>
                </c:pt>
                <c:pt idx="95">
                  <c:v>1.1000000000000001</c:v>
                </c:pt>
                <c:pt idx="96">
                  <c:v>7.4</c:v>
                </c:pt>
                <c:pt idx="97">
                  <c:v>14.4</c:v>
                </c:pt>
                <c:pt idx="98">
                  <c:v>51.6</c:v>
                </c:pt>
                <c:pt idx="99">
                  <c:v>9</c:v>
                </c:pt>
                <c:pt idx="100">
                  <c:v>56.8</c:v>
                </c:pt>
                <c:pt idx="101">
                  <c:v>85.8</c:v>
                </c:pt>
                <c:pt idx="102">
                  <c:v>139</c:v>
                </c:pt>
                <c:pt idx="103">
                  <c:v>93.9</c:v>
                </c:pt>
                <c:pt idx="104">
                  <c:v>34.1</c:v>
                </c:pt>
                <c:pt idx="105">
                  <c:v>60.3</c:v>
                </c:pt>
                <c:pt idx="106">
                  <c:v>20.6</c:v>
                </c:pt>
                <c:pt idx="107">
                  <c:v>0.4</c:v>
                </c:pt>
                <c:pt idx="108">
                  <c:v>5.7</c:v>
                </c:pt>
                <c:pt idx="109">
                  <c:v>12.1</c:v>
                </c:pt>
                <c:pt idx="110">
                  <c:v>19.600000000000001</c:v>
                </c:pt>
                <c:pt idx="111">
                  <c:v>83.1</c:v>
                </c:pt>
                <c:pt idx="112">
                  <c:v>9.4</c:v>
                </c:pt>
                <c:pt idx="113">
                  <c:v>97.8</c:v>
                </c:pt>
                <c:pt idx="114">
                  <c:v>82.6</c:v>
                </c:pt>
                <c:pt idx="115">
                  <c:v>20.7</c:v>
                </c:pt>
                <c:pt idx="116">
                  <c:v>36.9</c:v>
                </c:pt>
                <c:pt idx="117">
                  <c:v>69.900000000000006</c:v>
                </c:pt>
                <c:pt idx="118">
                  <c:v>24</c:v>
                </c:pt>
                <c:pt idx="119">
                  <c:v>17.2</c:v>
                </c:pt>
                <c:pt idx="120">
                  <c:v>3.4</c:v>
                </c:pt>
                <c:pt idx="121">
                  <c:v>2.7</c:v>
                </c:pt>
                <c:pt idx="122">
                  <c:v>8.6999999999999993</c:v>
                </c:pt>
                <c:pt idx="123">
                  <c:v>12.7</c:v>
                </c:pt>
                <c:pt idx="124">
                  <c:v>8.9</c:v>
                </c:pt>
                <c:pt idx="125">
                  <c:v>30.7</c:v>
                </c:pt>
                <c:pt idx="126">
                  <c:v>59</c:v>
                </c:pt>
                <c:pt idx="127">
                  <c:v>111.6</c:v>
                </c:pt>
                <c:pt idx="128">
                  <c:v>4.2</c:v>
                </c:pt>
                <c:pt idx="129">
                  <c:v>47.3</c:v>
                </c:pt>
                <c:pt idx="130">
                  <c:v>3.3</c:v>
                </c:pt>
                <c:pt idx="131">
                  <c:v>3.5</c:v>
                </c:pt>
                <c:pt idx="132">
                  <c:v>13.5</c:v>
                </c:pt>
                <c:pt idx="133">
                  <c:v>11.6</c:v>
                </c:pt>
                <c:pt idx="134">
                  <c:v>25.3</c:v>
                </c:pt>
                <c:pt idx="135">
                  <c:v>26.9</c:v>
                </c:pt>
                <c:pt idx="136">
                  <c:v>51.3</c:v>
                </c:pt>
                <c:pt idx="137">
                  <c:v>91</c:v>
                </c:pt>
                <c:pt idx="138">
                  <c:v>167.8</c:v>
                </c:pt>
                <c:pt idx="139">
                  <c:v>99.8</c:v>
                </c:pt>
                <c:pt idx="140">
                  <c:v>103.6</c:v>
                </c:pt>
                <c:pt idx="141">
                  <c:v>58.3</c:v>
                </c:pt>
                <c:pt idx="142">
                  <c:v>49</c:v>
                </c:pt>
                <c:pt idx="143">
                  <c:v>0</c:v>
                </c:pt>
                <c:pt idx="144">
                  <c:v>8.8000000000000007</c:v>
                </c:pt>
                <c:pt idx="145">
                  <c:v>18.899999999999999</c:v>
                </c:pt>
                <c:pt idx="146">
                  <c:v>19.399999999999999</c:v>
                </c:pt>
                <c:pt idx="147">
                  <c:v>45.6</c:v>
                </c:pt>
                <c:pt idx="148">
                  <c:v>14.1</c:v>
                </c:pt>
                <c:pt idx="149">
                  <c:v>9.1999999999999993</c:v>
                </c:pt>
                <c:pt idx="150">
                  <c:v>88.2</c:v>
                </c:pt>
                <c:pt idx="151">
                  <c:v>83.8</c:v>
                </c:pt>
                <c:pt idx="152">
                  <c:v>97.3</c:v>
                </c:pt>
                <c:pt idx="153">
                  <c:v>14</c:v>
                </c:pt>
                <c:pt idx="154">
                  <c:v>22.2</c:v>
                </c:pt>
                <c:pt idx="155">
                  <c:v>0.7</c:v>
                </c:pt>
                <c:pt idx="156">
                  <c:v>4.8</c:v>
                </c:pt>
                <c:pt idx="157">
                  <c:v>1</c:v>
                </c:pt>
                <c:pt idx="158">
                  <c:v>35.799999999999997</c:v>
                </c:pt>
                <c:pt idx="159">
                  <c:v>82.2</c:v>
                </c:pt>
                <c:pt idx="160">
                  <c:v>130.4</c:v>
                </c:pt>
                <c:pt idx="161">
                  <c:v>35.799999999999997</c:v>
                </c:pt>
                <c:pt idx="162">
                  <c:v>160.5</c:v>
                </c:pt>
                <c:pt idx="163">
                  <c:v>140.69999999999999</c:v>
                </c:pt>
                <c:pt idx="164">
                  <c:v>26.6</c:v>
                </c:pt>
                <c:pt idx="165">
                  <c:v>37.200000000000003</c:v>
                </c:pt>
                <c:pt idx="166">
                  <c:v>0</c:v>
                </c:pt>
                <c:pt idx="167">
                  <c:v>0.1</c:v>
                </c:pt>
                <c:pt idx="168">
                  <c:v>0.2</c:v>
                </c:pt>
                <c:pt idx="169">
                  <c:v>0</c:v>
                </c:pt>
                <c:pt idx="170">
                  <c:v>15.6</c:v>
                </c:pt>
                <c:pt idx="171">
                  <c:v>43.4</c:v>
                </c:pt>
                <c:pt idx="172">
                  <c:v>88.7</c:v>
                </c:pt>
                <c:pt idx="173">
                  <c:v>61.4</c:v>
                </c:pt>
                <c:pt idx="174">
                  <c:v>144.80000000000001</c:v>
                </c:pt>
                <c:pt idx="175">
                  <c:v>17.399999999999999</c:v>
                </c:pt>
                <c:pt idx="176">
                  <c:v>38.6</c:v>
                </c:pt>
                <c:pt idx="177">
                  <c:v>81.2</c:v>
                </c:pt>
                <c:pt idx="178">
                  <c:v>12.7</c:v>
                </c:pt>
                <c:pt idx="179">
                  <c:v>3.1</c:v>
                </c:pt>
                <c:pt idx="180">
                  <c:v>15.3</c:v>
                </c:pt>
                <c:pt idx="181">
                  <c:v>8.6999999999999993</c:v>
                </c:pt>
                <c:pt idx="182">
                  <c:v>5.3</c:v>
                </c:pt>
                <c:pt idx="183">
                  <c:v>18</c:v>
                </c:pt>
                <c:pt idx="184">
                  <c:v>28.6</c:v>
                </c:pt>
                <c:pt idx="185">
                  <c:v>194.7</c:v>
                </c:pt>
                <c:pt idx="186">
                  <c:v>15.3</c:v>
                </c:pt>
                <c:pt idx="187">
                  <c:v>83.6</c:v>
                </c:pt>
                <c:pt idx="188">
                  <c:v>53.5</c:v>
                </c:pt>
                <c:pt idx="189">
                  <c:v>102.5</c:v>
                </c:pt>
                <c:pt idx="190">
                  <c:v>29.5</c:v>
                </c:pt>
                <c:pt idx="191">
                  <c:v>2.1</c:v>
                </c:pt>
                <c:pt idx="192">
                  <c:v>17.100000000000001</c:v>
                </c:pt>
                <c:pt idx="193">
                  <c:v>14.7</c:v>
                </c:pt>
                <c:pt idx="194">
                  <c:v>1.7</c:v>
                </c:pt>
                <c:pt idx="195">
                  <c:v>48.5</c:v>
                </c:pt>
                <c:pt idx="196">
                  <c:v>3.5</c:v>
                </c:pt>
                <c:pt idx="197">
                  <c:v>63.8</c:v>
                </c:pt>
                <c:pt idx="198">
                  <c:v>59.5</c:v>
                </c:pt>
                <c:pt idx="199">
                  <c:v>61.3</c:v>
                </c:pt>
                <c:pt idx="200">
                  <c:v>192.7</c:v>
                </c:pt>
                <c:pt idx="201">
                  <c:v>33.9</c:v>
                </c:pt>
                <c:pt idx="202">
                  <c:v>6</c:v>
                </c:pt>
                <c:pt idx="203">
                  <c:v>6.7</c:v>
                </c:pt>
                <c:pt idx="204">
                  <c:v>8.8000000000000007</c:v>
                </c:pt>
                <c:pt idx="205">
                  <c:v>8.3000000000000007</c:v>
                </c:pt>
                <c:pt idx="206">
                  <c:v>18.7</c:v>
                </c:pt>
                <c:pt idx="207">
                  <c:v>41.6</c:v>
                </c:pt>
                <c:pt idx="208">
                  <c:v>104</c:v>
                </c:pt>
                <c:pt idx="209">
                  <c:v>133.1</c:v>
                </c:pt>
                <c:pt idx="210">
                  <c:v>42.3</c:v>
                </c:pt>
                <c:pt idx="211">
                  <c:v>50.8</c:v>
                </c:pt>
                <c:pt idx="212">
                  <c:v>91.5</c:v>
                </c:pt>
                <c:pt idx="213">
                  <c:v>39.700000000000003</c:v>
                </c:pt>
                <c:pt idx="214">
                  <c:v>4.9000000000000004</c:v>
                </c:pt>
                <c:pt idx="215">
                  <c:v>18.399999999999999</c:v>
                </c:pt>
                <c:pt idx="216">
                  <c:v>12.5</c:v>
                </c:pt>
                <c:pt idx="217">
                  <c:v>5.4</c:v>
                </c:pt>
                <c:pt idx="218">
                  <c:v>22.5</c:v>
                </c:pt>
                <c:pt idx="219">
                  <c:v>37.200000000000003</c:v>
                </c:pt>
                <c:pt idx="220">
                  <c:v>38.4</c:v>
                </c:pt>
                <c:pt idx="221">
                  <c:v>78.099999999999994</c:v>
                </c:pt>
                <c:pt idx="222">
                  <c:v>153.9</c:v>
                </c:pt>
                <c:pt idx="223">
                  <c:v>312</c:v>
                </c:pt>
                <c:pt idx="224">
                  <c:v>142.9</c:v>
                </c:pt>
                <c:pt idx="225">
                  <c:v>114.6</c:v>
                </c:pt>
                <c:pt idx="226">
                  <c:v>30.7</c:v>
                </c:pt>
                <c:pt idx="227">
                  <c:v>6.1</c:v>
                </c:pt>
                <c:pt idx="228">
                  <c:v>3.5</c:v>
                </c:pt>
                <c:pt idx="229">
                  <c:v>10</c:v>
                </c:pt>
                <c:pt idx="230">
                  <c:v>16.600000000000001</c:v>
                </c:pt>
                <c:pt idx="231">
                  <c:v>5.7</c:v>
                </c:pt>
                <c:pt idx="232">
                  <c:v>44.6</c:v>
                </c:pt>
                <c:pt idx="233">
                  <c:v>49.9</c:v>
                </c:pt>
                <c:pt idx="234">
                  <c:v>74.7</c:v>
                </c:pt>
                <c:pt idx="235">
                  <c:v>142.19999999999999</c:v>
                </c:pt>
                <c:pt idx="236">
                  <c:v>92.6</c:v>
                </c:pt>
                <c:pt idx="237">
                  <c:v>35.200000000000003</c:v>
                </c:pt>
                <c:pt idx="238">
                  <c:v>15.2</c:v>
                </c:pt>
                <c:pt idx="239">
                  <c:v>8.5</c:v>
                </c:pt>
              </c:numCache>
            </c:numRef>
          </c:val>
          <c:extLst>
            <c:ext xmlns:c16="http://schemas.microsoft.com/office/drawing/2014/chart" uri="{C3380CC4-5D6E-409C-BE32-E72D297353CC}">
              <c16:uniqueId val="{00000000-CB4B-4606-ACC3-68E6CD0A67A1}"/>
            </c:ext>
          </c:extLst>
        </c:ser>
        <c:dLbls>
          <c:showLegendKey val="0"/>
          <c:showVal val="0"/>
          <c:showCatName val="0"/>
          <c:showSerName val="0"/>
          <c:showPercent val="0"/>
          <c:showBubbleSize val="0"/>
        </c:dLbls>
        <c:gapWidth val="40"/>
        <c:axId val="595147736"/>
        <c:axId val="595150872"/>
      </c:barChart>
      <c:lineChart>
        <c:grouping val="standard"/>
        <c:varyColors val="0"/>
        <c:ser>
          <c:idx val="0"/>
          <c:order val="0"/>
          <c:tx>
            <c:strRef>
              <c:f>Sheet1!$C$1</c:f>
              <c:strCache>
                <c:ptCount val="1"/>
                <c:pt idx="0">
                  <c:v>Maximum</c:v>
                </c:pt>
              </c:strCache>
            </c:strRef>
          </c:tx>
          <c:spPr>
            <a:ln w="12700" cap="rnd">
              <a:solidFill>
                <a:srgbClr val="FF0000"/>
              </a:solidFill>
              <a:round/>
            </a:ln>
            <a:effectLst/>
          </c:spPr>
          <c:marker>
            <c:symbol val="none"/>
          </c:marker>
          <c:cat>
            <c:strRef>
              <c:f>Sheet1!$B$2:$B$241</c:f>
              <c:strCache>
                <c:ptCount val="240"/>
                <c:pt idx="0">
                  <c:v>1985-01</c:v>
                </c:pt>
                <c:pt idx="1">
                  <c:v>1985-02</c:v>
                </c:pt>
                <c:pt idx="2">
                  <c:v>1985-03</c:v>
                </c:pt>
                <c:pt idx="3">
                  <c:v>1985-04</c:v>
                </c:pt>
                <c:pt idx="4">
                  <c:v>1985-05</c:v>
                </c:pt>
                <c:pt idx="5">
                  <c:v>1985-06</c:v>
                </c:pt>
                <c:pt idx="6">
                  <c:v>1985-07</c:v>
                </c:pt>
                <c:pt idx="7">
                  <c:v>1985-08</c:v>
                </c:pt>
                <c:pt idx="8">
                  <c:v>1985-09</c:v>
                </c:pt>
                <c:pt idx="9">
                  <c:v>1985-10</c:v>
                </c:pt>
                <c:pt idx="10">
                  <c:v>1985-11</c:v>
                </c:pt>
                <c:pt idx="11">
                  <c:v>1985-12</c:v>
                </c:pt>
                <c:pt idx="12">
                  <c:v>1986-01</c:v>
                </c:pt>
                <c:pt idx="13">
                  <c:v>1986-02</c:v>
                </c:pt>
                <c:pt idx="14">
                  <c:v>1986-03</c:v>
                </c:pt>
                <c:pt idx="15">
                  <c:v>1986-04</c:v>
                </c:pt>
                <c:pt idx="16">
                  <c:v>1986-05</c:v>
                </c:pt>
                <c:pt idx="17">
                  <c:v>1986-06</c:v>
                </c:pt>
                <c:pt idx="18">
                  <c:v>1986-07</c:v>
                </c:pt>
                <c:pt idx="19">
                  <c:v>1986-08</c:v>
                </c:pt>
                <c:pt idx="20">
                  <c:v>1986-09</c:v>
                </c:pt>
                <c:pt idx="21">
                  <c:v>1986-10</c:v>
                </c:pt>
                <c:pt idx="22">
                  <c:v>1986-11</c:v>
                </c:pt>
                <c:pt idx="23">
                  <c:v>1986-12</c:v>
                </c:pt>
                <c:pt idx="24">
                  <c:v>1987-01</c:v>
                </c:pt>
                <c:pt idx="25">
                  <c:v>1987-02</c:v>
                </c:pt>
                <c:pt idx="26">
                  <c:v>1987-03</c:v>
                </c:pt>
                <c:pt idx="27">
                  <c:v>1987-04</c:v>
                </c:pt>
                <c:pt idx="28">
                  <c:v>1987-05</c:v>
                </c:pt>
                <c:pt idx="29">
                  <c:v>1987-06</c:v>
                </c:pt>
                <c:pt idx="30">
                  <c:v>1987-07</c:v>
                </c:pt>
                <c:pt idx="31">
                  <c:v>1987-08</c:v>
                </c:pt>
                <c:pt idx="32">
                  <c:v>1987-09</c:v>
                </c:pt>
                <c:pt idx="33">
                  <c:v>1987-10</c:v>
                </c:pt>
                <c:pt idx="34">
                  <c:v>1987-11</c:v>
                </c:pt>
                <c:pt idx="35">
                  <c:v>1987-12</c:v>
                </c:pt>
                <c:pt idx="36">
                  <c:v>1988-01</c:v>
                </c:pt>
                <c:pt idx="37">
                  <c:v>1988-02</c:v>
                </c:pt>
                <c:pt idx="38">
                  <c:v>1988-03</c:v>
                </c:pt>
                <c:pt idx="39">
                  <c:v>1988-04</c:v>
                </c:pt>
                <c:pt idx="40">
                  <c:v>1988-05</c:v>
                </c:pt>
                <c:pt idx="41">
                  <c:v>1988-06</c:v>
                </c:pt>
                <c:pt idx="42">
                  <c:v>1988-07</c:v>
                </c:pt>
                <c:pt idx="43">
                  <c:v>1988-08</c:v>
                </c:pt>
                <c:pt idx="44">
                  <c:v>1988-09</c:v>
                </c:pt>
                <c:pt idx="45">
                  <c:v>1988-10</c:v>
                </c:pt>
                <c:pt idx="46">
                  <c:v>1988-11</c:v>
                </c:pt>
                <c:pt idx="47">
                  <c:v>1988-12</c:v>
                </c:pt>
                <c:pt idx="48">
                  <c:v>1989-01</c:v>
                </c:pt>
                <c:pt idx="49">
                  <c:v>1989-02</c:v>
                </c:pt>
                <c:pt idx="50">
                  <c:v>1989-03</c:v>
                </c:pt>
                <c:pt idx="51">
                  <c:v>1989-04</c:v>
                </c:pt>
                <c:pt idx="52">
                  <c:v>1989-05</c:v>
                </c:pt>
                <c:pt idx="53">
                  <c:v>1989-06</c:v>
                </c:pt>
                <c:pt idx="54">
                  <c:v>1989-07</c:v>
                </c:pt>
                <c:pt idx="55">
                  <c:v>1989-08</c:v>
                </c:pt>
                <c:pt idx="56">
                  <c:v>1989-09</c:v>
                </c:pt>
                <c:pt idx="57">
                  <c:v>1989-10</c:v>
                </c:pt>
                <c:pt idx="58">
                  <c:v>1989-11</c:v>
                </c:pt>
                <c:pt idx="59">
                  <c:v>1989-12</c:v>
                </c:pt>
                <c:pt idx="60">
                  <c:v>1990-01</c:v>
                </c:pt>
                <c:pt idx="61">
                  <c:v>1990-02</c:v>
                </c:pt>
                <c:pt idx="62">
                  <c:v>1990-03</c:v>
                </c:pt>
                <c:pt idx="63">
                  <c:v>1990-04</c:v>
                </c:pt>
                <c:pt idx="64">
                  <c:v>1990-05</c:v>
                </c:pt>
                <c:pt idx="65">
                  <c:v>1990-06</c:v>
                </c:pt>
                <c:pt idx="66">
                  <c:v>1990-07</c:v>
                </c:pt>
                <c:pt idx="67">
                  <c:v>1990-08</c:v>
                </c:pt>
                <c:pt idx="68">
                  <c:v>1990-09</c:v>
                </c:pt>
                <c:pt idx="69">
                  <c:v>1990-10</c:v>
                </c:pt>
                <c:pt idx="70">
                  <c:v>1990-11</c:v>
                </c:pt>
                <c:pt idx="71">
                  <c:v>1990-12</c:v>
                </c:pt>
                <c:pt idx="72">
                  <c:v>1991-01</c:v>
                </c:pt>
                <c:pt idx="73">
                  <c:v>1991-02</c:v>
                </c:pt>
                <c:pt idx="74">
                  <c:v>1991-03</c:v>
                </c:pt>
                <c:pt idx="75">
                  <c:v>1991-04</c:v>
                </c:pt>
                <c:pt idx="76">
                  <c:v>1991-05</c:v>
                </c:pt>
                <c:pt idx="77">
                  <c:v>1991-06</c:v>
                </c:pt>
                <c:pt idx="78">
                  <c:v>1991-07</c:v>
                </c:pt>
                <c:pt idx="79">
                  <c:v>1991-08</c:v>
                </c:pt>
                <c:pt idx="80">
                  <c:v>1991-09</c:v>
                </c:pt>
                <c:pt idx="81">
                  <c:v>1991-10</c:v>
                </c:pt>
                <c:pt idx="82">
                  <c:v>1991-11</c:v>
                </c:pt>
                <c:pt idx="83">
                  <c:v>1991-12</c:v>
                </c:pt>
                <c:pt idx="84">
                  <c:v>1992-01</c:v>
                </c:pt>
                <c:pt idx="85">
                  <c:v>1992-02</c:v>
                </c:pt>
                <c:pt idx="86">
                  <c:v>1992-03</c:v>
                </c:pt>
                <c:pt idx="87">
                  <c:v>1992-04</c:v>
                </c:pt>
                <c:pt idx="88">
                  <c:v>1992-05</c:v>
                </c:pt>
                <c:pt idx="89">
                  <c:v>1992-06</c:v>
                </c:pt>
                <c:pt idx="90">
                  <c:v>1992-07</c:v>
                </c:pt>
                <c:pt idx="91">
                  <c:v>1992-08</c:v>
                </c:pt>
                <c:pt idx="92">
                  <c:v>1992-09</c:v>
                </c:pt>
                <c:pt idx="93">
                  <c:v>1992-10</c:v>
                </c:pt>
                <c:pt idx="94">
                  <c:v>1992-11</c:v>
                </c:pt>
                <c:pt idx="95">
                  <c:v>1992-12</c:v>
                </c:pt>
                <c:pt idx="96">
                  <c:v>1993-01</c:v>
                </c:pt>
                <c:pt idx="97">
                  <c:v>1993-02</c:v>
                </c:pt>
                <c:pt idx="98">
                  <c:v>1993-03</c:v>
                </c:pt>
                <c:pt idx="99">
                  <c:v>1993-04</c:v>
                </c:pt>
                <c:pt idx="100">
                  <c:v>1993-05</c:v>
                </c:pt>
                <c:pt idx="101">
                  <c:v>1993-06</c:v>
                </c:pt>
                <c:pt idx="102">
                  <c:v>1993-07</c:v>
                </c:pt>
                <c:pt idx="103">
                  <c:v>1993-08</c:v>
                </c:pt>
                <c:pt idx="104">
                  <c:v>1993-09</c:v>
                </c:pt>
                <c:pt idx="105">
                  <c:v>1993-10</c:v>
                </c:pt>
                <c:pt idx="106">
                  <c:v>1993-11</c:v>
                </c:pt>
                <c:pt idx="107">
                  <c:v>1993-12</c:v>
                </c:pt>
                <c:pt idx="108">
                  <c:v>1994-01</c:v>
                </c:pt>
                <c:pt idx="109">
                  <c:v>1994-02</c:v>
                </c:pt>
                <c:pt idx="110">
                  <c:v>1994-03</c:v>
                </c:pt>
                <c:pt idx="111">
                  <c:v>1994-04</c:v>
                </c:pt>
                <c:pt idx="112">
                  <c:v>1994-05</c:v>
                </c:pt>
                <c:pt idx="113">
                  <c:v>1994-06</c:v>
                </c:pt>
                <c:pt idx="114">
                  <c:v>1994-07</c:v>
                </c:pt>
                <c:pt idx="115">
                  <c:v>1994-08</c:v>
                </c:pt>
                <c:pt idx="116">
                  <c:v>1994-09</c:v>
                </c:pt>
                <c:pt idx="117">
                  <c:v>1994-10</c:v>
                </c:pt>
                <c:pt idx="118">
                  <c:v>1994-11</c:v>
                </c:pt>
                <c:pt idx="119">
                  <c:v>1994-12</c:v>
                </c:pt>
                <c:pt idx="120">
                  <c:v>1995-01</c:v>
                </c:pt>
                <c:pt idx="121">
                  <c:v>1995-02</c:v>
                </c:pt>
                <c:pt idx="122">
                  <c:v>1995-03</c:v>
                </c:pt>
                <c:pt idx="123">
                  <c:v>1995-04</c:v>
                </c:pt>
                <c:pt idx="124">
                  <c:v>1995-05</c:v>
                </c:pt>
                <c:pt idx="125">
                  <c:v>1995-06</c:v>
                </c:pt>
                <c:pt idx="126">
                  <c:v>1995-07</c:v>
                </c:pt>
                <c:pt idx="127">
                  <c:v>1995-08</c:v>
                </c:pt>
                <c:pt idx="128">
                  <c:v>1995-09</c:v>
                </c:pt>
                <c:pt idx="129">
                  <c:v>1995-10</c:v>
                </c:pt>
                <c:pt idx="130">
                  <c:v>1995-11</c:v>
                </c:pt>
                <c:pt idx="131">
                  <c:v>1995-12</c:v>
                </c:pt>
                <c:pt idx="132">
                  <c:v>1996-01</c:v>
                </c:pt>
                <c:pt idx="133">
                  <c:v>1996-02</c:v>
                </c:pt>
                <c:pt idx="134">
                  <c:v>1996-03</c:v>
                </c:pt>
                <c:pt idx="135">
                  <c:v>1996-04</c:v>
                </c:pt>
                <c:pt idx="136">
                  <c:v>1996-05</c:v>
                </c:pt>
                <c:pt idx="137">
                  <c:v>1996-06</c:v>
                </c:pt>
                <c:pt idx="138">
                  <c:v>1996-07</c:v>
                </c:pt>
                <c:pt idx="139">
                  <c:v>1996-08</c:v>
                </c:pt>
                <c:pt idx="140">
                  <c:v>1996-09</c:v>
                </c:pt>
                <c:pt idx="141">
                  <c:v>1996-10</c:v>
                </c:pt>
                <c:pt idx="142">
                  <c:v>1996-11</c:v>
                </c:pt>
                <c:pt idx="143">
                  <c:v>1996-12</c:v>
                </c:pt>
                <c:pt idx="144">
                  <c:v>1997-01</c:v>
                </c:pt>
                <c:pt idx="145">
                  <c:v>1997-02</c:v>
                </c:pt>
                <c:pt idx="146">
                  <c:v>1997-03</c:v>
                </c:pt>
                <c:pt idx="147">
                  <c:v>1997-04</c:v>
                </c:pt>
                <c:pt idx="148">
                  <c:v>1997-05</c:v>
                </c:pt>
                <c:pt idx="149">
                  <c:v>1997-06</c:v>
                </c:pt>
                <c:pt idx="150">
                  <c:v>1997-07</c:v>
                </c:pt>
                <c:pt idx="151">
                  <c:v>1997-08</c:v>
                </c:pt>
                <c:pt idx="152">
                  <c:v>1997-09</c:v>
                </c:pt>
                <c:pt idx="153">
                  <c:v>1997-10</c:v>
                </c:pt>
                <c:pt idx="154">
                  <c:v>1997-11</c:v>
                </c:pt>
                <c:pt idx="155">
                  <c:v>1997-12</c:v>
                </c:pt>
                <c:pt idx="156">
                  <c:v>1998-01</c:v>
                </c:pt>
                <c:pt idx="157">
                  <c:v>1998-02</c:v>
                </c:pt>
                <c:pt idx="158">
                  <c:v>1998-03</c:v>
                </c:pt>
                <c:pt idx="159">
                  <c:v>1998-04</c:v>
                </c:pt>
                <c:pt idx="160">
                  <c:v>1998-05</c:v>
                </c:pt>
                <c:pt idx="161">
                  <c:v>1998-06</c:v>
                </c:pt>
                <c:pt idx="162">
                  <c:v>1998-07</c:v>
                </c:pt>
                <c:pt idx="163">
                  <c:v>1998-08</c:v>
                </c:pt>
                <c:pt idx="164">
                  <c:v>1998-09</c:v>
                </c:pt>
                <c:pt idx="165">
                  <c:v>1998-10</c:v>
                </c:pt>
                <c:pt idx="166">
                  <c:v>1998-11</c:v>
                </c:pt>
                <c:pt idx="167">
                  <c:v>1998-12</c:v>
                </c:pt>
                <c:pt idx="168">
                  <c:v>1999-01</c:v>
                </c:pt>
                <c:pt idx="169">
                  <c:v>1999-02</c:v>
                </c:pt>
                <c:pt idx="170">
                  <c:v>1999-03</c:v>
                </c:pt>
                <c:pt idx="171">
                  <c:v>1999-04</c:v>
                </c:pt>
                <c:pt idx="172">
                  <c:v>1999-05</c:v>
                </c:pt>
                <c:pt idx="173">
                  <c:v>1999-06</c:v>
                </c:pt>
                <c:pt idx="174">
                  <c:v>1999-07</c:v>
                </c:pt>
                <c:pt idx="175">
                  <c:v>1999-08</c:v>
                </c:pt>
                <c:pt idx="176">
                  <c:v>1999-09</c:v>
                </c:pt>
                <c:pt idx="177">
                  <c:v>1999-10</c:v>
                </c:pt>
                <c:pt idx="178">
                  <c:v>1999-11</c:v>
                </c:pt>
                <c:pt idx="179">
                  <c:v>1999-12</c:v>
                </c:pt>
                <c:pt idx="180">
                  <c:v>2000-01</c:v>
                </c:pt>
                <c:pt idx="181">
                  <c:v>2000-02</c:v>
                </c:pt>
                <c:pt idx="182">
                  <c:v>2000-03</c:v>
                </c:pt>
                <c:pt idx="183">
                  <c:v>2000-04</c:v>
                </c:pt>
                <c:pt idx="184">
                  <c:v>2000-05</c:v>
                </c:pt>
                <c:pt idx="185">
                  <c:v>2000-06</c:v>
                </c:pt>
                <c:pt idx="186">
                  <c:v>2000-07</c:v>
                </c:pt>
                <c:pt idx="187">
                  <c:v>2000-08</c:v>
                </c:pt>
                <c:pt idx="188">
                  <c:v>2000-09</c:v>
                </c:pt>
                <c:pt idx="189">
                  <c:v>2000-10</c:v>
                </c:pt>
                <c:pt idx="190">
                  <c:v>2000-11</c:v>
                </c:pt>
                <c:pt idx="191">
                  <c:v>2000-12</c:v>
                </c:pt>
                <c:pt idx="192">
                  <c:v>2001-01</c:v>
                </c:pt>
                <c:pt idx="193">
                  <c:v>2001-02</c:v>
                </c:pt>
                <c:pt idx="194">
                  <c:v>2001-03</c:v>
                </c:pt>
                <c:pt idx="195">
                  <c:v>2001-04</c:v>
                </c:pt>
                <c:pt idx="196">
                  <c:v>2001-05</c:v>
                </c:pt>
                <c:pt idx="197">
                  <c:v>2001-06</c:v>
                </c:pt>
                <c:pt idx="198">
                  <c:v>2001-07</c:v>
                </c:pt>
                <c:pt idx="199">
                  <c:v>2001-08</c:v>
                </c:pt>
                <c:pt idx="200">
                  <c:v>2001-09</c:v>
                </c:pt>
                <c:pt idx="201">
                  <c:v>2001-10</c:v>
                </c:pt>
                <c:pt idx="202">
                  <c:v>2001-11</c:v>
                </c:pt>
                <c:pt idx="203">
                  <c:v>2001-12</c:v>
                </c:pt>
                <c:pt idx="204">
                  <c:v>2002-01</c:v>
                </c:pt>
                <c:pt idx="205">
                  <c:v>2002-02</c:v>
                </c:pt>
                <c:pt idx="206">
                  <c:v>2002-03</c:v>
                </c:pt>
                <c:pt idx="207">
                  <c:v>2002-04</c:v>
                </c:pt>
                <c:pt idx="208">
                  <c:v>2002-05</c:v>
                </c:pt>
                <c:pt idx="209">
                  <c:v>2002-06</c:v>
                </c:pt>
                <c:pt idx="210">
                  <c:v>2002-07</c:v>
                </c:pt>
                <c:pt idx="211">
                  <c:v>2002-08</c:v>
                </c:pt>
                <c:pt idx="212">
                  <c:v>2002-09</c:v>
                </c:pt>
                <c:pt idx="213">
                  <c:v>2002-10</c:v>
                </c:pt>
                <c:pt idx="214">
                  <c:v>2002-11</c:v>
                </c:pt>
                <c:pt idx="215">
                  <c:v>2002-12</c:v>
                </c:pt>
                <c:pt idx="216">
                  <c:v>2003-01</c:v>
                </c:pt>
                <c:pt idx="217">
                  <c:v>2003-02</c:v>
                </c:pt>
                <c:pt idx="218">
                  <c:v>2003-03</c:v>
                </c:pt>
                <c:pt idx="219">
                  <c:v>2003-04</c:v>
                </c:pt>
                <c:pt idx="220">
                  <c:v>2003-05</c:v>
                </c:pt>
                <c:pt idx="221">
                  <c:v>2003-06</c:v>
                </c:pt>
                <c:pt idx="222">
                  <c:v>2003-07</c:v>
                </c:pt>
                <c:pt idx="223">
                  <c:v>2003-08</c:v>
                </c:pt>
                <c:pt idx="224">
                  <c:v>2003-09</c:v>
                </c:pt>
                <c:pt idx="225">
                  <c:v>2003-10</c:v>
                </c:pt>
                <c:pt idx="226">
                  <c:v>2003-11</c:v>
                </c:pt>
                <c:pt idx="227">
                  <c:v>2003-12</c:v>
                </c:pt>
                <c:pt idx="228">
                  <c:v>2004-01</c:v>
                </c:pt>
                <c:pt idx="229">
                  <c:v>2004-02</c:v>
                </c:pt>
                <c:pt idx="230">
                  <c:v>2004-03</c:v>
                </c:pt>
                <c:pt idx="231">
                  <c:v>2004-04</c:v>
                </c:pt>
                <c:pt idx="232">
                  <c:v>2004-05</c:v>
                </c:pt>
                <c:pt idx="233">
                  <c:v>2004-06</c:v>
                </c:pt>
                <c:pt idx="234">
                  <c:v>2004-07</c:v>
                </c:pt>
                <c:pt idx="235">
                  <c:v>2004-08</c:v>
                </c:pt>
                <c:pt idx="236">
                  <c:v>2004-09</c:v>
                </c:pt>
                <c:pt idx="237">
                  <c:v>2004-10</c:v>
                </c:pt>
                <c:pt idx="238">
                  <c:v>2004-11</c:v>
                </c:pt>
                <c:pt idx="239">
                  <c:v>2004-12</c:v>
                </c:pt>
              </c:strCache>
            </c:strRef>
          </c:cat>
          <c:val>
            <c:numRef>
              <c:f>Sheet1!$C$2:$C$241</c:f>
              <c:numCache>
                <c:formatCode>General</c:formatCode>
                <c:ptCount val="240"/>
                <c:pt idx="0">
                  <c:v>-0.2</c:v>
                </c:pt>
                <c:pt idx="1">
                  <c:v>3.7</c:v>
                </c:pt>
                <c:pt idx="2">
                  <c:v>7.4</c:v>
                </c:pt>
                <c:pt idx="3">
                  <c:v>18.5</c:v>
                </c:pt>
                <c:pt idx="4">
                  <c:v>20.5</c:v>
                </c:pt>
                <c:pt idx="5">
                  <c:v>23.9</c:v>
                </c:pt>
                <c:pt idx="6">
                  <c:v>28.7</c:v>
                </c:pt>
                <c:pt idx="7">
                  <c:v>26.8</c:v>
                </c:pt>
                <c:pt idx="8">
                  <c:v>17.600000000000001</c:v>
                </c:pt>
                <c:pt idx="9">
                  <c:v>13.9</c:v>
                </c:pt>
                <c:pt idx="10">
                  <c:v>7.9</c:v>
                </c:pt>
                <c:pt idx="11">
                  <c:v>2.4</c:v>
                </c:pt>
                <c:pt idx="12">
                  <c:v>3.6</c:v>
                </c:pt>
                <c:pt idx="13">
                  <c:v>3.9</c:v>
                </c:pt>
                <c:pt idx="14">
                  <c:v>9.4</c:v>
                </c:pt>
                <c:pt idx="15">
                  <c:v>15.5</c:v>
                </c:pt>
                <c:pt idx="16">
                  <c:v>22.7</c:v>
                </c:pt>
                <c:pt idx="17">
                  <c:v>24.4</c:v>
                </c:pt>
                <c:pt idx="18">
                  <c:v>27.2</c:v>
                </c:pt>
                <c:pt idx="19">
                  <c:v>27.4</c:v>
                </c:pt>
                <c:pt idx="20">
                  <c:v>22.5</c:v>
                </c:pt>
                <c:pt idx="21">
                  <c:v>15.2</c:v>
                </c:pt>
                <c:pt idx="22">
                  <c:v>5.9</c:v>
                </c:pt>
                <c:pt idx="23">
                  <c:v>3.4</c:v>
                </c:pt>
                <c:pt idx="24">
                  <c:v>4.7</c:v>
                </c:pt>
                <c:pt idx="25">
                  <c:v>7.6</c:v>
                </c:pt>
                <c:pt idx="26">
                  <c:v>9.6999999999999993</c:v>
                </c:pt>
                <c:pt idx="27">
                  <c:v>18.899999999999999</c:v>
                </c:pt>
                <c:pt idx="28">
                  <c:v>21.3</c:v>
                </c:pt>
                <c:pt idx="29">
                  <c:v>23.9</c:v>
                </c:pt>
                <c:pt idx="30">
                  <c:v>28</c:v>
                </c:pt>
                <c:pt idx="31">
                  <c:v>28.3</c:v>
                </c:pt>
                <c:pt idx="32">
                  <c:v>23.6</c:v>
                </c:pt>
                <c:pt idx="33">
                  <c:v>17</c:v>
                </c:pt>
                <c:pt idx="34">
                  <c:v>8.6</c:v>
                </c:pt>
                <c:pt idx="35">
                  <c:v>4.0999999999999996</c:v>
                </c:pt>
                <c:pt idx="36">
                  <c:v>2.6</c:v>
                </c:pt>
                <c:pt idx="37">
                  <c:v>2</c:v>
                </c:pt>
                <c:pt idx="38">
                  <c:v>4.5</c:v>
                </c:pt>
                <c:pt idx="39">
                  <c:v>16.899999999999999</c:v>
                </c:pt>
                <c:pt idx="40">
                  <c:v>21.2</c:v>
                </c:pt>
                <c:pt idx="41">
                  <c:v>26.9</c:v>
                </c:pt>
                <c:pt idx="42">
                  <c:v>26</c:v>
                </c:pt>
                <c:pt idx="43">
                  <c:v>24.6</c:v>
                </c:pt>
                <c:pt idx="44">
                  <c:v>19.7</c:v>
                </c:pt>
                <c:pt idx="45">
                  <c:v>13.3</c:v>
                </c:pt>
                <c:pt idx="46">
                  <c:v>10.1</c:v>
                </c:pt>
                <c:pt idx="47">
                  <c:v>3.2</c:v>
                </c:pt>
                <c:pt idx="48">
                  <c:v>-2.4</c:v>
                </c:pt>
                <c:pt idx="49">
                  <c:v>0.3</c:v>
                </c:pt>
                <c:pt idx="50">
                  <c:v>7.1</c:v>
                </c:pt>
                <c:pt idx="51">
                  <c:v>15.3</c:v>
                </c:pt>
                <c:pt idx="52">
                  <c:v>21.4</c:v>
                </c:pt>
                <c:pt idx="53">
                  <c:v>24.6</c:v>
                </c:pt>
                <c:pt idx="54">
                  <c:v>26.2</c:v>
                </c:pt>
                <c:pt idx="55">
                  <c:v>24.4</c:v>
                </c:pt>
                <c:pt idx="56">
                  <c:v>20.9</c:v>
                </c:pt>
                <c:pt idx="57">
                  <c:v>16.7</c:v>
                </c:pt>
                <c:pt idx="58">
                  <c:v>5.3</c:v>
                </c:pt>
                <c:pt idx="59">
                  <c:v>5.5</c:v>
                </c:pt>
                <c:pt idx="60">
                  <c:v>1.6</c:v>
                </c:pt>
                <c:pt idx="61">
                  <c:v>1.2</c:v>
                </c:pt>
                <c:pt idx="62">
                  <c:v>10.1</c:v>
                </c:pt>
                <c:pt idx="63">
                  <c:v>15</c:v>
                </c:pt>
                <c:pt idx="64">
                  <c:v>21.9</c:v>
                </c:pt>
                <c:pt idx="65">
                  <c:v>26.6</c:v>
                </c:pt>
                <c:pt idx="66">
                  <c:v>27.9</c:v>
                </c:pt>
                <c:pt idx="67">
                  <c:v>25.4</c:v>
                </c:pt>
                <c:pt idx="68">
                  <c:v>22.2</c:v>
                </c:pt>
                <c:pt idx="69">
                  <c:v>15.1</c:v>
                </c:pt>
                <c:pt idx="70">
                  <c:v>10.8</c:v>
                </c:pt>
                <c:pt idx="71">
                  <c:v>3.4</c:v>
                </c:pt>
                <c:pt idx="72">
                  <c:v>2.6</c:v>
                </c:pt>
                <c:pt idx="73">
                  <c:v>5.2</c:v>
                </c:pt>
                <c:pt idx="74">
                  <c:v>9.9</c:v>
                </c:pt>
                <c:pt idx="75">
                  <c:v>16.2</c:v>
                </c:pt>
                <c:pt idx="76">
                  <c:v>19.2</c:v>
                </c:pt>
                <c:pt idx="77">
                  <c:v>25.7</c:v>
                </c:pt>
                <c:pt idx="78">
                  <c:v>30.4</c:v>
                </c:pt>
                <c:pt idx="79">
                  <c:v>27.4</c:v>
                </c:pt>
                <c:pt idx="80">
                  <c:v>23</c:v>
                </c:pt>
                <c:pt idx="81">
                  <c:v>16</c:v>
                </c:pt>
                <c:pt idx="82">
                  <c:v>9.3000000000000007</c:v>
                </c:pt>
                <c:pt idx="83">
                  <c:v>2.2000000000000002</c:v>
                </c:pt>
                <c:pt idx="84">
                  <c:v>0.9</c:v>
                </c:pt>
                <c:pt idx="85">
                  <c:v>5.9</c:v>
                </c:pt>
                <c:pt idx="86">
                  <c:v>7.9</c:v>
                </c:pt>
                <c:pt idx="87">
                  <c:v>20.2</c:v>
                </c:pt>
                <c:pt idx="88">
                  <c:v>22.1</c:v>
                </c:pt>
                <c:pt idx="89">
                  <c:v>24.7</c:v>
                </c:pt>
                <c:pt idx="90">
                  <c:v>28.5</c:v>
                </c:pt>
                <c:pt idx="91">
                  <c:v>25.1</c:v>
                </c:pt>
                <c:pt idx="92">
                  <c:v>18.8</c:v>
                </c:pt>
                <c:pt idx="93">
                  <c:v>12.6</c:v>
                </c:pt>
                <c:pt idx="94">
                  <c:v>9.5</c:v>
                </c:pt>
                <c:pt idx="95">
                  <c:v>3.9</c:v>
                </c:pt>
                <c:pt idx="96">
                  <c:v>-1.4</c:v>
                </c:pt>
                <c:pt idx="97">
                  <c:v>5.6</c:v>
                </c:pt>
                <c:pt idx="98">
                  <c:v>9.1999999999999993</c:v>
                </c:pt>
                <c:pt idx="99">
                  <c:v>17.899999999999999</c:v>
                </c:pt>
                <c:pt idx="100">
                  <c:v>19.7</c:v>
                </c:pt>
                <c:pt idx="101">
                  <c:v>26.5</c:v>
                </c:pt>
                <c:pt idx="102">
                  <c:v>25.9</c:v>
                </c:pt>
                <c:pt idx="103">
                  <c:v>24.4</c:v>
                </c:pt>
                <c:pt idx="104">
                  <c:v>22</c:v>
                </c:pt>
                <c:pt idx="105">
                  <c:v>14.6</c:v>
                </c:pt>
                <c:pt idx="106">
                  <c:v>7.4</c:v>
                </c:pt>
                <c:pt idx="107">
                  <c:v>2.6</c:v>
                </c:pt>
                <c:pt idx="108">
                  <c:v>2.9</c:v>
                </c:pt>
                <c:pt idx="109">
                  <c:v>4.0999999999999996</c:v>
                </c:pt>
                <c:pt idx="110">
                  <c:v>9.6</c:v>
                </c:pt>
                <c:pt idx="111">
                  <c:v>17</c:v>
                </c:pt>
                <c:pt idx="112">
                  <c:v>25</c:v>
                </c:pt>
                <c:pt idx="113">
                  <c:v>24.7</c:v>
                </c:pt>
                <c:pt idx="114">
                  <c:v>28.7</c:v>
                </c:pt>
                <c:pt idx="115">
                  <c:v>28.9</c:v>
                </c:pt>
                <c:pt idx="116">
                  <c:v>21.5</c:v>
                </c:pt>
                <c:pt idx="117">
                  <c:v>13.8</c:v>
                </c:pt>
                <c:pt idx="118">
                  <c:v>9.6</c:v>
                </c:pt>
                <c:pt idx="119">
                  <c:v>2.5</c:v>
                </c:pt>
                <c:pt idx="120">
                  <c:v>1.2</c:v>
                </c:pt>
                <c:pt idx="121">
                  <c:v>5.8</c:v>
                </c:pt>
                <c:pt idx="122">
                  <c:v>12.1</c:v>
                </c:pt>
                <c:pt idx="123">
                  <c:v>16.5</c:v>
                </c:pt>
                <c:pt idx="124">
                  <c:v>24.7</c:v>
                </c:pt>
                <c:pt idx="125">
                  <c:v>29.8</c:v>
                </c:pt>
                <c:pt idx="126">
                  <c:v>29.9</c:v>
                </c:pt>
                <c:pt idx="127">
                  <c:v>26.1</c:v>
                </c:pt>
                <c:pt idx="128">
                  <c:v>22.6</c:v>
                </c:pt>
                <c:pt idx="129">
                  <c:v>15.6</c:v>
                </c:pt>
                <c:pt idx="130">
                  <c:v>9.6999999999999993</c:v>
                </c:pt>
                <c:pt idx="131">
                  <c:v>1.9</c:v>
                </c:pt>
                <c:pt idx="132">
                  <c:v>0.1</c:v>
                </c:pt>
                <c:pt idx="133">
                  <c:v>3.5</c:v>
                </c:pt>
                <c:pt idx="134">
                  <c:v>8.8000000000000007</c:v>
                </c:pt>
                <c:pt idx="135">
                  <c:v>14.5</c:v>
                </c:pt>
                <c:pt idx="136">
                  <c:v>21.9</c:v>
                </c:pt>
                <c:pt idx="137">
                  <c:v>25.3</c:v>
                </c:pt>
                <c:pt idx="138">
                  <c:v>27.9</c:v>
                </c:pt>
                <c:pt idx="139">
                  <c:v>26.2</c:v>
                </c:pt>
                <c:pt idx="140">
                  <c:v>21</c:v>
                </c:pt>
                <c:pt idx="141">
                  <c:v>15.6</c:v>
                </c:pt>
                <c:pt idx="142">
                  <c:v>6.2</c:v>
                </c:pt>
                <c:pt idx="143">
                  <c:v>5.8</c:v>
                </c:pt>
                <c:pt idx="144">
                  <c:v>2.6</c:v>
                </c:pt>
                <c:pt idx="145">
                  <c:v>3.6</c:v>
                </c:pt>
                <c:pt idx="146">
                  <c:v>11.1</c:v>
                </c:pt>
                <c:pt idx="147">
                  <c:v>17.2</c:v>
                </c:pt>
                <c:pt idx="148">
                  <c:v>24.9</c:v>
                </c:pt>
                <c:pt idx="149">
                  <c:v>28.8</c:v>
                </c:pt>
                <c:pt idx="150">
                  <c:v>29.2</c:v>
                </c:pt>
                <c:pt idx="151">
                  <c:v>28.8</c:v>
                </c:pt>
                <c:pt idx="152">
                  <c:v>22.2</c:v>
                </c:pt>
                <c:pt idx="153">
                  <c:v>17.100000000000001</c:v>
                </c:pt>
                <c:pt idx="154">
                  <c:v>8.1999999999999993</c:v>
                </c:pt>
                <c:pt idx="155">
                  <c:v>1.3</c:v>
                </c:pt>
                <c:pt idx="156">
                  <c:v>1.1000000000000001</c:v>
                </c:pt>
                <c:pt idx="157">
                  <c:v>6.8</c:v>
                </c:pt>
                <c:pt idx="158">
                  <c:v>9.5</c:v>
                </c:pt>
                <c:pt idx="159">
                  <c:v>21.5</c:v>
                </c:pt>
                <c:pt idx="160">
                  <c:v>19.7</c:v>
                </c:pt>
                <c:pt idx="161">
                  <c:v>26.9</c:v>
                </c:pt>
                <c:pt idx="162">
                  <c:v>27.2</c:v>
                </c:pt>
                <c:pt idx="163">
                  <c:v>25.4</c:v>
                </c:pt>
                <c:pt idx="164">
                  <c:v>24.6</c:v>
                </c:pt>
                <c:pt idx="165">
                  <c:v>15.7</c:v>
                </c:pt>
                <c:pt idx="166">
                  <c:v>13.5</c:v>
                </c:pt>
                <c:pt idx="167">
                  <c:v>6.9</c:v>
                </c:pt>
                <c:pt idx="168">
                  <c:v>4</c:v>
                </c:pt>
                <c:pt idx="169">
                  <c:v>8.1999999999999993</c:v>
                </c:pt>
                <c:pt idx="170">
                  <c:v>11.7</c:v>
                </c:pt>
                <c:pt idx="171">
                  <c:v>18.899999999999999</c:v>
                </c:pt>
                <c:pt idx="172">
                  <c:v>22.3</c:v>
                </c:pt>
                <c:pt idx="173">
                  <c:v>25.5</c:v>
                </c:pt>
                <c:pt idx="174">
                  <c:v>27</c:v>
                </c:pt>
                <c:pt idx="175">
                  <c:v>27.9</c:v>
                </c:pt>
                <c:pt idx="176">
                  <c:v>22.8</c:v>
                </c:pt>
                <c:pt idx="177">
                  <c:v>15.4</c:v>
                </c:pt>
                <c:pt idx="178">
                  <c:v>9.3000000000000007</c:v>
                </c:pt>
                <c:pt idx="179">
                  <c:v>4.9000000000000004</c:v>
                </c:pt>
                <c:pt idx="180">
                  <c:v>0</c:v>
                </c:pt>
                <c:pt idx="181">
                  <c:v>4.2</c:v>
                </c:pt>
                <c:pt idx="182">
                  <c:v>13.8</c:v>
                </c:pt>
                <c:pt idx="183">
                  <c:v>19.100000000000001</c:v>
                </c:pt>
                <c:pt idx="184">
                  <c:v>25.4</c:v>
                </c:pt>
                <c:pt idx="185">
                  <c:v>25.6</c:v>
                </c:pt>
                <c:pt idx="186">
                  <c:v>29.7</c:v>
                </c:pt>
                <c:pt idx="187">
                  <c:v>25.6</c:v>
                </c:pt>
                <c:pt idx="188">
                  <c:v>21.3</c:v>
                </c:pt>
                <c:pt idx="189">
                  <c:v>12.7</c:v>
                </c:pt>
                <c:pt idx="190">
                  <c:v>7</c:v>
                </c:pt>
                <c:pt idx="191">
                  <c:v>6</c:v>
                </c:pt>
                <c:pt idx="192">
                  <c:v>2.2000000000000002</c:v>
                </c:pt>
                <c:pt idx="193">
                  <c:v>5.5</c:v>
                </c:pt>
                <c:pt idx="194">
                  <c:v>14</c:v>
                </c:pt>
                <c:pt idx="195">
                  <c:v>16.8</c:v>
                </c:pt>
                <c:pt idx="196">
                  <c:v>24.8</c:v>
                </c:pt>
                <c:pt idx="197">
                  <c:v>28.3</c:v>
                </c:pt>
                <c:pt idx="198">
                  <c:v>29.9</c:v>
                </c:pt>
                <c:pt idx="199">
                  <c:v>26.9</c:v>
                </c:pt>
                <c:pt idx="200">
                  <c:v>19.100000000000001</c:v>
                </c:pt>
                <c:pt idx="201">
                  <c:v>14.8</c:v>
                </c:pt>
                <c:pt idx="202">
                  <c:v>9.8000000000000007</c:v>
                </c:pt>
                <c:pt idx="203">
                  <c:v>1.3</c:v>
                </c:pt>
                <c:pt idx="204">
                  <c:v>5.2</c:v>
                </c:pt>
                <c:pt idx="205">
                  <c:v>7.6</c:v>
                </c:pt>
                <c:pt idx="206">
                  <c:v>13.8</c:v>
                </c:pt>
                <c:pt idx="207">
                  <c:v>17.2</c:v>
                </c:pt>
                <c:pt idx="208">
                  <c:v>19.899999999999999</c:v>
                </c:pt>
                <c:pt idx="209">
                  <c:v>27.9</c:v>
                </c:pt>
                <c:pt idx="210">
                  <c:v>28.7</c:v>
                </c:pt>
                <c:pt idx="211">
                  <c:v>27</c:v>
                </c:pt>
                <c:pt idx="212">
                  <c:v>22.2</c:v>
                </c:pt>
                <c:pt idx="213">
                  <c:v>17</c:v>
                </c:pt>
                <c:pt idx="214">
                  <c:v>11.5</c:v>
                </c:pt>
                <c:pt idx="215">
                  <c:v>0.5</c:v>
                </c:pt>
                <c:pt idx="216">
                  <c:v>1.7</c:v>
                </c:pt>
                <c:pt idx="217">
                  <c:v>6.6</c:v>
                </c:pt>
                <c:pt idx="218">
                  <c:v>10.199999999999999</c:v>
                </c:pt>
                <c:pt idx="219">
                  <c:v>17.3</c:v>
                </c:pt>
                <c:pt idx="220">
                  <c:v>22.8</c:v>
                </c:pt>
                <c:pt idx="221">
                  <c:v>28.3</c:v>
                </c:pt>
                <c:pt idx="222">
                  <c:v>26.8</c:v>
                </c:pt>
                <c:pt idx="223">
                  <c:v>23.2</c:v>
                </c:pt>
                <c:pt idx="224">
                  <c:v>21.1</c:v>
                </c:pt>
                <c:pt idx="225">
                  <c:v>13.9</c:v>
                </c:pt>
                <c:pt idx="226">
                  <c:v>6.5</c:v>
                </c:pt>
                <c:pt idx="227">
                  <c:v>2.4</c:v>
                </c:pt>
                <c:pt idx="228">
                  <c:v>1.4</c:v>
                </c:pt>
                <c:pt idx="229">
                  <c:v>8.5</c:v>
                </c:pt>
                <c:pt idx="230">
                  <c:v>12.8</c:v>
                </c:pt>
                <c:pt idx="231">
                  <c:v>22.1</c:v>
                </c:pt>
                <c:pt idx="232">
                  <c:v>23.9</c:v>
                </c:pt>
                <c:pt idx="233">
                  <c:v>26.7</c:v>
                </c:pt>
                <c:pt idx="234">
                  <c:v>28.1</c:v>
                </c:pt>
                <c:pt idx="235">
                  <c:v>25.1</c:v>
                </c:pt>
                <c:pt idx="236">
                  <c:v>21.2</c:v>
                </c:pt>
                <c:pt idx="237">
                  <c:v>14.6</c:v>
                </c:pt>
                <c:pt idx="238">
                  <c:v>9.8000000000000007</c:v>
                </c:pt>
                <c:pt idx="239">
                  <c:v>3.7</c:v>
                </c:pt>
              </c:numCache>
            </c:numRef>
          </c:val>
          <c:smooth val="0"/>
          <c:extLst>
            <c:ext xmlns:c16="http://schemas.microsoft.com/office/drawing/2014/chart" uri="{C3380CC4-5D6E-409C-BE32-E72D297353CC}">
              <c16:uniqueId val="{00000001-CB4B-4606-ACC3-68E6CD0A67A1}"/>
            </c:ext>
          </c:extLst>
        </c:ser>
        <c:ser>
          <c:idx val="1"/>
          <c:order val="1"/>
          <c:tx>
            <c:strRef>
              <c:f>Sheet1!$D$1</c:f>
              <c:strCache>
                <c:ptCount val="1"/>
                <c:pt idx="0">
                  <c:v>Minimum</c:v>
                </c:pt>
              </c:strCache>
            </c:strRef>
          </c:tx>
          <c:spPr>
            <a:ln w="12700" cap="rnd">
              <a:solidFill>
                <a:schemeClr val="accent1"/>
              </a:solidFill>
              <a:round/>
            </a:ln>
            <a:effectLst/>
          </c:spPr>
          <c:marker>
            <c:symbol val="none"/>
          </c:marker>
          <c:cat>
            <c:strRef>
              <c:f>Sheet1!$B$2:$B$241</c:f>
              <c:strCache>
                <c:ptCount val="240"/>
                <c:pt idx="0">
                  <c:v>1985-01</c:v>
                </c:pt>
                <c:pt idx="1">
                  <c:v>1985-02</c:v>
                </c:pt>
                <c:pt idx="2">
                  <c:v>1985-03</c:v>
                </c:pt>
                <c:pt idx="3">
                  <c:v>1985-04</c:v>
                </c:pt>
                <c:pt idx="4">
                  <c:v>1985-05</c:v>
                </c:pt>
                <c:pt idx="5">
                  <c:v>1985-06</c:v>
                </c:pt>
                <c:pt idx="6">
                  <c:v>1985-07</c:v>
                </c:pt>
                <c:pt idx="7">
                  <c:v>1985-08</c:v>
                </c:pt>
                <c:pt idx="8">
                  <c:v>1985-09</c:v>
                </c:pt>
                <c:pt idx="9">
                  <c:v>1985-10</c:v>
                </c:pt>
                <c:pt idx="10">
                  <c:v>1985-11</c:v>
                </c:pt>
                <c:pt idx="11">
                  <c:v>1985-12</c:v>
                </c:pt>
                <c:pt idx="12">
                  <c:v>1986-01</c:v>
                </c:pt>
                <c:pt idx="13">
                  <c:v>1986-02</c:v>
                </c:pt>
                <c:pt idx="14">
                  <c:v>1986-03</c:v>
                </c:pt>
                <c:pt idx="15">
                  <c:v>1986-04</c:v>
                </c:pt>
                <c:pt idx="16">
                  <c:v>1986-05</c:v>
                </c:pt>
                <c:pt idx="17">
                  <c:v>1986-06</c:v>
                </c:pt>
                <c:pt idx="18">
                  <c:v>1986-07</c:v>
                </c:pt>
                <c:pt idx="19">
                  <c:v>1986-08</c:v>
                </c:pt>
                <c:pt idx="20">
                  <c:v>1986-09</c:v>
                </c:pt>
                <c:pt idx="21">
                  <c:v>1986-10</c:v>
                </c:pt>
                <c:pt idx="22">
                  <c:v>1986-11</c:v>
                </c:pt>
                <c:pt idx="23">
                  <c:v>1986-12</c:v>
                </c:pt>
                <c:pt idx="24">
                  <c:v>1987-01</c:v>
                </c:pt>
                <c:pt idx="25">
                  <c:v>1987-02</c:v>
                </c:pt>
                <c:pt idx="26">
                  <c:v>1987-03</c:v>
                </c:pt>
                <c:pt idx="27">
                  <c:v>1987-04</c:v>
                </c:pt>
                <c:pt idx="28">
                  <c:v>1987-05</c:v>
                </c:pt>
                <c:pt idx="29">
                  <c:v>1987-06</c:v>
                </c:pt>
                <c:pt idx="30">
                  <c:v>1987-07</c:v>
                </c:pt>
                <c:pt idx="31">
                  <c:v>1987-08</c:v>
                </c:pt>
                <c:pt idx="32">
                  <c:v>1987-09</c:v>
                </c:pt>
                <c:pt idx="33">
                  <c:v>1987-10</c:v>
                </c:pt>
                <c:pt idx="34">
                  <c:v>1987-11</c:v>
                </c:pt>
                <c:pt idx="35">
                  <c:v>1987-12</c:v>
                </c:pt>
                <c:pt idx="36">
                  <c:v>1988-01</c:v>
                </c:pt>
                <c:pt idx="37">
                  <c:v>1988-02</c:v>
                </c:pt>
                <c:pt idx="38">
                  <c:v>1988-03</c:v>
                </c:pt>
                <c:pt idx="39">
                  <c:v>1988-04</c:v>
                </c:pt>
                <c:pt idx="40">
                  <c:v>1988-05</c:v>
                </c:pt>
                <c:pt idx="41">
                  <c:v>1988-06</c:v>
                </c:pt>
                <c:pt idx="42">
                  <c:v>1988-07</c:v>
                </c:pt>
                <c:pt idx="43">
                  <c:v>1988-08</c:v>
                </c:pt>
                <c:pt idx="44">
                  <c:v>1988-09</c:v>
                </c:pt>
                <c:pt idx="45">
                  <c:v>1988-10</c:v>
                </c:pt>
                <c:pt idx="46">
                  <c:v>1988-11</c:v>
                </c:pt>
                <c:pt idx="47">
                  <c:v>1988-12</c:v>
                </c:pt>
                <c:pt idx="48">
                  <c:v>1989-01</c:v>
                </c:pt>
                <c:pt idx="49">
                  <c:v>1989-02</c:v>
                </c:pt>
                <c:pt idx="50">
                  <c:v>1989-03</c:v>
                </c:pt>
                <c:pt idx="51">
                  <c:v>1989-04</c:v>
                </c:pt>
                <c:pt idx="52">
                  <c:v>1989-05</c:v>
                </c:pt>
                <c:pt idx="53">
                  <c:v>1989-06</c:v>
                </c:pt>
                <c:pt idx="54">
                  <c:v>1989-07</c:v>
                </c:pt>
                <c:pt idx="55">
                  <c:v>1989-08</c:v>
                </c:pt>
                <c:pt idx="56">
                  <c:v>1989-09</c:v>
                </c:pt>
                <c:pt idx="57">
                  <c:v>1989-10</c:v>
                </c:pt>
                <c:pt idx="58">
                  <c:v>1989-11</c:v>
                </c:pt>
                <c:pt idx="59">
                  <c:v>1989-12</c:v>
                </c:pt>
                <c:pt idx="60">
                  <c:v>1990-01</c:v>
                </c:pt>
                <c:pt idx="61">
                  <c:v>1990-02</c:v>
                </c:pt>
                <c:pt idx="62">
                  <c:v>1990-03</c:v>
                </c:pt>
                <c:pt idx="63">
                  <c:v>1990-04</c:v>
                </c:pt>
                <c:pt idx="64">
                  <c:v>1990-05</c:v>
                </c:pt>
                <c:pt idx="65">
                  <c:v>1990-06</c:v>
                </c:pt>
                <c:pt idx="66">
                  <c:v>1990-07</c:v>
                </c:pt>
                <c:pt idx="67">
                  <c:v>1990-08</c:v>
                </c:pt>
                <c:pt idx="68">
                  <c:v>1990-09</c:v>
                </c:pt>
                <c:pt idx="69">
                  <c:v>1990-10</c:v>
                </c:pt>
                <c:pt idx="70">
                  <c:v>1990-11</c:v>
                </c:pt>
                <c:pt idx="71">
                  <c:v>1990-12</c:v>
                </c:pt>
                <c:pt idx="72">
                  <c:v>1991-01</c:v>
                </c:pt>
                <c:pt idx="73">
                  <c:v>1991-02</c:v>
                </c:pt>
                <c:pt idx="74">
                  <c:v>1991-03</c:v>
                </c:pt>
                <c:pt idx="75">
                  <c:v>1991-04</c:v>
                </c:pt>
                <c:pt idx="76">
                  <c:v>1991-05</c:v>
                </c:pt>
                <c:pt idx="77">
                  <c:v>1991-06</c:v>
                </c:pt>
                <c:pt idx="78">
                  <c:v>1991-07</c:v>
                </c:pt>
                <c:pt idx="79">
                  <c:v>1991-08</c:v>
                </c:pt>
                <c:pt idx="80">
                  <c:v>1991-09</c:v>
                </c:pt>
                <c:pt idx="81">
                  <c:v>1991-10</c:v>
                </c:pt>
                <c:pt idx="82">
                  <c:v>1991-11</c:v>
                </c:pt>
                <c:pt idx="83">
                  <c:v>1991-12</c:v>
                </c:pt>
                <c:pt idx="84">
                  <c:v>1992-01</c:v>
                </c:pt>
                <c:pt idx="85">
                  <c:v>1992-02</c:v>
                </c:pt>
                <c:pt idx="86">
                  <c:v>1992-03</c:v>
                </c:pt>
                <c:pt idx="87">
                  <c:v>1992-04</c:v>
                </c:pt>
                <c:pt idx="88">
                  <c:v>1992-05</c:v>
                </c:pt>
                <c:pt idx="89">
                  <c:v>1992-06</c:v>
                </c:pt>
                <c:pt idx="90">
                  <c:v>1992-07</c:v>
                </c:pt>
                <c:pt idx="91">
                  <c:v>1992-08</c:v>
                </c:pt>
                <c:pt idx="92">
                  <c:v>1992-09</c:v>
                </c:pt>
                <c:pt idx="93">
                  <c:v>1992-10</c:v>
                </c:pt>
                <c:pt idx="94">
                  <c:v>1992-11</c:v>
                </c:pt>
                <c:pt idx="95">
                  <c:v>1992-12</c:v>
                </c:pt>
                <c:pt idx="96">
                  <c:v>1993-01</c:v>
                </c:pt>
                <c:pt idx="97">
                  <c:v>1993-02</c:v>
                </c:pt>
                <c:pt idx="98">
                  <c:v>1993-03</c:v>
                </c:pt>
                <c:pt idx="99">
                  <c:v>1993-04</c:v>
                </c:pt>
                <c:pt idx="100">
                  <c:v>1993-05</c:v>
                </c:pt>
                <c:pt idx="101">
                  <c:v>1993-06</c:v>
                </c:pt>
                <c:pt idx="102">
                  <c:v>1993-07</c:v>
                </c:pt>
                <c:pt idx="103">
                  <c:v>1993-08</c:v>
                </c:pt>
                <c:pt idx="104">
                  <c:v>1993-09</c:v>
                </c:pt>
                <c:pt idx="105">
                  <c:v>1993-10</c:v>
                </c:pt>
                <c:pt idx="106">
                  <c:v>1993-11</c:v>
                </c:pt>
                <c:pt idx="107">
                  <c:v>1993-12</c:v>
                </c:pt>
                <c:pt idx="108">
                  <c:v>1994-01</c:v>
                </c:pt>
                <c:pt idx="109">
                  <c:v>1994-02</c:v>
                </c:pt>
                <c:pt idx="110">
                  <c:v>1994-03</c:v>
                </c:pt>
                <c:pt idx="111">
                  <c:v>1994-04</c:v>
                </c:pt>
                <c:pt idx="112">
                  <c:v>1994-05</c:v>
                </c:pt>
                <c:pt idx="113">
                  <c:v>1994-06</c:v>
                </c:pt>
                <c:pt idx="114">
                  <c:v>1994-07</c:v>
                </c:pt>
                <c:pt idx="115">
                  <c:v>1994-08</c:v>
                </c:pt>
                <c:pt idx="116">
                  <c:v>1994-09</c:v>
                </c:pt>
                <c:pt idx="117">
                  <c:v>1994-10</c:v>
                </c:pt>
                <c:pt idx="118">
                  <c:v>1994-11</c:v>
                </c:pt>
                <c:pt idx="119">
                  <c:v>1994-12</c:v>
                </c:pt>
                <c:pt idx="120">
                  <c:v>1995-01</c:v>
                </c:pt>
                <c:pt idx="121">
                  <c:v>1995-02</c:v>
                </c:pt>
                <c:pt idx="122">
                  <c:v>1995-03</c:v>
                </c:pt>
                <c:pt idx="123">
                  <c:v>1995-04</c:v>
                </c:pt>
                <c:pt idx="124">
                  <c:v>1995-05</c:v>
                </c:pt>
                <c:pt idx="125">
                  <c:v>1995-06</c:v>
                </c:pt>
                <c:pt idx="126">
                  <c:v>1995-07</c:v>
                </c:pt>
                <c:pt idx="127">
                  <c:v>1995-08</c:v>
                </c:pt>
                <c:pt idx="128">
                  <c:v>1995-09</c:v>
                </c:pt>
                <c:pt idx="129">
                  <c:v>1995-10</c:v>
                </c:pt>
                <c:pt idx="130">
                  <c:v>1995-11</c:v>
                </c:pt>
                <c:pt idx="131">
                  <c:v>1995-12</c:v>
                </c:pt>
                <c:pt idx="132">
                  <c:v>1996-01</c:v>
                </c:pt>
                <c:pt idx="133">
                  <c:v>1996-02</c:v>
                </c:pt>
                <c:pt idx="134">
                  <c:v>1996-03</c:v>
                </c:pt>
                <c:pt idx="135">
                  <c:v>1996-04</c:v>
                </c:pt>
                <c:pt idx="136">
                  <c:v>1996-05</c:v>
                </c:pt>
                <c:pt idx="137">
                  <c:v>1996-06</c:v>
                </c:pt>
                <c:pt idx="138">
                  <c:v>1996-07</c:v>
                </c:pt>
                <c:pt idx="139">
                  <c:v>1996-08</c:v>
                </c:pt>
                <c:pt idx="140">
                  <c:v>1996-09</c:v>
                </c:pt>
                <c:pt idx="141">
                  <c:v>1996-10</c:v>
                </c:pt>
                <c:pt idx="142">
                  <c:v>1996-11</c:v>
                </c:pt>
                <c:pt idx="143">
                  <c:v>1996-12</c:v>
                </c:pt>
                <c:pt idx="144">
                  <c:v>1997-01</c:v>
                </c:pt>
                <c:pt idx="145">
                  <c:v>1997-02</c:v>
                </c:pt>
                <c:pt idx="146">
                  <c:v>1997-03</c:v>
                </c:pt>
                <c:pt idx="147">
                  <c:v>1997-04</c:v>
                </c:pt>
                <c:pt idx="148">
                  <c:v>1997-05</c:v>
                </c:pt>
                <c:pt idx="149">
                  <c:v>1997-06</c:v>
                </c:pt>
                <c:pt idx="150">
                  <c:v>1997-07</c:v>
                </c:pt>
                <c:pt idx="151">
                  <c:v>1997-08</c:v>
                </c:pt>
                <c:pt idx="152">
                  <c:v>1997-09</c:v>
                </c:pt>
                <c:pt idx="153">
                  <c:v>1997-10</c:v>
                </c:pt>
                <c:pt idx="154">
                  <c:v>1997-11</c:v>
                </c:pt>
                <c:pt idx="155">
                  <c:v>1997-12</c:v>
                </c:pt>
                <c:pt idx="156">
                  <c:v>1998-01</c:v>
                </c:pt>
                <c:pt idx="157">
                  <c:v>1998-02</c:v>
                </c:pt>
                <c:pt idx="158">
                  <c:v>1998-03</c:v>
                </c:pt>
                <c:pt idx="159">
                  <c:v>1998-04</c:v>
                </c:pt>
                <c:pt idx="160">
                  <c:v>1998-05</c:v>
                </c:pt>
                <c:pt idx="161">
                  <c:v>1998-06</c:v>
                </c:pt>
                <c:pt idx="162">
                  <c:v>1998-07</c:v>
                </c:pt>
                <c:pt idx="163">
                  <c:v>1998-08</c:v>
                </c:pt>
                <c:pt idx="164">
                  <c:v>1998-09</c:v>
                </c:pt>
                <c:pt idx="165">
                  <c:v>1998-10</c:v>
                </c:pt>
                <c:pt idx="166">
                  <c:v>1998-11</c:v>
                </c:pt>
                <c:pt idx="167">
                  <c:v>1998-12</c:v>
                </c:pt>
                <c:pt idx="168">
                  <c:v>1999-01</c:v>
                </c:pt>
                <c:pt idx="169">
                  <c:v>1999-02</c:v>
                </c:pt>
                <c:pt idx="170">
                  <c:v>1999-03</c:v>
                </c:pt>
                <c:pt idx="171">
                  <c:v>1999-04</c:v>
                </c:pt>
                <c:pt idx="172">
                  <c:v>1999-05</c:v>
                </c:pt>
                <c:pt idx="173">
                  <c:v>1999-06</c:v>
                </c:pt>
                <c:pt idx="174">
                  <c:v>1999-07</c:v>
                </c:pt>
                <c:pt idx="175">
                  <c:v>1999-08</c:v>
                </c:pt>
                <c:pt idx="176">
                  <c:v>1999-09</c:v>
                </c:pt>
                <c:pt idx="177">
                  <c:v>1999-10</c:v>
                </c:pt>
                <c:pt idx="178">
                  <c:v>1999-11</c:v>
                </c:pt>
                <c:pt idx="179">
                  <c:v>1999-12</c:v>
                </c:pt>
                <c:pt idx="180">
                  <c:v>2000-01</c:v>
                </c:pt>
                <c:pt idx="181">
                  <c:v>2000-02</c:v>
                </c:pt>
                <c:pt idx="182">
                  <c:v>2000-03</c:v>
                </c:pt>
                <c:pt idx="183">
                  <c:v>2000-04</c:v>
                </c:pt>
                <c:pt idx="184">
                  <c:v>2000-05</c:v>
                </c:pt>
                <c:pt idx="185">
                  <c:v>2000-06</c:v>
                </c:pt>
                <c:pt idx="186">
                  <c:v>2000-07</c:v>
                </c:pt>
                <c:pt idx="187">
                  <c:v>2000-08</c:v>
                </c:pt>
                <c:pt idx="188">
                  <c:v>2000-09</c:v>
                </c:pt>
                <c:pt idx="189">
                  <c:v>2000-10</c:v>
                </c:pt>
                <c:pt idx="190">
                  <c:v>2000-11</c:v>
                </c:pt>
                <c:pt idx="191">
                  <c:v>2000-12</c:v>
                </c:pt>
                <c:pt idx="192">
                  <c:v>2001-01</c:v>
                </c:pt>
                <c:pt idx="193">
                  <c:v>2001-02</c:v>
                </c:pt>
                <c:pt idx="194">
                  <c:v>2001-03</c:v>
                </c:pt>
                <c:pt idx="195">
                  <c:v>2001-04</c:v>
                </c:pt>
                <c:pt idx="196">
                  <c:v>2001-05</c:v>
                </c:pt>
                <c:pt idx="197">
                  <c:v>2001-06</c:v>
                </c:pt>
                <c:pt idx="198">
                  <c:v>2001-07</c:v>
                </c:pt>
                <c:pt idx="199">
                  <c:v>2001-08</c:v>
                </c:pt>
                <c:pt idx="200">
                  <c:v>2001-09</c:v>
                </c:pt>
                <c:pt idx="201">
                  <c:v>2001-10</c:v>
                </c:pt>
                <c:pt idx="202">
                  <c:v>2001-11</c:v>
                </c:pt>
                <c:pt idx="203">
                  <c:v>2001-12</c:v>
                </c:pt>
                <c:pt idx="204">
                  <c:v>2002-01</c:v>
                </c:pt>
                <c:pt idx="205">
                  <c:v>2002-02</c:v>
                </c:pt>
                <c:pt idx="206">
                  <c:v>2002-03</c:v>
                </c:pt>
                <c:pt idx="207">
                  <c:v>2002-04</c:v>
                </c:pt>
                <c:pt idx="208">
                  <c:v>2002-05</c:v>
                </c:pt>
                <c:pt idx="209">
                  <c:v>2002-06</c:v>
                </c:pt>
                <c:pt idx="210">
                  <c:v>2002-07</c:v>
                </c:pt>
                <c:pt idx="211">
                  <c:v>2002-08</c:v>
                </c:pt>
                <c:pt idx="212">
                  <c:v>2002-09</c:v>
                </c:pt>
                <c:pt idx="213">
                  <c:v>2002-10</c:v>
                </c:pt>
                <c:pt idx="214">
                  <c:v>2002-11</c:v>
                </c:pt>
                <c:pt idx="215">
                  <c:v>2002-12</c:v>
                </c:pt>
                <c:pt idx="216">
                  <c:v>2003-01</c:v>
                </c:pt>
                <c:pt idx="217">
                  <c:v>2003-02</c:v>
                </c:pt>
                <c:pt idx="218">
                  <c:v>2003-03</c:v>
                </c:pt>
                <c:pt idx="219">
                  <c:v>2003-04</c:v>
                </c:pt>
                <c:pt idx="220">
                  <c:v>2003-05</c:v>
                </c:pt>
                <c:pt idx="221">
                  <c:v>2003-06</c:v>
                </c:pt>
                <c:pt idx="222">
                  <c:v>2003-07</c:v>
                </c:pt>
                <c:pt idx="223">
                  <c:v>2003-08</c:v>
                </c:pt>
                <c:pt idx="224">
                  <c:v>2003-09</c:v>
                </c:pt>
                <c:pt idx="225">
                  <c:v>2003-10</c:v>
                </c:pt>
                <c:pt idx="226">
                  <c:v>2003-11</c:v>
                </c:pt>
                <c:pt idx="227">
                  <c:v>2003-12</c:v>
                </c:pt>
                <c:pt idx="228">
                  <c:v>2004-01</c:v>
                </c:pt>
                <c:pt idx="229">
                  <c:v>2004-02</c:v>
                </c:pt>
                <c:pt idx="230">
                  <c:v>2004-03</c:v>
                </c:pt>
                <c:pt idx="231">
                  <c:v>2004-04</c:v>
                </c:pt>
                <c:pt idx="232">
                  <c:v>2004-05</c:v>
                </c:pt>
                <c:pt idx="233">
                  <c:v>2004-06</c:v>
                </c:pt>
                <c:pt idx="234">
                  <c:v>2004-07</c:v>
                </c:pt>
                <c:pt idx="235">
                  <c:v>2004-08</c:v>
                </c:pt>
                <c:pt idx="236">
                  <c:v>2004-09</c:v>
                </c:pt>
                <c:pt idx="237">
                  <c:v>2004-10</c:v>
                </c:pt>
                <c:pt idx="238">
                  <c:v>2004-11</c:v>
                </c:pt>
                <c:pt idx="239">
                  <c:v>2004-12</c:v>
                </c:pt>
              </c:strCache>
            </c:strRef>
          </c:cat>
          <c:val>
            <c:numRef>
              <c:f>Sheet1!$D$2:$D$241</c:f>
              <c:numCache>
                <c:formatCode>General</c:formatCode>
                <c:ptCount val="240"/>
                <c:pt idx="0">
                  <c:v>-9.3000000000000007</c:v>
                </c:pt>
                <c:pt idx="1">
                  <c:v>-4.5</c:v>
                </c:pt>
                <c:pt idx="2">
                  <c:v>-1.7</c:v>
                </c:pt>
                <c:pt idx="3">
                  <c:v>4.9000000000000004</c:v>
                </c:pt>
                <c:pt idx="4">
                  <c:v>9.9</c:v>
                </c:pt>
                <c:pt idx="5">
                  <c:v>13.2</c:v>
                </c:pt>
                <c:pt idx="6">
                  <c:v>16.600000000000001</c:v>
                </c:pt>
                <c:pt idx="7">
                  <c:v>17.100000000000001</c:v>
                </c:pt>
                <c:pt idx="8">
                  <c:v>10.1</c:v>
                </c:pt>
                <c:pt idx="9">
                  <c:v>5.3</c:v>
                </c:pt>
                <c:pt idx="10">
                  <c:v>-3.5</c:v>
                </c:pt>
                <c:pt idx="11">
                  <c:v>-8.5</c:v>
                </c:pt>
                <c:pt idx="12">
                  <c:v>-9.1</c:v>
                </c:pt>
                <c:pt idx="13">
                  <c:v>-8.1</c:v>
                </c:pt>
                <c:pt idx="14">
                  <c:v>-2</c:v>
                </c:pt>
                <c:pt idx="15">
                  <c:v>4.0999999999999996</c:v>
                </c:pt>
                <c:pt idx="16">
                  <c:v>9.1999999999999993</c:v>
                </c:pt>
                <c:pt idx="17">
                  <c:v>13.2</c:v>
                </c:pt>
                <c:pt idx="18">
                  <c:v>15.9</c:v>
                </c:pt>
                <c:pt idx="19">
                  <c:v>14.6</c:v>
                </c:pt>
                <c:pt idx="20">
                  <c:v>10.199999999999999</c:v>
                </c:pt>
                <c:pt idx="21">
                  <c:v>3.7</c:v>
                </c:pt>
                <c:pt idx="22">
                  <c:v>-2.8</c:v>
                </c:pt>
                <c:pt idx="23">
                  <c:v>-6.3</c:v>
                </c:pt>
                <c:pt idx="24">
                  <c:v>-8.6</c:v>
                </c:pt>
                <c:pt idx="25">
                  <c:v>-5.3</c:v>
                </c:pt>
                <c:pt idx="26">
                  <c:v>-1.9</c:v>
                </c:pt>
                <c:pt idx="27">
                  <c:v>4.7</c:v>
                </c:pt>
                <c:pt idx="28">
                  <c:v>9.6</c:v>
                </c:pt>
                <c:pt idx="29">
                  <c:v>13</c:v>
                </c:pt>
                <c:pt idx="30">
                  <c:v>16.7</c:v>
                </c:pt>
                <c:pt idx="31">
                  <c:v>15.8</c:v>
                </c:pt>
                <c:pt idx="32">
                  <c:v>11.5</c:v>
                </c:pt>
                <c:pt idx="33">
                  <c:v>6</c:v>
                </c:pt>
                <c:pt idx="34">
                  <c:v>-2.5</c:v>
                </c:pt>
                <c:pt idx="35">
                  <c:v>-7.8</c:v>
                </c:pt>
                <c:pt idx="36">
                  <c:v>-9.6999999999999993</c:v>
                </c:pt>
                <c:pt idx="37">
                  <c:v>-7.1</c:v>
                </c:pt>
                <c:pt idx="38">
                  <c:v>-2.6</c:v>
                </c:pt>
                <c:pt idx="39">
                  <c:v>4</c:v>
                </c:pt>
                <c:pt idx="40">
                  <c:v>10</c:v>
                </c:pt>
                <c:pt idx="41">
                  <c:v>13.4</c:v>
                </c:pt>
                <c:pt idx="42">
                  <c:v>17.3</c:v>
                </c:pt>
                <c:pt idx="43">
                  <c:v>16.5</c:v>
                </c:pt>
                <c:pt idx="44">
                  <c:v>12</c:v>
                </c:pt>
                <c:pt idx="45">
                  <c:v>6.5</c:v>
                </c:pt>
                <c:pt idx="46">
                  <c:v>-3.3</c:v>
                </c:pt>
                <c:pt idx="47">
                  <c:v>-6.9</c:v>
                </c:pt>
                <c:pt idx="48">
                  <c:v>-9.8000000000000007</c:v>
                </c:pt>
                <c:pt idx="49">
                  <c:v>-7.5</c:v>
                </c:pt>
                <c:pt idx="50">
                  <c:v>-1</c:v>
                </c:pt>
                <c:pt idx="51">
                  <c:v>4.8</c:v>
                </c:pt>
                <c:pt idx="52">
                  <c:v>8</c:v>
                </c:pt>
                <c:pt idx="53">
                  <c:v>13.5</c:v>
                </c:pt>
                <c:pt idx="54">
                  <c:v>16.600000000000001</c:v>
                </c:pt>
                <c:pt idx="55">
                  <c:v>16.2</c:v>
                </c:pt>
                <c:pt idx="56">
                  <c:v>12.1</c:v>
                </c:pt>
                <c:pt idx="57">
                  <c:v>5.5</c:v>
                </c:pt>
                <c:pt idx="58">
                  <c:v>-2.8</c:v>
                </c:pt>
                <c:pt idx="59">
                  <c:v>-6.2</c:v>
                </c:pt>
                <c:pt idx="60">
                  <c:v>-8.6</c:v>
                </c:pt>
                <c:pt idx="61">
                  <c:v>-5.9</c:v>
                </c:pt>
                <c:pt idx="62">
                  <c:v>0.6</c:v>
                </c:pt>
                <c:pt idx="63">
                  <c:v>3.3</c:v>
                </c:pt>
                <c:pt idx="64">
                  <c:v>7.9</c:v>
                </c:pt>
                <c:pt idx="65">
                  <c:v>12.3</c:v>
                </c:pt>
                <c:pt idx="66">
                  <c:v>17.3</c:v>
                </c:pt>
                <c:pt idx="67">
                  <c:v>15.4</c:v>
                </c:pt>
                <c:pt idx="68">
                  <c:v>12.1</c:v>
                </c:pt>
                <c:pt idx="69">
                  <c:v>6.2</c:v>
                </c:pt>
                <c:pt idx="70">
                  <c:v>0</c:v>
                </c:pt>
                <c:pt idx="71">
                  <c:v>-7.4</c:v>
                </c:pt>
                <c:pt idx="72">
                  <c:v>-7.9</c:v>
                </c:pt>
                <c:pt idx="73">
                  <c:v>-4.8</c:v>
                </c:pt>
                <c:pt idx="74">
                  <c:v>0.3</c:v>
                </c:pt>
                <c:pt idx="75">
                  <c:v>4.2</c:v>
                </c:pt>
                <c:pt idx="76">
                  <c:v>7.5</c:v>
                </c:pt>
                <c:pt idx="77">
                  <c:v>13.9</c:v>
                </c:pt>
                <c:pt idx="78">
                  <c:v>17.5</c:v>
                </c:pt>
                <c:pt idx="79">
                  <c:v>15.4</c:v>
                </c:pt>
                <c:pt idx="80">
                  <c:v>11.1</c:v>
                </c:pt>
                <c:pt idx="81">
                  <c:v>4.2</c:v>
                </c:pt>
                <c:pt idx="82">
                  <c:v>-3.5</c:v>
                </c:pt>
                <c:pt idx="83">
                  <c:v>-8.3000000000000007</c:v>
                </c:pt>
                <c:pt idx="84">
                  <c:v>-11.2</c:v>
                </c:pt>
                <c:pt idx="85">
                  <c:v>-7.9</c:v>
                </c:pt>
                <c:pt idx="86">
                  <c:v>-0.9</c:v>
                </c:pt>
                <c:pt idx="87">
                  <c:v>4.9000000000000004</c:v>
                </c:pt>
                <c:pt idx="88">
                  <c:v>9.9</c:v>
                </c:pt>
                <c:pt idx="89">
                  <c:v>13.4</c:v>
                </c:pt>
                <c:pt idx="90">
                  <c:v>16</c:v>
                </c:pt>
                <c:pt idx="91">
                  <c:v>16.2</c:v>
                </c:pt>
                <c:pt idx="92">
                  <c:v>11.4</c:v>
                </c:pt>
                <c:pt idx="93">
                  <c:v>2.8</c:v>
                </c:pt>
                <c:pt idx="94">
                  <c:v>-3.3</c:v>
                </c:pt>
                <c:pt idx="95">
                  <c:v>-7.4</c:v>
                </c:pt>
                <c:pt idx="96">
                  <c:v>-11.9</c:v>
                </c:pt>
                <c:pt idx="97">
                  <c:v>-3.8</c:v>
                </c:pt>
                <c:pt idx="98">
                  <c:v>-0.3</c:v>
                </c:pt>
                <c:pt idx="99">
                  <c:v>4.5999999999999996</c:v>
                </c:pt>
                <c:pt idx="100">
                  <c:v>7.4</c:v>
                </c:pt>
                <c:pt idx="101">
                  <c:v>12.5</c:v>
                </c:pt>
                <c:pt idx="102">
                  <c:v>16.600000000000001</c:v>
                </c:pt>
                <c:pt idx="103">
                  <c:v>14.8</c:v>
                </c:pt>
                <c:pt idx="104">
                  <c:v>10.1</c:v>
                </c:pt>
                <c:pt idx="105">
                  <c:v>3.8</c:v>
                </c:pt>
                <c:pt idx="106">
                  <c:v>-2.7</c:v>
                </c:pt>
                <c:pt idx="107">
                  <c:v>-9</c:v>
                </c:pt>
                <c:pt idx="108">
                  <c:v>-10.199999999999999</c:v>
                </c:pt>
                <c:pt idx="109">
                  <c:v>-6</c:v>
                </c:pt>
                <c:pt idx="110">
                  <c:v>-2</c:v>
                </c:pt>
                <c:pt idx="111">
                  <c:v>5.2</c:v>
                </c:pt>
                <c:pt idx="112">
                  <c:v>9.1999999999999993</c:v>
                </c:pt>
                <c:pt idx="113">
                  <c:v>13.8</c:v>
                </c:pt>
                <c:pt idx="114">
                  <c:v>17.399999999999999</c:v>
                </c:pt>
                <c:pt idx="115">
                  <c:v>17.600000000000001</c:v>
                </c:pt>
                <c:pt idx="116">
                  <c:v>10.5</c:v>
                </c:pt>
                <c:pt idx="117">
                  <c:v>2.2999999999999998</c:v>
                </c:pt>
                <c:pt idx="118">
                  <c:v>0.6</c:v>
                </c:pt>
                <c:pt idx="119">
                  <c:v>-5.2</c:v>
                </c:pt>
                <c:pt idx="120">
                  <c:v>-9.6999999999999993</c:v>
                </c:pt>
                <c:pt idx="121">
                  <c:v>-5.9</c:v>
                </c:pt>
                <c:pt idx="122">
                  <c:v>-2.1</c:v>
                </c:pt>
                <c:pt idx="123">
                  <c:v>3.6</c:v>
                </c:pt>
                <c:pt idx="124">
                  <c:v>9.6999999999999993</c:v>
                </c:pt>
                <c:pt idx="125">
                  <c:v>14.7</c:v>
                </c:pt>
                <c:pt idx="126">
                  <c:v>17.8</c:v>
                </c:pt>
                <c:pt idx="127">
                  <c:v>16.100000000000001</c:v>
                </c:pt>
                <c:pt idx="128">
                  <c:v>11.3</c:v>
                </c:pt>
                <c:pt idx="129">
                  <c:v>5.3</c:v>
                </c:pt>
                <c:pt idx="130">
                  <c:v>-3.6</c:v>
                </c:pt>
                <c:pt idx="131">
                  <c:v>-9.1</c:v>
                </c:pt>
                <c:pt idx="132">
                  <c:v>-11.1</c:v>
                </c:pt>
                <c:pt idx="133">
                  <c:v>-7.6</c:v>
                </c:pt>
                <c:pt idx="134">
                  <c:v>-2.4</c:v>
                </c:pt>
                <c:pt idx="135">
                  <c:v>3.8</c:v>
                </c:pt>
                <c:pt idx="136">
                  <c:v>9.4</c:v>
                </c:pt>
                <c:pt idx="137">
                  <c:v>13.2</c:v>
                </c:pt>
                <c:pt idx="138">
                  <c:v>17.3</c:v>
                </c:pt>
                <c:pt idx="139">
                  <c:v>16.5</c:v>
                </c:pt>
                <c:pt idx="140">
                  <c:v>11.6</c:v>
                </c:pt>
                <c:pt idx="141">
                  <c:v>5.0999999999999996</c:v>
                </c:pt>
                <c:pt idx="142">
                  <c:v>-1.2</c:v>
                </c:pt>
                <c:pt idx="143">
                  <c:v>-8.4</c:v>
                </c:pt>
                <c:pt idx="144">
                  <c:v>-10.5</c:v>
                </c:pt>
                <c:pt idx="145">
                  <c:v>-4.9000000000000004</c:v>
                </c:pt>
                <c:pt idx="146">
                  <c:v>1.7</c:v>
                </c:pt>
                <c:pt idx="147">
                  <c:v>5.2</c:v>
                </c:pt>
                <c:pt idx="148">
                  <c:v>10.5</c:v>
                </c:pt>
                <c:pt idx="149">
                  <c:v>13.6</c:v>
                </c:pt>
                <c:pt idx="150">
                  <c:v>17.2</c:v>
                </c:pt>
                <c:pt idx="151">
                  <c:v>16.8</c:v>
                </c:pt>
                <c:pt idx="152">
                  <c:v>10</c:v>
                </c:pt>
                <c:pt idx="153">
                  <c:v>3</c:v>
                </c:pt>
                <c:pt idx="154">
                  <c:v>-3.2</c:v>
                </c:pt>
                <c:pt idx="155">
                  <c:v>-8</c:v>
                </c:pt>
                <c:pt idx="156">
                  <c:v>-9.1999999999999993</c:v>
                </c:pt>
                <c:pt idx="157">
                  <c:v>-3.3</c:v>
                </c:pt>
                <c:pt idx="158">
                  <c:v>-0.6</c:v>
                </c:pt>
                <c:pt idx="159">
                  <c:v>7.7</c:v>
                </c:pt>
                <c:pt idx="160">
                  <c:v>10</c:v>
                </c:pt>
                <c:pt idx="161">
                  <c:v>14.5</c:v>
                </c:pt>
                <c:pt idx="162">
                  <c:v>17.899999999999999</c:v>
                </c:pt>
                <c:pt idx="163">
                  <c:v>16.100000000000001</c:v>
                </c:pt>
                <c:pt idx="164">
                  <c:v>11.7</c:v>
                </c:pt>
                <c:pt idx="165">
                  <c:v>6</c:v>
                </c:pt>
                <c:pt idx="166">
                  <c:v>-2.6</c:v>
                </c:pt>
                <c:pt idx="167">
                  <c:v>-6.4</c:v>
                </c:pt>
                <c:pt idx="168">
                  <c:v>-8.6</c:v>
                </c:pt>
                <c:pt idx="169">
                  <c:v>-5.7</c:v>
                </c:pt>
                <c:pt idx="170">
                  <c:v>0.6</c:v>
                </c:pt>
                <c:pt idx="171">
                  <c:v>6.1</c:v>
                </c:pt>
                <c:pt idx="172">
                  <c:v>9.4</c:v>
                </c:pt>
                <c:pt idx="173">
                  <c:v>14.3</c:v>
                </c:pt>
                <c:pt idx="174">
                  <c:v>17.100000000000001</c:v>
                </c:pt>
                <c:pt idx="175">
                  <c:v>15.7</c:v>
                </c:pt>
                <c:pt idx="176">
                  <c:v>13</c:v>
                </c:pt>
                <c:pt idx="177">
                  <c:v>4.9000000000000004</c:v>
                </c:pt>
                <c:pt idx="178">
                  <c:v>-1.4</c:v>
                </c:pt>
                <c:pt idx="179">
                  <c:v>-8.5</c:v>
                </c:pt>
                <c:pt idx="180">
                  <c:v>-9.3000000000000007</c:v>
                </c:pt>
                <c:pt idx="181">
                  <c:v>-7.2</c:v>
                </c:pt>
                <c:pt idx="182">
                  <c:v>0.3</c:v>
                </c:pt>
                <c:pt idx="183">
                  <c:v>4.0999999999999996</c:v>
                </c:pt>
                <c:pt idx="184">
                  <c:v>9.1999999999999993</c:v>
                </c:pt>
                <c:pt idx="185">
                  <c:v>14.7</c:v>
                </c:pt>
                <c:pt idx="186">
                  <c:v>17.7</c:v>
                </c:pt>
                <c:pt idx="187">
                  <c:v>16.100000000000001</c:v>
                </c:pt>
                <c:pt idx="188">
                  <c:v>10.6</c:v>
                </c:pt>
                <c:pt idx="189">
                  <c:v>5.6</c:v>
                </c:pt>
                <c:pt idx="190">
                  <c:v>-3.1</c:v>
                </c:pt>
                <c:pt idx="191">
                  <c:v>-5.7</c:v>
                </c:pt>
                <c:pt idx="192">
                  <c:v>-8.6999999999999993</c:v>
                </c:pt>
                <c:pt idx="193">
                  <c:v>-3.7</c:v>
                </c:pt>
                <c:pt idx="194">
                  <c:v>-0.6</c:v>
                </c:pt>
                <c:pt idx="195">
                  <c:v>3.9</c:v>
                </c:pt>
                <c:pt idx="196">
                  <c:v>8.4</c:v>
                </c:pt>
                <c:pt idx="197">
                  <c:v>12.3</c:v>
                </c:pt>
                <c:pt idx="198">
                  <c:v>17.3</c:v>
                </c:pt>
                <c:pt idx="199">
                  <c:v>16</c:v>
                </c:pt>
                <c:pt idx="200">
                  <c:v>11.4</c:v>
                </c:pt>
                <c:pt idx="201">
                  <c:v>6.2</c:v>
                </c:pt>
                <c:pt idx="202">
                  <c:v>-3</c:v>
                </c:pt>
                <c:pt idx="203">
                  <c:v>-7.7</c:v>
                </c:pt>
                <c:pt idx="204">
                  <c:v>-7.6</c:v>
                </c:pt>
                <c:pt idx="205">
                  <c:v>-3.4</c:v>
                </c:pt>
                <c:pt idx="206">
                  <c:v>1.3</c:v>
                </c:pt>
                <c:pt idx="207">
                  <c:v>5.2</c:v>
                </c:pt>
                <c:pt idx="208">
                  <c:v>8.8000000000000007</c:v>
                </c:pt>
                <c:pt idx="209">
                  <c:v>14.7</c:v>
                </c:pt>
                <c:pt idx="210">
                  <c:v>16.100000000000001</c:v>
                </c:pt>
                <c:pt idx="211">
                  <c:v>15.2</c:v>
                </c:pt>
                <c:pt idx="212">
                  <c:v>10.3</c:v>
                </c:pt>
                <c:pt idx="213">
                  <c:v>3.5</c:v>
                </c:pt>
                <c:pt idx="214">
                  <c:v>-3</c:v>
                </c:pt>
                <c:pt idx="215">
                  <c:v>-10</c:v>
                </c:pt>
                <c:pt idx="216">
                  <c:v>-10.9</c:v>
                </c:pt>
                <c:pt idx="217">
                  <c:v>-2.5</c:v>
                </c:pt>
                <c:pt idx="218">
                  <c:v>0.1</c:v>
                </c:pt>
                <c:pt idx="219">
                  <c:v>5</c:v>
                </c:pt>
                <c:pt idx="220">
                  <c:v>9.4</c:v>
                </c:pt>
                <c:pt idx="221">
                  <c:v>13</c:v>
                </c:pt>
                <c:pt idx="222">
                  <c:v>17.2</c:v>
                </c:pt>
                <c:pt idx="223">
                  <c:v>16</c:v>
                </c:pt>
                <c:pt idx="224">
                  <c:v>12.6</c:v>
                </c:pt>
                <c:pt idx="225">
                  <c:v>3.9</c:v>
                </c:pt>
                <c:pt idx="226">
                  <c:v>-2.4</c:v>
                </c:pt>
                <c:pt idx="227">
                  <c:v>-7.3</c:v>
                </c:pt>
                <c:pt idx="228">
                  <c:v>-9.1999999999999993</c:v>
                </c:pt>
                <c:pt idx="229">
                  <c:v>-5.6</c:v>
                </c:pt>
                <c:pt idx="230">
                  <c:v>1.1000000000000001</c:v>
                </c:pt>
                <c:pt idx="231">
                  <c:v>5.6</c:v>
                </c:pt>
                <c:pt idx="232">
                  <c:v>8.1999999999999993</c:v>
                </c:pt>
                <c:pt idx="233">
                  <c:v>13.4</c:v>
                </c:pt>
                <c:pt idx="234">
                  <c:v>15.8</c:v>
                </c:pt>
                <c:pt idx="235">
                  <c:v>16.600000000000001</c:v>
                </c:pt>
                <c:pt idx="236">
                  <c:v>11.3</c:v>
                </c:pt>
                <c:pt idx="237">
                  <c:v>3</c:v>
                </c:pt>
                <c:pt idx="238">
                  <c:v>-4.3</c:v>
                </c:pt>
                <c:pt idx="239">
                  <c:v>-6</c:v>
                </c:pt>
              </c:numCache>
            </c:numRef>
          </c:val>
          <c:smooth val="0"/>
          <c:extLst>
            <c:ext xmlns:c16="http://schemas.microsoft.com/office/drawing/2014/chart" uri="{C3380CC4-5D6E-409C-BE32-E72D297353CC}">
              <c16:uniqueId val="{00000002-CB4B-4606-ACC3-68E6CD0A67A1}"/>
            </c:ext>
          </c:extLst>
        </c:ser>
        <c:dLbls>
          <c:showLegendKey val="0"/>
          <c:showVal val="0"/>
          <c:showCatName val="0"/>
          <c:showSerName val="0"/>
          <c:showPercent val="0"/>
          <c:showBubbleSize val="0"/>
        </c:dLbls>
        <c:marker val="1"/>
        <c:smooth val="0"/>
        <c:axId val="595148912"/>
        <c:axId val="595150088"/>
      </c:lineChart>
      <c:catAx>
        <c:axId val="59514891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t>Date (yyyy-mm)</a:t>
                </a:r>
              </a:p>
            </c:rich>
          </c:tx>
          <c:layout>
            <c:manualLayout>
              <c:xMode val="edge"/>
              <c:yMode val="edge"/>
              <c:x val="0.44820366404948847"/>
              <c:y val="0.939528236246621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95150088"/>
        <c:crossesAt val="-15"/>
        <c:auto val="1"/>
        <c:lblAlgn val="ctr"/>
        <c:lblOffset val="100"/>
        <c:tickMarkSkip val="6"/>
        <c:noMultiLvlLbl val="0"/>
      </c:catAx>
      <c:valAx>
        <c:axId val="595150088"/>
        <c:scaling>
          <c:orientation val="minMax"/>
          <c:max val="40"/>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t>Temperature (°C)</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15875">
            <a:solidFill>
              <a:schemeClr val="tx1"/>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95148912"/>
        <c:crossesAt val="1"/>
        <c:crossBetween val="between"/>
      </c:valAx>
      <c:valAx>
        <c:axId val="595150872"/>
        <c:scaling>
          <c:orientation val="maxMin"/>
        </c:scaling>
        <c:delete val="0"/>
        <c:axPos val="r"/>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t>Precipitation (mm)</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5875">
            <a:solidFill>
              <a:schemeClr val="tx1"/>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95147736"/>
        <c:crosses val="max"/>
        <c:crossBetween val="between"/>
      </c:valAx>
      <c:catAx>
        <c:axId val="595147736"/>
        <c:scaling>
          <c:orientation val="minMax"/>
        </c:scaling>
        <c:delete val="1"/>
        <c:axPos val="t"/>
        <c:numFmt formatCode="General" sourceLinked="1"/>
        <c:majorTickMark val="out"/>
        <c:minorTickMark val="none"/>
        <c:tickLblPos val="nextTo"/>
        <c:crossAx val="595150872"/>
        <c:crosses val="autoZero"/>
        <c:auto val="1"/>
        <c:lblAlgn val="ctr"/>
        <c:lblOffset val="100"/>
        <c:noMultiLvlLbl val="0"/>
      </c:catAx>
      <c:spPr>
        <a:noFill/>
        <a:ln>
          <a:noFill/>
        </a:ln>
        <a:effectLst/>
      </c:spPr>
    </c:plotArea>
    <c:legend>
      <c:legendPos val="b"/>
      <c:layout>
        <c:manualLayout>
          <c:xMode val="edge"/>
          <c:yMode val="edge"/>
          <c:x val="0.41000351984147676"/>
          <c:y val="0.74996039510965706"/>
          <c:w val="0.49471238701697728"/>
          <c:h val="4.5554685095129423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5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57E99-560B-41F7-A92C-A0899BB5D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griculture-template</Template>
  <TotalTime>15</TotalTime>
  <Pages>13</Pages>
  <Words>9617</Words>
  <Characters>54817</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64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Lianhai Wu</cp:lastModifiedBy>
  <cp:revision>5</cp:revision>
  <cp:lastPrinted>2022-04-25T14:01:00Z</cp:lastPrinted>
  <dcterms:created xsi:type="dcterms:W3CDTF">2022-04-26T11:08:00Z</dcterms:created>
  <dcterms:modified xsi:type="dcterms:W3CDTF">2022-06-08T13:54:00Z</dcterms:modified>
</cp:coreProperties>
</file>